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BC14B" w14:textId="088CAAA9" w:rsidR="004A35EC" w:rsidRPr="004A35EC" w:rsidRDefault="00AF3551" w:rsidP="004A35EC">
      <w:pPr>
        <w:spacing w:before="0" w:line="240" w:lineRule="auto"/>
        <w:rPr>
          <w:b/>
          <w:bCs/>
          <w:sz w:val="36"/>
          <w:szCs w:val="36"/>
        </w:rPr>
      </w:pPr>
      <w:r>
        <w:rPr>
          <w:b/>
          <w:bCs/>
          <w:sz w:val="36"/>
          <w:szCs w:val="36"/>
        </w:rPr>
        <w:t>The i</w:t>
      </w:r>
      <w:r w:rsidR="004A35EC" w:rsidRPr="004A35EC">
        <w:rPr>
          <w:b/>
          <w:bCs/>
          <w:sz w:val="36"/>
          <w:szCs w:val="36"/>
        </w:rPr>
        <w:t xml:space="preserve">mpact of postoperative </w:t>
      </w:r>
      <w:r>
        <w:rPr>
          <w:b/>
          <w:bCs/>
          <w:sz w:val="36"/>
          <w:szCs w:val="36"/>
        </w:rPr>
        <w:t xml:space="preserve">chemotherapy </w:t>
      </w:r>
      <w:r w:rsidR="004A35EC" w:rsidRPr="004A35EC">
        <w:rPr>
          <w:b/>
          <w:bCs/>
          <w:sz w:val="36"/>
          <w:szCs w:val="36"/>
        </w:rPr>
        <w:t xml:space="preserve">on survival for </w:t>
      </w:r>
      <w:r w:rsidR="004C6085">
        <w:rPr>
          <w:b/>
          <w:bCs/>
          <w:sz w:val="36"/>
          <w:szCs w:val="36"/>
        </w:rPr>
        <w:t>o</w:t>
      </w:r>
      <w:r w:rsidR="004A35EC" w:rsidRPr="004A35EC">
        <w:rPr>
          <w:b/>
          <w:bCs/>
          <w:sz w:val="36"/>
          <w:szCs w:val="36"/>
        </w:rPr>
        <w:t>esophag</w:t>
      </w:r>
      <w:r w:rsidR="009F5AF4">
        <w:rPr>
          <w:b/>
          <w:bCs/>
          <w:sz w:val="36"/>
          <w:szCs w:val="36"/>
        </w:rPr>
        <w:t>ogastric</w:t>
      </w:r>
      <w:r w:rsidR="004A35EC" w:rsidRPr="004A35EC">
        <w:rPr>
          <w:b/>
          <w:bCs/>
          <w:sz w:val="36"/>
          <w:szCs w:val="36"/>
        </w:rPr>
        <w:t xml:space="preserve"> adenocarcinoma after </w:t>
      </w:r>
      <w:r w:rsidR="00BF255B">
        <w:rPr>
          <w:b/>
          <w:bCs/>
          <w:sz w:val="36"/>
          <w:szCs w:val="36"/>
        </w:rPr>
        <w:t>preoperative</w:t>
      </w:r>
      <w:r w:rsidR="00BF255B" w:rsidRPr="004A35EC">
        <w:rPr>
          <w:b/>
          <w:bCs/>
          <w:sz w:val="36"/>
          <w:szCs w:val="36"/>
        </w:rPr>
        <w:t xml:space="preserve"> </w:t>
      </w:r>
      <w:r w:rsidR="004A35EC" w:rsidRPr="004A35EC">
        <w:rPr>
          <w:b/>
          <w:bCs/>
          <w:sz w:val="36"/>
          <w:szCs w:val="36"/>
        </w:rPr>
        <w:t xml:space="preserve">chemotherapy and </w:t>
      </w:r>
      <w:r w:rsidR="009F5AF4">
        <w:rPr>
          <w:b/>
          <w:bCs/>
          <w:sz w:val="36"/>
          <w:szCs w:val="36"/>
        </w:rPr>
        <w:t>surgery</w:t>
      </w:r>
    </w:p>
    <w:p w14:paraId="6E033CD9" w14:textId="77777777" w:rsidR="004A35EC" w:rsidRPr="00A22CC3" w:rsidRDefault="004A35EC" w:rsidP="004A35EC">
      <w:pPr>
        <w:rPr>
          <w:rFonts w:cs="Calibri"/>
        </w:rPr>
      </w:pPr>
      <w:r w:rsidRPr="00A22CC3">
        <w:rPr>
          <w:rFonts w:cs="Calibri"/>
        </w:rPr>
        <w:t>First author: SA Rahman</w:t>
      </w:r>
      <w:r w:rsidRPr="00A22CC3">
        <w:rPr>
          <w:rFonts w:cs="Calibri"/>
          <w:vertAlign w:val="superscript"/>
        </w:rPr>
        <w:t>1,5</w:t>
      </w:r>
      <w:r w:rsidRPr="00A22CC3">
        <w:rPr>
          <w:rFonts w:cs="Calibri"/>
        </w:rPr>
        <w:t xml:space="preserve">, </w:t>
      </w:r>
    </w:p>
    <w:p w14:paraId="5B79011B" w14:textId="09C0252F" w:rsidR="00A92393" w:rsidRDefault="004A35EC" w:rsidP="004A35EC">
      <w:pPr>
        <w:rPr>
          <w:rFonts w:cs="Calibri"/>
        </w:rPr>
      </w:pPr>
      <w:r w:rsidRPr="00A22CC3">
        <w:rPr>
          <w:rFonts w:cs="Calibri"/>
        </w:rPr>
        <w:t xml:space="preserve">Co-authors: </w:t>
      </w:r>
      <w:r>
        <w:rPr>
          <w:rFonts w:cs="Calibri"/>
        </w:rPr>
        <w:t>B Thomas</w:t>
      </w:r>
      <w:r w:rsidR="004E6F67">
        <w:rPr>
          <w:rFonts w:cs="Calibri"/>
          <w:vertAlign w:val="superscript"/>
        </w:rPr>
        <w:t>2</w:t>
      </w:r>
      <w:r>
        <w:rPr>
          <w:rFonts w:cs="Calibri"/>
        </w:rPr>
        <w:t xml:space="preserve">, </w:t>
      </w:r>
      <w:r w:rsidRPr="00A22CC3">
        <w:rPr>
          <w:rFonts w:cs="Calibri"/>
        </w:rPr>
        <w:t>N Maynard</w:t>
      </w:r>
      <w:r w:rsidR="004E6F67">
        <w:rPr>
          <w:rFonts w:cs="Calibri"/>
          <w:vertAlign w:val="superscript"/>
        </w:rPr>
        <w:t>3</w:t>
      </w:r>
      <w:r w:rsidRPr="00A22CC3">
        <w:rPr>
          <w:rFonts w:cs="Calibri"/>
        </w:rPr>
        <w:t xml:space="preserve">, </w:t>
      </w:r>
      <w:r w:rsidR="00DC7F74">
        <w:rPr>
          <w:rFonts w:cs="Calibri"/>
        </w:rPr>
        <w:t xml:space="preserve">M </w:t>
      </w:r>
      <w:r>
        <w:rPr>
          <w:rFonts w:cs="Calibri"/>
        </w:rPr>
        <w:t>Park</w:t>
      </w:r>
      <w:r w:rsidRPr="00CF3262">
        <w:rPr>
          <w:rFonts w:cs="Calibri"/>
          <w:vertAlign w:val="superscript"/>
        </w:rPr>
        <w:t>5</w:t>
      </w:r>
      <w:r>
        <w:rPr>
          <w:rFonts w:cs="Calibri"/>
        </w:rPr>
        <w:t xml:space="preserve">, </w:t>
      </w:r>
      <w:r w:rsidR="00DC7F74">
        <w:rPr>
          <w:rFonts w:cs="Calibri"/>
        </w:rPr>
        <w:t xml:space="preserve">H </w:t>
      </w:r>
      <w:r>
        <w:rPr>
          <w:rFonts w:cs="Calibri"/>
        </w:rPr>
        <w:t>Wahedally</w:t>
      </w:r>
      <w:r w:rsidRPr="00CF3262">
        <w:rPr>
          <w:rFonts w:cs="Calibri"/>
          <w:vertAlign w:val="superscript"/>
        </w:rPr>
        <w:t>5</w:t>
      </w:r>
      <w:r>
        <w:rPr>
          <w:rFonts w:cs="Calibri"/>
        </w:rPr>
        <w:t xml:space="preserve">, </w:t>
      </w:r>
      <w:r w:rsidRPr="00A22CC3">
        <w:rPr>
          <w:rFonts w:cs="Calibri"/>
        </w:rPr>
        <w:t>N Trudgill</w:t>
      </w:r>
      <w:r w:rsidR="004E6F67">
        <w:rPr>
          <w:rFonts w:cs="Calibri"/>
          <w:vertAlign w:val="superscript"/>
        </w:rPr>
        <w:t>4</w:t>
      </w:r>
      <w:r w:rsidRPr="00A22CC3">
        <w:rPr>
          <w:rFonts w:cs="Calibri"/>
        </w:rPr>
        <w:t>, T Crosby</w:t>
      </w:r>
      <w:r w:rsidR="004E6F67">
        <w:rPr>
          <w:rFonts w:cs="Calibri"/>
          <w:vertAlign w:val="superscript"/>
        </w:rPr>
        <w:t>2</w:t>
      </w:r>
      <w:r w:rsidRPr="00A22CC3">
        <w:rPr>
          <w:rFonts w:cs="Calibri"/>
        </w:rPr>
        <w:t>,</w:t>
      </w:r>
      <w:r w:rsidRPr="00393553">
        <w:rPr>
          <w:rFonts w:cs="Calibri"/>
        </w:rPr>
        <w:t xml:space="preserve"> </w:t>
      </w:r>
      <w:r w:rsidRPr="00A22CC3">
        <w:rPr>
          <w:rFonts w:cs="Calibri"/>
        </w:rPr>
        <w:t>D A Cromwell</w:t>
      </w:r>
      <w:r w:rsidRPr="00A22CC3">
        <w:rPr>
          <w:rFonts w:cs="Calibri"/>
          <w:vertAlign w:val="superscript"/>
        </w:rPr>
        <w:t>5</w:t>
      </w:r>
      <w:r w:rsidR="00532CBF">
        <w:rPr>
          <w:rFonts w:cs="Calibri"/>
          <w:vertAlign w:val="superscript"/>
        </w:rPr>
        <w:t>*</w:t>
      </w:r>
      <w:r w:rsidRPr="00A22CC3">
        <w:rPr>
          <w:rFonts w:cs="Calibri"/>
        </w:rPr>
        <w:t xml:space="preserve"> TJ Underwood</w:t>
      </w:r>
      <w:r w:rsidRPr="00A22CC3">
        <w:rPr>
          <w:rFonts w:cs="Calibri"/>
          <w:vertAlign w:val="superscript"/>
        </w:rPr>
        <w:t>1</w:t>
      </w:r>
      <w:r w:rsidR="00532CBF">
        <w:rPr>
          <w:rFonts w:cs="Calibri"/>
          <w:vertAlign w:val="superscript"/>
        </w:rPr>
        <w:t>*</w:t>
      </w:r>
      <w:r>
        <w:rPr>
          <w:rFonts w:cs="Calibri"/>
          <w:vertAlign w:val="superscript"/>
        </w:rPr>
        <w:t xml:space="preserve"> </w:t>
      </w:r>
      <w:r w:rsidRPr="00A22CC3">
        <w:rPr>
          <w:rFonts w:cs="Calibri"/>
        </w:rPr>
        <w:t>on behalf of the NOGCA project team and AUGIS</w:t>
      </w:r>
    </w:p>
    <w:p w14:paraId="4465156E" w14:textId="728E039D" w:rsidR="004A35EC" w:rsidRDefault="004A35EC" w:rsidP="004A35EC">
      <w:pPr>
        <w:pStyle w:val="ListParagraph"/>
        <w:numPr>
          <w:ilvl w:val="0"/>
          <w:numId w:val="33"/>
        </w:numPr>
        <w:spacing w:before="0"/>
        <w:rPr>
          <w:rFonts w:cs="Calibri"/>
        </w:rPr>
      </w:pPr>
      <w:r w:rsidRPr="00A22CC3">
        <w:rPr>
          <w:rFonts w:cs="Calibri"/>
        </w:rPr>
        <w:t xml:space="preserve">School of Cancer Sciences, Faculty of Medicine, University of Southampton </w:t>
      </w:r>
    </w:p>
    <w:p w14:paraId="4D2D9D90" w14:textId="3D5ED20D" w:rsidR="004E6F67" w:rsidRPr="004E6F67" w:rsidRDefault="004E6F67" w:rsidP="004E6F67">
      <w:pPr>
        <w:pStyle w:val="ListParagraph"/>
        <w:numPr>
          <w:ilvl w:val="0"/>
          <w:numId w:val="33"/>
        </w:numPr>
        <w:spacing w:before="0"/>
        <w:rPr>
          <w:rFonts w:cs="Calibri"/>
        </w:rPr>
      </w:pPr>
      <w:r w:rsidRPr="00A22CC3">
        <w:rPr>
          <w:rFonts w:cs="Calibri"/>
        </w:rPr>
        <w:t xml:space="preserve">Velindre </w:t>
      </w:r>
      <w:r w:rsidR="009574EB">
        <w:rPr>
          <w:rFonts w:cs="Calibri"/>
        </w:rPr>
        <w:t>University NHS Trust</w:t>
      </w:r>
    </w:p>
    <w:p w14:paraId="74F3F79F" w14:textId="77777777" w:rsidR="004A35EC" w:rsidRPr="00A22CC3" w:rsidRDefault="004A35EC" w:rsidP="004A35EC">
      <w:pPr>
        <w:pStyle w:val="ListParagraph"/>
        <w:numPr>
          <w:ilvl w:val="0"/>
          <w:numId w:val="33"/>
        </w:numPr>
        <w:spacing w:before="0"/>
        <w:rPr>
          <w:rFonts w:cs="Calibri"/>
        </w:rPr>
      </w:pPr>
      <w:r w:rsidRPr="00A22CC3">
        <w:rPr>
          <w:rFonts w:cs="Calibri"/>
        </w:rPr>
        <w:t>Oxford University Hospitals NHS Trust</w:t>
      </w:r>
    </w:p>
    <w:p w14:paraId="4E6F86B9" w14:textId="77777777" w:rsidR="004A35EC" w:rsidRPr="00A22CC3" w:rsidRDefault="004A35EC" w:rsidP="004A35EC">
      <w:pPr>
        <w:pStyle w:val="ListParagraph"/>
        <w:numPr>
          <w:ilvl w:val="0"/>
          <w:numId w:val="33"/>
        </w:numPr>
        <w:spacing w:before="0"/>
        <w:rPr>
          <w:rFonts w:cs="Calibri"/>
        </w:rPr>
      </w:pPr>
      <w:r w:rsidRPr="00A22CC3">
        <w:rPr>
          <w:rFonts w:cs="Calibri"/>
        </w:rPr>
        <w:t>Sandwell and West Birmingham Hospitals NHS Trust</w:t>
      </w:r>
    </w:p>
    <w:p w14:paraId="731CF202" w14:textId="4C2C4EEF" w:rsidR="004A35EC" w:rsidRDefault="004A35EC" w:rsidP="004A35EC">
      <w:pPr>
        <w:pStyle w:val="ListParagraph"/>
        <w:numPr>
          <w:ilvl w:val="0"/>
          <w:numId w:val="33"/>
        </w:numPr>
        <w:spacing w:before="0"/>
        <w:rPr>
          <w:rFonts w:cs="Calibri"/>
        </w:rPr>
      </w:pPr>
      <w:r w:rsidRPr="00A22CC3">
        <w:rPr>
          <w:rFonts w:cs="Calibri"/>
        </w:rPr>
        <w:t>Clinical Effectiveness Unit, Royal College of Surgeons of England</w:t>
      </w:r>
    </w:p>
    <w:p w14:paraId="28FCEA95" w14:textId="77777777" w:rsidR="00A92393" w:rsidRDefault="00A92393" w:rsidP="00A92393">
      <w:pPr>
        <w:spacing w:before="0"/>
        <w:rPr>
          <w:rFonts w:cs="Calibri"/>
        </w:rPr>
      </w:pPr>
    </w:p>
    <w:p w14:paraId="5ADD16C4" w14:textId="17761B2A" w:rsidR="00A92393" w:rsidRPr="00A92393" w:rsidRDefault="00A92393" w:rsidP="00A92393">
      <w:pPr>
        <w:spacing w:before="0"/>
        <w:rPr>
          <w:rFonts w:cs="Calibri"/>
        </w:rPr>
      </w:pPr>
      <w:r>
        <w:rPr>
          <w:rFonts w:cs="Calibri"/>
        </w:rPr>
        <w:t>*These authors contributed equally to this work</w:t>
      </w:r>
    </w:p>
    <w:p w14:paraId="7779003E" w14:textId="3237A08F" w:rsidR="004A35EC" w:rsidRPr="00E22091" w:rsidRDefault="004A35EC" w:rsidP="004A35EC">
      <w:pPr>
        <w:rPr>
          <w:u w:val="single"/>
        </w:rPr>
      </w:pPr>
      <w:r w:rsidRPr="00E22091">
        <w:rPr>
          <w:u w:val="single"/>
        </w:rPr>
        <w:t>Corresponding Author</w:t>
      </w:r>
    </w:p>
    <w:p w14:paraId="780B439B" w14:textId="0DADA79C" w:rsidR="004A35EC" w:rsidRDefault="004A35EC" w:rsidP="00A92393">
      <w:pPr>
        <w:spacing w:before="0" w:line="240" w:lineRule="auto"/>
      </w:pPr>
      <w:r>
        <w:t xml:space="preserve">Professor </w:t>
      </w:r>
      <w:r w:rsidR="00A92393">
        <w:tab/>
      </w:r>
      <w:r>
        <w:t>T J Underwood</w:t>
      </w:r>
      <w:r>
        <w:tab/>
      </w:r>
    </w:p>
    <w:p w14:paraId="632D7F87" w14:textId="28B6F3A4" w:rsidR="004A35EC" w:rsidRDefault="004A35EC" w:rsidP="00A92393">
      <w:pPr>
        <w:spacing w:before="0" w:line="240" w:lineRule="auto"/>
      </w:pPr>
      <w:r>
        <w:t xml:space="preserve">Email: </w:t>
      </w:r>
      <w:r>
        <w:tab/>
      </w:r>
      <w:r w:rsidR="00A92393">
        <w:tab/>
      </w:r>
      <w:hyperlink r:id="rId8" w:history="1">
        <w:r w:rsidR="00A92393" w:rsidRPr="00132BDA">
          <w:rPr>
            <w:rStyle w:val="Hyperlink"/>
          </w:rPr>
          <w:t>tju@soton.ac.uk</w:t>
        </w:r>
      </w:hyperlink>
    </w:p>
    <w:p w14:paraId="63823F5F" w14:textId="62447504" w:rsidR="004A35EC" w:rsidRDefault="004A35EC" w:rsidP="00A92393">
      <w:pPr>
        <w:spacing w:before="0" w:line="240" w:lineRule="auto"/>
      </w:pPr>
      <w:r>
        <w:t xml:space="preserve">Tel: </w:t>
      </w:r>
      <w:r>
        <w:tab/>
      </w:r>
      <w:r w:rsidR="00A92393">
        <w:tab/>
      </w:r>
      <w:r>
        <w:t>+44 (0)2381206923</w:t>
      </w:r>
    </w:p>
    <w:p w14:paraId="0EBE9EBD" w14:textId="77777777" w:rsidR="00251D80" w:rsidRPr="00E50ABC" w:rsidRDefault="00A92393" w:rsidP="00251D80">
      <w:pPr>
        <w:spacing w:before="0" w:line="240" w:lineRule="auto"/>
        <w:rPr>
          <w:rFonts w:asciiTheme="minorHAnsi" w:hAnsiTheme="minorHAnsi" w:cstheme="minorHAnsi"/>
          <w:color w:val="000000"/>
          <w:lang w:eastAsia="en-GB"/>
        </w:rPr>
      </w:pPr>
      <w:r>
        <w:t>Orcid ID:</w:t>
      </w:r>
      <w:r>
        <w:tab/>
      </w:r>
      <w:r w:rsidR="00251D80" w:rsidRPr="00E50ABC">
        <w:rPr>
          <w:rFonts w:asciiTheme="minorHAnsi" w:hAnsiTheme="minorHAnsi" w:cstheme="minorHAnsi"/>
          <w:color w:val="000000"/>
          <w:lang w:eastAsia="en-GB"/>
        </w:rPr>
        <w:t>https://orcid.org/ </w:t>
      </w:r>
      <w:r w:rsidR="00251D80" w:rsidRPr="00E50ABC">
        <w:rPr>
          <w:rFonts w:asciiTheme="minorHAnsi" w:hAnsiTheme="minorHAnsi" w:cstheme="minorHAnsi"/>
          <w:b/>
          <w:bCs/>
          <w:color w:val="000000"/>
          <w:spacing w:val="8"/>
          <w:lang w:eastAsia="en-GB"/>
        </w:rPr>
        <w:t>0000-0001-9455-2188</w:t>
      </w:r>
    </w:p>
    <w:p w14:paraId="0B319BE2" w14:textId="41DC80AB" w:rsidR="00A92393" w:rsidRDefault="00A92393" w:rsidP="00251D80">
      <w:pPr>
        <w:spacing w:before="0" w:line="240" w:lineRule="auto"/>
      </w:pPr>
    </w:p>
    <w:p w14:paraId="5970A568" w14:textId="77777777" w:rsidR="004A35EC" w:rsidRPr="003E68B2" w:rsidRDefault="004A35EC" w:rsidP="004A35EC">
      <w:pPr>
        <w:rPr>
          <w:u w:val="single"/>
        </w:rPr>
      </w:pPr>
      <w:r w:rsidRPr="003E68B2">
        <w:rPr>
          <w:u w:val="single"/>
        </w:rPr>
        <w:t>Running Head</w:t>
      </w:r>
    </w:p>
    <w:p w14:paraId="43E0D524" w14:textId="53CA80D3" w:rsidR="004A35EC" w:rsidRPr="004A35EC" w:rsidRDefault="004A35EC" w:rsidP="004A35EC">
      <w:pPr>
        <w:spacing w:before="0" w:line="240" w:lineRule="auto"/>
      </w:pPr>
      <w:r w:rsidRPr="004A35EC">
        <w:t xml:space="preserve">Impact of postoperative </w:t>
      </w:r>
      <w:r w:rsidR="00F17EBA">
        <w:t>chemotherapy</w:t>
      </w:r>
      <w:r w:rsidRPr="004A35EC">
        <w:t xml:space="preserve"> for </w:t>
      </w:r>
      <w:r w:rsidR="004C6085">
        <w:t>o</w:t>
      </w:r>
      <w:r w:rsidRPr="004A35EC">
        <w:t>esophag</w:t>
      </w:r>
      <w:r w:rsidR="009F5AF4">
        <w:t>ogastric</w:t>
      </w:r>
      <w:r w:rsidRPr="004A35EC">
        <w:t xml:space="preserve"> adenocarcinoma after </w:t>
      </w:r>
      <w:r w:rsidR="009E2ECC">
        <w:t>preoperative</w:t>
      </w:r>
      <w:r w:rsidR="009E2ECC" w:rsidRPr="004A35EC">
        <w:t xml:space="preserve"> </w:t>
      </w:r>
      <w:r w:rsidRPr="004A35EC">
        <w:t xml:space="preserve">chemotherapy and </w:t>
      </w:r>
      <w:r w:rsidR="009F5AF4">
        <w:t>surgery</w:t>
      </w:r>
    </w:p>
    <w:p w14:paraId="2B9FE0A6" w14:textId="77777777" w:rsidR="004A35EC" w:rsidRDefault="004A35EC" w:rsidP="004A35EC">
      <w:pPr>
        <w:rPr>
          <w:u w:val="single"/>
        </w:rPr>
      </w:pPr>
      <w:r>
        <w:rPr>
          <w:u w:val="single"/>
        </w:rPr>
        <w:t>Disclosures</w:t>
      </w:r>
    </w:p>
    <w:p w14:paraId="2F7A1AAB" w14:textId="22992425" w:rsidR="004A35EC" w:rsidRDefault="004A35EC" w:rsidP="004A35EC">
      <w:r>
        <w:t xml:space="preserve">The authors present no conflicts of interest. </w:t>
      </w:r>
      <w:r w:rsidRPr="00295BF5">
        <w:t>﻿</w:t>
      </w:r>
      <w:r w:rsidR="00A92393">
        <w:t>This manuscript is original research that has not been previously published and is not currently under consideration elsewhere.</w:t>
      </w:r>
    </w:p>
    <w:p w14:paraId="7A5DEE34" w14:textId="77777777" w:rsidR="004A35EC" w:rsidRDefault="004A35EC" w:rsidP="004A35EC">
      <w:r w:rsidRPr="00083391">
        <w:rPr>
          <w:u w:val="single"/>
        </w:rPr>
        <w:t>Patient and public involvement</w:t>
      </w:r>
      <w:r>
        <w:t xml:space="preserve"> </w:t>
      </w:r>
    </w:p>
    <w:p w14:paraId="00884A2A" w14:textId="77777777" w:rsidR="004A35EC" w:rsidRDefault="004A35EC" w:rsidP="004A35EC">
      <w:r>
        <w:t>Patients and/or the public were not involved in the design, or conduct, or reporting, or dissemination plans of this research. Patient consent for publication was not required.</w:t>
      </w:r>
    </w:p>
    <w:p w14:paraId="0791D7BF" w14:textId="77777777" w:rsidR="004A35EC" w:rsidRDefault="004A35EC" w:rsidP="004A35EC">
      <w:r w:rsidRPr="00083391">
        <w:rPr>
          <w:u w:val="single"/>
        </w:rPr>
        <w:t>Ethics approval</w:t>
      </w:r>
      <w:r>
        <w:t xml:space="preserve"> </w:t>
      </w:r>
    </w:p>
    <w:p w14:paraId="010E6D7E" w14:textId="5A444743" w:rsidR="004A35EC" w:rsidRDefault="004A35EC" w:rsidP="004A35EC">
      <w:r>
        <w:t xml:space="preserve">The study is exempt from UK National Research Ethics Committee approval as it involved secondary analysis of an existing dataset of anonymised data. The National Oesophago-Gastric (OG) Cancer Audit has approval for processing health care information under Section 251 (reference number: </w:t>
      </w:r>
      <w:r>
        <w:lastRenderedPageBreak/>
        <w:t xml:space="preserve">ECC 1-06 (c)/2011) for all National Health Service (NHS) patients diagnosed with OG cancer in England and Wales. Data for this study </w:t>
      </w:r>
      <w:r w:rsidR="007854BA">
        <w:t>were</w:t>
      </w:r>
      <w:r>
        <w:t xml:space="preserve"> based on patient-level information collected by the NHS, as part of the care and support of patients with cancer.</w:t>
      </w:r>
    </w:p>
    <w:p w14:paraId="218B351B" w14:textId="77777777" w:rsidR="004A35EC" w:rsidRDefault="004A35EC" w:rsidP="004A35EC">
      <w:pPr>
        <w:rPr>
          <w:u w:val="single"/>
        </w:rPr>
      </w:pPr>
      <w:r w:rsidRPr="00E22091">
        <w:rPr>
          <w:u w:val="single"/>
        </w:rPr>
        <w:t>Acknowledgements</w:t>
      </w:r>
      <w:r>
        <w:rPr>
          <w:u w:val="single"/>
        </w:rPr>
        <w:t xml:space="preserve"> and Funding</w:t>
      </w:r>
    </w:p>
    <w:p w14:paraId="74812316" w14:textId="77777777" w:rsidR="004A35EC" w:rsidRDefault="004A35EC" w:rsidP="004A35EC">
      <w:r>
        <w:t>This study was undertaken as part of the work by the National Oesophago-Gastric (OG) Cancer Audit. The Audit is commissioned by the Healthcare Quality Improvement Partnership (HQIP) as part of the National Clinical Audit and Patient Outcomes Programme and funded by NHS England and the Welsh Government (</w:t>
      </w:r>
      <w:hyperlink r:id="rId9" w:history="1">
        <w:r w:rsidRPr="00D14299">
          <w:rPr>
            <w:rStyle w:val="Hyperlink"/>
          </w:rPr>
          <w:t>www.hqip.org.uk/national-programmes</w:t>
        </w:r>
      </w:hyperlink>
      <w:r>
        <w:t>).  The authors had full independence from the Healthcare Quality Improvement Partnership.  The aim of National Oesophago-Gastric Cancer Audit is to evaluate the care of patients with OG cancer in England and Wales, and support NHS providers to improve the quality of hospital care for these patients. More information can be found at: www.nogca.org.uk</w:t>
      </w:r>
    </w:p>
    <w:p w14:paraId="192C01A0" w14:textId="77777777" w:rsidR="004A35EC" w:rsidRDefault="004A35EC" w:rsidP="004A35EC">
      <w:pPr>
        <w:rPr>
          <w:u w:val="single"/>
        </w:rPr>
      </w:pPr>
    </w:p>
    <w:p w14:paraId="484709B4" w14:textId="77777777" w:rsidR="004A35EC" w:rsidRDefault="004A35EC" w:rsidP="004A35EC">
      <w:r>
        <w:t xml:space="preserve">SAR is supported by a Royal College of Surgeons of England Research Fellowship and a British Association of Surgical Oncologists Research Project Grant. </w:t>
      </w:r>
    </w:p>
    <w:p w14:paraId="684C092B" w14:textId="5EF6F9C9" w:rsidR="004A35EC" w:rsidRDefault="004A35EC" w:rsidP="004A35EC">
      <w:r>
        <w:t xml:space="preserve">TJU is supported by a Cancer Research UK and Royal College of Surgeons of England Advanced Clinician Scientist Fellowship, </w:t>
      </w:r>
      <w:r w:rsidR="00787786">
        <w:t>ID: A</w:t>
      </w:r>
      <w:r>
        <w:t xml:space="preserve">23924. </w:t>
      </w:r>
    </w:p>
    <w:p w14:paraId="48089B1A" w14:textId="77777777" w:rsidR="004A35EC" w:rsidRDefault="004A35EC" w:rsidP="004A35EC">
      <w:r>
        <w:t>This project has been supported by the Association of Upper Gastrointestinal Surgery (AUGIS), Heartburn Cancer UK, and The Royal College of Surgeons of England Surgical Specialty Lead Programme.</w:t>
      </w:r>
    </w:p>
    <w:p w14:paraId="0D32FE2E" w14:textId="77777777" w:rsidR="004A35EC" w:rsidRDefault="004A35EC" w:rsidP="004A35EC">
      <w:pPr>
        <w:rPr>
          <w:u w:val="single"/>
        </w:rPr>
      </w:pPr>
      <w:r w:rsidRPr="00083391">
        <w:rPr>
          <w:u w:val="single"/>
        </w:rPr>
        <w:t xml:space="preserve">Disclaimer </w:t>
      </w:r>
    </w:p>
    <w:p w14:paraId="4A9AB24D" w14:textId="265336B4" w:rsidR="004A35EC" w:rsidRPr="00CD37D6" w:rsidRDefault="004A35EC" w:rsidP="00CD37D6">
      <w:pPr>
        <w:spacing w:line="480" w:lineRule="auto"/>
        <w:rPr>
          <w:b/>
          <w:bCs/>
        </w:rPr>
      </w:pPr>
      <w:r>
        <w:t>Neither HQIP nor the funders had any involvement in the study design; in the collection, analysis and interpretation of data; in the writing of the report; or in the decision to submit the article for publication.</w:t>
      </w:r>
      <w:r>
        <w:rPr>
          <w:sz w:val="36"/>
          <w:szCs w:val="36"/>
        </w:rPr>
        <w:br w:type="page"/>
      </w:r>
      <w:r w:rsidRPr="00CD37D6">
        <w:rPr>
          <w:b/>
          <w:bCs/>
        </w:rPr>
        <w:lastRenderedPageBreak/>
        <w:t>Abstract</w:t>
      </w:r>
    </w:p>
    <w:p w14:paraId="535584F1" w14:textId="6A77F0C7" w:rsidR="007E3DBA" w:rsidRPr="00CD37D6" w:rsidRDefault="007E3DBA" w:rsidP="007E3DBA">
      <w:pPr>
        <w:spacing w:line="480" w:lineRule="auto"/>
      </w:pPr>
      <w:r>
        <w:t>Background</w:t>
      </w:r>
    </w:p>
    <w:p w14:paraId="12D9FEE0" w14:textId="0F6A3335" w:rsidR="007E3DBA" w:rsidRPr="00CD37D6" w:rsidRDefault="007E3DBA" w:rsidP="007E3DBA">
      <w:pPr>
        <w:spacing w:line="480" w:lineRule="auto"/>
      </w:pPr>
      <w:r w:rsidRPr="00CD37D6">
        <w:t xml:space="preserve">Perioperative chemotherapy is widely used in the treatment of </w:t>
      </w:r>
      <w:r>
        <w:t>o</w:t>
      </w:r>
      <w:r w:rsidRPr="00CD37D6">
        <w:t>esophag</w:t>
      </w:r>
      <w:r>
        <w:t>ogastric</w:t>
      </w:r>
      <w:r w:rsidRPr="00CD37D6">
        <w:t xml:space="preserve"> </w:t>
      </w:r>
      <w:r>
        <w:t>adenocarcinoma (OGAC)</w:t>
      </w:r>
      <w:r w:rsidRPr="00CD37D6">
        <w:t xml:space="preserve"> with substantial survival benefit over </w:t>
      </w:r>
      <w:r w:rsidRPr="00FC4CDE">
        <w:t>surgery alone. However, the postoperative part of these regimens is given in less than half of cases, reflecting uncertainty among clinicians about its benefit</w:t>
      </w:r>
      <w:r w:rsidR="002660EB" w:rsidRPr="00FC4CDE">
        <w:t xml:space="preserve"> and poor postoperative patient fitness</w:t>
      </w:r>
      <w:r w:rsidRPr="00FC4CDE">
        <w:t>. This</w:t>
      </w:r>
      <w:r w:rsidRPr="00CD37D6">
        <w:t xml:space="preserve"> study estimates the effect of postoperative chemotherapy after surgery for </w:t>
      </w:r>
      <w:r>
        <w:t>OGAC</w:t>
      </w:r>
      <w:r w:rsidRPr="00CD37D6">
        <w:t xml:space="preserve"> using a large population-based dataset.</w:t>
      </w:r>
    </w:p>
    <w:p w14:paraId="34A23DDA" w14:textId="77777777" w:rsidR="009B06D7" w:rsidRDefault="009B06D7" w:rsidP="007E3DBA">
      <w:pPr>
        <w:spacing w:line="480" w:lineRule="auto"/>
      </w:pPr>
    </w:p>
    <w:p w14:paraId="50138B60" w14:textId="59D0A6F7" w:rsidR="007E3DBA" w:rsidRPr="00CD37D6" w:rsidRDefault="007E3DBA" w:rsidP="007E3DBA">
      <w:pPr>
        <w:spacing w:line="480" w:lineRule="auto"/>
      </w:pPr>
      <w:r>
        <w:t>Methods</w:t>
      </w:r>
    </w:p>
    <w:p w14:paraId="18D6BDF7" w14:textId="7F67528B" w:rsidR="007E3DBA" w:rsidRPr="00CD37D6" w:rsidRDefault="007E3DBA" w:rsidP="007E3DBA">
      <w:pPr>
        <w:spacing w:line="480" w:lineRule="auto"/>
      </w:pPr>
      <w:r w:rsidRPr="00CD37D6">
        <w:t>Patients wit</w:t>
      </w:r>
      <w:r>
        <w:t>h</w:t>
      </w:r>
      <w:r w:rsidRPr="00CD37D6">
        <w:t xml:space="preserve"> adenocarcinoma</w:t>
      </w:r>
      <w:r>
        <w:t xml:space="preserve"> of the oesophagus, gastro-oesophageal junction (GOJ) or stomach</w:t>
      </w:r>
      <w:r w:rsidRPr="00CD37D6">
        <w:t xml:space="preserve"> diagnosed between 2012 and 2018 </w:t>
      </w:r>
      <w:r>
        <w:t xml:space="preserve">who </w:t>
      </w:r>
      <w:r w:rsidRPr="00CD37D6">
        <w:t>underwent preoperative chemotherapy followed by surgery, were identified from a national level audit in England and Wales. Postoperative therapy was defined as the receipt of systemic chemotherapy within 90 days of surgery. The effectiveness of postoperative chemotherapy compared to observation was estimated using inverse propensity treatment weighting (IPTW).</w:t>
      </w:r>
    </w:p>
    <w:p w14:paraId="79194749" w14:textId="77777777" w:rsidR="009B06D7" w:rsidRDefault="009B06D7" w:rsidP="007E3DBA">
      <w:pPr>
        <w:spacing w:line="480" w:lineRule="auto"/>
      </w:pPr>
    </w:p>
    <w:p w14:paraId="01426947" w14:textId="23EDE93B" w:rsidR="007E3DBA" w:rsidRPr="00CD37D6" w:rsidRDefault="007E3DBA" w:rsidP="007E3DBA">
      <w:pPr>
        <w:spacing w:line="480" w:lineRule="auto"/>
      </w:pPr>
      <w:r w:rsidRPr="00CD37D6">
        <w:t>Results</w:t>
      </w:r>
    </w:p>
    <w:p w14:paraId="4499F4A6" w14:textId="1FB46AE5" w:rsidR="007D5BF6" w:rsidRPr="00CD37D6" w:rsidRDefault="00FC4CDE" w:rsidP="007D5BF6">
      <w:pPr>
        <w:spacing w:line="480" w:lineRule="auto"/>
      </w:pPr>
      <w:r>
        <w:t>Postoperative</w:t>
      </w:r>
      <w:r w:rsidR="007E3DBA" w:rsidRPr="00CD37D6">
        <w:t xml:space="preserve"> </w:t>
      </w:r>
      <w:r w:rsidR="007E3DBA">
        <w:t>chemo</w:t>
      </w:r>
      <w:r w:rsidR="007E3DBA" w:rsidRPr="00CD37D6">
        <w:t>therapy was given to 1,</w:t>
      </w:r>
      <w:r w:rsidR="007E3DBA">
        <w:t>539</w:t>
      </w:r>
      <w:r w:rsidR="007E3DBA" w:rsidRPr="00CD37D6">
        <w:t xml:space="preserve"> </w:t>
      </w:r>
      <w:r>
        <w:t>of 4,139</w:t>
      </w:r>
      <w:r w:rsidRPr="00CD37D6">
        <w:t xml:space="preserve"> patients (3</w:t>
      </w:r>
      <w:r>
        <w:t>8</w:t>
      </w:r>
      <w:r w:rsidRPr="00CD37D6">
        <w:t>.5%)</w:t>
      </w:r>
      <w:r>
        <w:t xml:space="preserve"> included in the study. </w:t>
      </w:r>
      <w:r w:rsidR="00E410D2" w:rsidRPr="00FC4CDE">
        <w:t>Almost all patients received platinum-based triplet regimens (</w:t>
      </w:r>
      <w:r w:rsidR="00375245" w:rsidRPr="00FC4CDE">
        <w:t>4,004 patients, 96.7%), with FLOT used in 3.5%.</w:t>
      </w:r>
      <w:r w:rsidR="00375245">
        <w:t xml:space="preserve"> </w:t>
      </w:r>
      <w:r w:rsidR="007E3DBA" w:rsidRPr="00CD37D6">
        <w:t xml:space="preserve">Patients who received postoperative </w:t>
      </w:r>
      <w:r w:rsidR="007E3DBA">
        <w:t>chemo</w:t>
      </w:r>
      <w:r w:rsidR="007E3DBA" w:rsidRPr="00CD37D6">
        <w:t>therapy were younger, with a lower ASA grade and were less likely to have surgical complications</w:t>
      </w:r>
      <w:r w:rsidR="007E3DBA">
        <w:t>, with similar tumour characteristics</w:t>
      </w:r>
      <w:r w:rsidR="007E3DBA" w:rsidRPr="00CD37D6">
        <w:t xml:space="preserve">. </w:t>
      </w:r>
      <w:r w:rsidR="007E3DBA">
        <w:t xml:space="preserve">After weighting, </w:t>
      </w:r>
      <w:r w:rsidR="007E3DBA" w:rsidRPr="00CD37D6">
        <w:t xml:space="preserve">median survival time </w:t>
      </w:r>
      <w:r w:rsidR="007E3DBA">
        <w:t>after postoperative chemotherapy was 62.7 months compared to 50.4 months</w:t>
      </w:r>
      <w:r>
        <w:t xml:space="preserve"> without chemotherapy</w:t>
      </w:r>
      <w:r w:rsidR="007E3DBA">
        <w:t>, with</w:t>
      </w:r>
      <w:r w:rsidR="007E3DBA" w:rsidRPr="00CD37D6">
        <w:t xml:space="preserve"> a Hazard Ratio of 0.8</w:t>
      </w:r>
      <w:r w:rsidR="007E3DBA">
        <w:t>4</w:t>
      </w:r>
      <w:r w:rsidR="007E3DBA" w:rsidRPr="00CD37D6">
        <w:t xml:space="preserve"> (95%CI 0.7</w:t>
      </w:r>
      <w:r w:rsidR="007E3DBA">
        <w:t>7</w:t>
      </w:r>
      <w:r w:rsidR="007E3DBA" w:rsidRPr="00CD37D6">
        <w:t>-0.9</w:t>
      </w:r>
      <w:r w:rsidR="007E3DBA">
        <w:t>4,</w:t>
      </w:r>
      <w:r w:rsidR="007E3DBA" w:rsidRPr="00CD37D6">
        <w:t xml:space="preserve"> p</w:t>
      </w:r>
      <w:r w:rsidR="007E3DBA">
        <w:t>=</w:t>
      </w:r>
      <w:r w:rsidR="007E3DBA" w:rsidRPr="00CD37D6">
        <w:t>0.001).</w:t>
      </w:r>
      <w:r w:rsidR="007E3DBA">
        <w:t xml:space="preserve">  </w:t>
      </w:r>
    </w:p>
    <w:p w14:paraId="43CC4442" w14:textId="614B4F15" w:rsidR="007E3DBA" w:rsidRPr="00CD37D6" w:rsidRDefault="007E3DBA" w:rsidP="007E3DBA">
      <w:pPr>
        <w:spacing w:line="480" w:lineRule="auto"/>
      </w:pPr>
      <w:r w:rsidRPr="00CD37D6">
        <w:lastRenderedPageBreak/>
        <w:t>Conclusion</w:t>
      </w:r>
      <w:r>
        <w:t>s</w:t>
      </w:r>
    </w:p>
    <w:p w14:paraId="0E6378B6" w14:textId="50275206" w:rsidR="007E3DBA" w:rsidRDefault="001577EB" w:rsidP="007E3DBA">
      <w:pPr>
        <w:spacing w:line="480" w:lineRule="auto"/>
      </w:pPr>
      <w:r w:rsidRPr="00061298">
        <w:t>This study shows that p</w:t>
      </w:r>
      <w:r w:rsidR="007E3DBA" w:rsidRPr="00061298">
        <w:t>ostoperative chemotherapy improves overall survival in patients with OGAC treated with preoperative chemotherapy and surgery.</w:t>
      </w:r>
      <w:r w:rsidR="007E3DBA" w:rsidRPr="00CD37D6">
        <w:t xml:space="preserve"> </w:t>
      </w:r>
    </w:p>
    <w:p w14:paraId="4402ED72" w14:textId="39542F69" w:rsidR="009B4FB8" w:rsidRPr="00BB22B5" w:rsidRDefault="009B4FB8" w:rsidP="00D7580B">
      <w:pPr>
        <w:spacing w:before="0"/>
      </w:pPr>
    </w:p>
    <w:p w14:paraId="3C1AEE42" w14:textId="134B779A" w:rsidR="00EB1F49" w:rsidRPr="004A35EC" w:rsidRDefault="004A35EC" w:rsidP="00D7580B">
      <w:pPr>
        <w:pStyle w:val="ListParagraph"/>
        <w:numPr>
          <w:ilvl w:val="0"/>
          <w:numId w:val="37"/>
        </w:numPr>
      </w:pPr>
      <w:r w:rsidRPr="00F17EBA">
        <w:rPr>
          <w:b/>
          <w:bCs/>
          <w:sz w:val="24"/>
          <w:szCs w:val="24"/>
          <w:u w:val="single"/>
        </w:rPr>
        <w:br w:type="page"/>
      </w:r>
    </w:p>
    <w:p w14:paraId="3CCD46D0" w14:textId="255116A4" w:rsidR="00050F00" w:rsidRPr="00E606D8" w:rsidRDefault="00050F00" w:rsidP="00D7580B">
      <w:pPr>
        <w:spacing w:before="0"/>
        <w:rPr>
          <w:sz w:val="40"/>
          <w:szCs w:val="40"/>
        </w:rPr>
      </w:pPr>
      <w:r w:rsidRPr="00E606D8">
        <w:rPr>
          <w:sz w:val="40"/>
          <w:szCs w:val="40"/>
        </w:rPr>
        <w:lastRenderedPageBreak/>
        <w:t>Introduction</w:t>
      </w:r>
    </w:p>
    <w:p w14:paraId="749603A4" w14:textId="1D796231" w:rsidR="00FD069B" w:rsidRPr="007B6070" w:rsidRDefault="00FD069B" w:rsidP="007E3DBA">
      <w:pPr>
        <w:spacing w:before="100" w:beforeAutospacing="1" w:line="480" w:lineRule="auto"/>
      </w:pPr>
      <w:r>
        <w:t xml:space="preserve">The majority of patients suitable for curative treatment for </w:t>
      </w:r>
      <w:r w:rsidR="004C6085">
        <w:t>o</w:t>
      </w:r>
      <w:r>
        <w:t>esopha</w:t>
      </w:r>
      <w:r w:rsidR="004A108E">
        <w:t xml:space="preserve">gogastric </w:t>
      </w:r>
      <w:r>
        <w:t>adenocarcinoma</w:t>
      </w:r>
      <w:r w:rsidR="004C7914">
        <w:t xml:space="preserve"> </w:t>
      </w:r>
      <w:r w:rsidR="00820602">
        <w:t>(</w:t>
      </w:r>
      <w:r w:rsidR="004C6085">
        <w:t>O</w:t>
      </w:r>
      <w:r w:rsidR="00820602">
        <w:t xml:space="preserve">GAC) </w:t>
      </w:r>
      <w:r>
        <w:t xml:space="preserve">undergo either perioperative chemotherapy or neoadjuvant chemoradiotherapy (NACRT) followed by surgery. There is clear evidence of benefit for both approaches </w:t>
      </w:r>
      <w:r w:rsidR="00AF199B">
        <w:t xml:space="preserve">compared to surgery alone </w:t>
      </w:r>
      <w:r>
        <w:t xml:space="preserve">in </w:t>
      </w:r>
      <w:r w:rsidR="00AF199B">
        <w:t>patients with</w:t>
      </w:r>
      <w:r>
        <w:t xml:space="preserve"> locally advanced disease.</w:t>
      </w:r>
      <w:r w:rsidR="00C1030A" w:rsidRPr="007B6070">
        <w:fldChar w:fldCharType="begin" w:fldLock="1"/>
      </w:r>
      <w:r w:rsidR="00D120BE">
        <w:instrText>ADDIN CSL_CITATION {"citationItems":[{"id":"ITEM-1","itemData":{"DOI":"10.1056/NEJMoa055531","ISSN":"0028-4793","author":[{"dropping-particle":"","family":"Cunningham","given":"David","non-dropping-particle":"","parse-names":false,"suffix":""},{"dropping-particle":"","family":"Allum","given":"William H","non-dropping-particle":"","parse-names":false,"suffix":""},{"dropping-particle":"","family":"Stenning","given":"Sally P","non-dropping-particle":"","parse-names":false,"suffix":""},{"dropping-particle":"","family":"Thompson","given":"Jeremy N","non-dropping-particle":"","parse-names":false,"suffix":""},{"dropping-particle":"","family":"Velde","given":"Cornelis J H","non-dropping-particle":"Van de","parse-names":false,"suffix":""},{"dropping-particle":"","family":"Nicolson","given":"Marianne","non-dropping-particle":"","parse-names":false,"suffix":""},{"dropping-particle":"","family":"Scarffe","given":"J Howard","non-dropping-particle":"","parse-names":false,"suffix":""},{"dropping-particle":"","family":"Lofts","given":"Fiona J","non-dropping-particle":"","parse-names":false,"suffix":""},{"dropping-particle":"","family":"Falk","given":"Stephen J","non-dropping-particle":"","parse-names":false,"suffix":""},{"dropping-particle":"","family":"Iveson","given":"Timothy J","non-dropping-particle":"","parse-names":false,"suffix":""},{"dropping-particle":"","family":"Smith","given":"David B","non-dropping-particle":"","parse-names":false,"suffix":""},{"dropping-particle":"","family":"Langley","given":"Ruth E","non-dropping-particle":"","parse-names":false,"suffix":""},{"dropping-particle":"","family":"Verma","given":"Monica","non-dropping-particle":"","parse-names":false,"suffix":""},{"dropping-particle":"","family":"Weeden","given":"Simon","non-dropping-particle":"","parse-names":false,"suffix":""},{"dropping-particle":"","family":"Chua","given":"Yu Jo","non-dropping-particle":"","parse-names":false,"suffix":""}],"container-title":"New England Journal of Medicine","id":"ITEM-1","issue":"1","issued":{"date-parts":[["2006"]]},"note":"doi: 10.1056/NEJMoa055531","page":"11-20","publisher":"Massachusetts Medical Society","title":"Perioperative Chemotherapy versus Surgery Alone for Resectable Gastroesophageal Cancer","type":"article-journal","volume":"355"},"uris":["http://www.mendeley.com/documents/?uuid=bbbccb40-bd98-4b5c-b029-e8d47969ec93"]},{"id":"ITEM-2","itemData":{"DOI":"10.1200/JCO.2009.22.2083","ISBN":"1527-7755 (Electronic)\\r0732-183X (Linking)","ISSN":"0732183X","PMID":"19770374","abstract":"Purpose OEO2 is a randomized, controlled trial of preoperative chemotherapy in patients undergoing radical surgery for esophageal cancer. Random assignment was to surgery alone (S) or to two cycles of combination cisplatin and fluorouracil before surgery (CS). Initial results reported in 2002 demonstrated an advantage for both disease-free and overall survival in the CS group. The analysis has now been updated after a median follow-up of 6 years.\\nPatients and Methods OEO2 recruited 802 patients, 400 on CS and 402 on S. The nature of the first recurrence event and cause of death are detailed. Survival has been determined from Kaplan-Meier curves and treatment comparisons made with the log-rank test. Survival by extent of resection is presented.\\nResults There were 655 deaths, 335 for S and 320 for CS. The survival benefit has been maintained with a hazard ratio (HR) of 0.84 (95% CI, 0.72 to 0.98; P = .03) which in absolute terms is a 5-year survival of 23.0% for CS compared with 17.1% for S. The treatment effect is consistent in both adenocarcinoma and squamous cell carcinoma. The first disease-free survival event was macroscopic residual disease from incomplete resection (R2) or no resection in 26.4% of the S group versus 14.3% of the CS P &lt; .001. Three-year survival by type of resection was R0 42.4%, R1 was 18.0%, and R2 was 8.6%.\\nConclusion Long-term follow-up confirms that preoperative chemotherapy improves survival in operable esophageal cancer and should be considered as a standard of care.","author":[{"dropping-particle":"","family":"Allum","given":"William H.","non-dropping-particle":"","parse-names":false,"suffix":""},{"dropping-particle":"","family":"Stenning","given":"Sally P.","non-dropping-particle":"","parse-names":false,"suffix":""},{"dropping-particle":"","family":"Bancewicz","given":"John","non-dropping-particle":"","parse-names":false,"suffix":""},{"dropping-particle":"","family":"Clark","given":"Peter I.","non-dropping-particle":"","parse-names":false,"suffix":""},{"dropping-particle":"","family":"Langley","given":"Ruth E.","non-dropping-particle":"","parse-names":false,"suffix":""}],"container-title":"Journal of Clinical Oncology","id":"ITEM-2","issue":"30","issued":{"date-parts":[["2009"]]},"page":"5062-5067","title":"Long-term results of a randomized trial of surgery with or without preoperative chemotherapy in esophageal cancer","type":"article-journal","volume":"27"},"uris":["http://www.mendeley.com/documents/?uuid=236762cf-9d0c-481f-afba-a5a440406865"]},{"id":"ITEM-3","itemData":{"DOI":"10.1056/NEJMoa1112088","ISBN":"1533-4406 (Electronic)\\r0028-4793 (Linking)","ISSN":"0028-4793","PMID":"22646630","abstract":"Weekly chemotherapy and concurrent radiotherapy for 5 weeks before curative resection in patients with esophageal or esophagogastric-junction cancer resulted in a pathologically complete response in 29% of patients and doubled the median overall survival to 4 years.","author":[{"dropping-particle":"","family":"Hagen","given":"P.","non-dropping-particle":"van","parse-names":false,"suffix":""},{"dropping-particle":"","family":"Hulshof","given":"M.C.C.M.","non-dropping-particle":"","parse-names":false,"suffix":""},{"dropping-particle":"","family":"Lanschot","given":"J.J.B.","non-dropping-particle":"van","parse-names":false,"suffix":""},{"dropping-particle":"","family":"Steyerberg","given":"E.W.","non-dropping-particle":"","parse-names":false,"suffix":""},{"dropping-particle":"","family":"Henegouwen","given":"M.I. van Berge","non-dropping-particle":"","parse-names":false,"suffix":""},{"dropping-particle":"","family":"Wijnhoven","given":"B.P.L.","non-dropping-particle":"","parse-names":false,"suffix":""},{"dropping-particle":"","family":"Richel","given":"D.J.","non-dropping-particle":"","parse-names":false,"suffix":""},{"dropping-particle":"","family":"Nieuwenhuijzen","given":"G.A.P.","non-dropping-particle":"","parse-names":false,"suffix":""},{"dropping-particle":"","family":"Hospers","given":"G.A.P.","non-dropping-particle":"","parse-names":false,"suffix":""},{"dropping-particle":"","family":"Bonenkamp","given":"J.J.","non-dropping-particle":"","parse-names":false,"suffix":""},{"dropping-particle":"","family":"Cuesta","given":"M.A.","non-dropping-particle":"","parse-names":false,"suffix":""},{"dropping-particle":"","family":"Blaisse","given":"R.J.B.","non-dropping-particle":"","parse-names":false,"suffix":""},{"dropping-particle":"","family":"Busch","given":"O.R.C.","non-dropping-particle":"","parse-names":false,"suffix":""},{"dropping-particle":"","family":"Kate","given":"F.J.W.","non-dropping-particle":"ten","parse-names":false,"suffix":""},{"dropping-particle":"","family":"Creemers","given":"G.-J.","non-dropping-particle":"","parse-names":false,"suffix":""},{"dropping-particle":"","family":"Punt","given":"C.J.A.","non-dropping-particle":"","parse-names":false,"suffix":""},{"dropping-particle":"","family":"Plukker","given":"J.T.M.","non-dropping-particle":"","parse-names":false,"suffix":""},{"dropping-particle":"","family":"Verheul","given":"H.M.W.","non-dropping-particle":"","parse-names":false,"suffix":""},{"dropping-particle":"","family":"Bilgen","given":"E.J. Spillenaar","non-dropping-particle":"","parse-names":false,"suffix":""},{"dropping-particle":"","family":"Dekken","given":"H.","non-dropping-particle":"van","parse-names":false,"suffix":""},{"dropping-particle":"","family":"Sangen","given":"M.J.C.","non-dropping-particle":"van der","parse-names":false,"suffix":""},{"dropping-particle":"","family":"Rozema","given":"T.","non-dropping-particle":"","parse-names":false,"suffix":""},{"dropping-particle":"","family":"Biermann","given":"K.","non-dropping-particle":"","parse-names":false,"suffix":""},{"dropping-particle":"","family":"Beukema","given":"J.C.","non-dropping-particle":"","parse-names":false,"suffix":""},{"dropping-particle":"","family":"Piet","given":"A.H.M.","non-dropping-particle":"","parse-names":false,"suffix":""},{"dropping-particle":"","family":"Rij","given":"C.M.","non-dropping-particle":"van","parse-names":false,"suffix":""},{"dropping-particle":"","family":"Reinders","given":"J.G.","non-dropping-particle":"","parse-names":false,"suffix":""},{"dropping-particle":"","family":"Tilanus","given":"H.W.","non-dropping-particle":"","parse-names":false,"suffix":""},{"dropping-particle":"","family":"Gaast","given":"A.","non-dropping-particle":"van der","parse-names":false,"suffix":""}],"container-title":"New England Journal of Medicine","id":"ITEM-3","issue":"22","issued":{"date-parts":[["2012"]]},"page":"2074-2084","title":"Preoperative Chemoradiotherapy for Esophageal or Junctional Cancer","type":"article-journal","volume":"366"},"uris":["http://www.mendeley.com/documents/?uuid=e3c9170b-6ebe-4d27-be09-2430191f4665"]},{"id":"ITEM-4","itemData":{"DOI":"10.1016/S0140-6736(18)32557-1","ISSN":"01406736","abstract":"BACKGROUND Docetaxel-based chemotherapy is effective in metastatic gastric and gastro-oesophageal junction adenocarcinoma. This study reports on the safety and efficacy of the docetaxel-based triplet FLOT (fluorouracil plus leucovorin, oxaliplatin and docetaxel) as a perioperative therapy for patients with locally advanced, resectable tumours. METHODS In this controlled, open-label, phase 2/3 trial, we randomly assigned 716 patients with histologically-confirmed advanced clinical stage cT2 or higher or nodal positive stage (cN+), or both, resectable tumours, with no evidence of distant metastases, via central interactive web-based-response system, to receive either three pre-operative and three postoperative 3-week cycles of 50 mg/m2 epirubicin and 60 mg/m2 cisplatin on day 1 plus either 200 mg/m2 fluorouracil as continuous intravenous infusion or 1250 mg/m2 capecitabine orally on days 1 to 21 (ECF/ECX; control group) or four preoperative and four postoperative 2-week cycles of 50 mg/m2 docetaxel, 85 mg/m2 oxaliplatin, 200 mg/m2 leucovorin and 2600 mg/m2 fluorouracil as 24-h infusion on day 1 (FLOT; experimental group). The primary outcome of the trial was overall survival (superiority) analysed in the intention-to-treat population. This trial is registered with ClinicalTrials.gov, number NCT01216644. FINDINGS Between Aug 8, 2010, and Feb 10, 2015, 716 patients were randomly assigned to treatment in 38 German hospitals or with practice-based oncologists. 360 patients were assigned to ECF/ECX and 356 patients to FLOT. Overall survival was increased in the FLOT group compared with the ECF/ECX group (hazard ratio [HR] 0·77; 95% confidence interval [CI; 0.63 to 0·94]; median overall survival, 50 months [38·33 to not reached] vs 35 months [27·35 to 46·26]). The number of patients with related serious adverse events (including those occurring during hospital stay for surgery) was similar in the two groups (96 [27%] in the ECF/ECX group vs 97 [27%] in the FLOT group), as was the number of toxic deaths (two [&lt;1%] in both groups). Hospitalisation for toxicity occurred in 94 patients (26%) in the ECF/ECX group and 89 patients (25%) in the FLOT group. INTERPRETATION In locally advanced, resectable gastric or gastro-oesophageal junction adenocarcinoma, perioperative FLOT improved overall survival compared with perioperative ECF/ECX. FUNDING The German Cancer Aid (Deutsche Krebshilfe), Sanofi-Aventis, Chugai, and Stiftung Leben mit Krebs Foundation.","author":[{"dropping-particle":"","family":"Al-Batran","given":"Salah-Eddin","non-dropping-particle":"","parse-names":false,"suffix":""},{"dropping-particle":"","family":"Homann","given":"Nils","non-dropping-particle":"","parse-names":false,"suffix":""},{"dropping-particle":"","family":"Pauligk","given":"Claudia","non-dropping-particle":"","parse-names":false,"suffix":""},{"dropping-particle":"","family":"Goetze","given":"Thorsten O","non-dropping-particle":"","parse-names":false,"suffix":""},{"dropping-particle":"","family":"Meiler","given":"Johannes","non-dropping-particle":"","parse-names":false,"suffix":""},{"dropping-particle":"","family":"Kasper","given":"Stefan","non-dropping-particle":"","parse-names":false,"suffix":""},{"dropping-particle":"","family":"Kopp","given":"Hans-Georg","non-dropping-particle":"","parse-names":false,"suffix":""},{"dropping-particle":"","family":"Mayer","given":"Frank","non-dropping-particle":"","parse-names":false,"suffix":""},{"dropping-particle":"","family":"Haag","given":"Georg Martin","non-dropping-particle":"","parse-names":false,"suffix":""},{"dropping-particle":"","family":"Luley","given":"Kim","non-dropping-particle":"","parse-names":false,"suffix":""},{"dropping-particle":"","family":"Lindig","given":"Udo","non-dropping-particle":"","parse-names":false,"suffix":""},{"dropping-particle":"","family":"Schmiegel","given":"Wolff","non-dropping-particle":"","parse-names":false,"suffix":""},{"dropping-particle":"","family":"Pohl","given":"Michael","non-dropping-particle":"","parse-names":false,"suffix":""},{"dropping-particle":"","family":"Stoehlmacher","given":"Jan","non-dropping-particle":"","parse-names":false,"suffix":""},{"dropping-particle":"","family":"Folprecht","given":"Gunnar","non-dropping-particle":"","parse-names":false,"suffix":""},{"dropping-particle":"","family":"Probst","given":"Stephan","non-dropping-particle":"","parse-names":false,"suffix":""},{"dropping-particle":"","family":"Prasnikar","given":"Nicole","non-dropping-particle":"","parse-names":false,"suffix":""},{"dropping-particle":"","family":"Fischbach","given":"Wolfgang","non-dropping-particle":"","parse-names":false,"suffix":""},{"dropping-particle":"","family":"Mahlberg","given":"Rolf","non-dropping-particle":"","parse-names":false,"suffix":""},{"dropping-particle":"","family":"Trojan","given":"Jörg","non-dropping-particle":"","parse-names":false,"suffix":""},{"dropping-particle":"","family":"Koenigsmann","given":"Michael","non-dropping-particle":"","parse-names":false,"suffix":""},{"dropping-particle":"","family":"Martens","given":"Uwe M","non-dropping-particle":"","parse-names":false,"suffix":""},{"dropping-particle":"","family":"Thuss-Patience","given":"Peter","non-dropping-particle":"","parse-names":false,"suffix":""},{"dropping-particle":"","family":"Egger","given":"Matthias","non-dropping-particle":"","parse-names":false,"suffix":""},{"dropping-particle":"","family":"Block","given":"Andreas","non-dropping-particle":"","parse-names":false,"suffix":""},{"dropping-particle":"","family":"Heinemann","given":"Volker","non-dropping-particle":"","parse-names":false,"suffix":""},{"dropping-particle":"","family":"Illerhaus","given":"Gerald","non-dropping-particle":"","parse-names":false,"suffix":""},{"dropping-particle":"","family":"Moehler","given":"Markus","non-dropping-particle":"","parse-names":false,"suffix":""},{"dropping-particle":"","family":"Schenk","given":"Michael","non-dropping-particle":"","parse-names":false,"suffix":""},{"dropping-particle":"","family":"Kullmann","given":"Frank","non-dropping-particle":"","parse-names":false,"suffix":""},{"dropping-particle":"","family":"Behringer","given":"Dirk M","non-dropping-particle":"","parse-names":false,"suffix":""},{"dropping-particle":"","family":"Heike","given":"Michael","non-dropping-particle":"","parse-names":false,"suffix":""},{"dropping-particle":"","family":"Pink","given":"Daniel","non-dropping-particle":"","parse-names":false,"suffix":""},{"dropping-particle":"","family":"Teschendorf","given":"Christian","non-dropping-particle":"","parse-names":false,"suffix":""},{"dropping-particle":"","family":"Löhr","given":"Carmen","non-dropping-particle":"","parse-names":false,"suffix":""},{"dropping-particle":"","family":"Bernhard","given":"Helga","non-dropping-particle":"","parse-names":false,"suffix":""},{"dropping-particle":"","family":"Schuch","given":"Gunter","non-dropping-particle":"","parse-names":false,"suffix":""},{"dropping-particle":"","family":"Rethwisch","given":"Volker","non-dropping-particle":"","parse-names":false,"suffix":""},{"dropping-particle":"","family":"Weikersthal","given":"Ludwig Fischer","non-dropping-particle":"von","parse-names":false,"suffix":""},{"dropping-particle":"","family":"Hartmann","given":"Jörg T","non-dropping-particle":"","parse-names":false,"suffix":""},{"dropping-particle":"","family":"Kneba","given":"Michael","non-dropping-particle":"","parse-names":false,"suffix":""},{"dropping-particle":"","family":"Daum","given":"Severin","non-dropping-particle":"","parse-names":false,"suffix":""},{"dropping-particle":"","family":"Schulmann","given":"Karsten","non-dropping-particle":"","parse-names":false,"suffix":""},{"dropping-particle":"","family":"Weniger","given":"Jörg","non-dropping-particle":"","parse-names":false,"suffix":""},{"dropping-particle":"","family":"Belle","given":"Sebastian","non-dropping-particle":"","parse-names":false,"suffix":""},{"dropping-particle":"","family":"Gaiser","given":"Timo","non-dropping-particle":"","parse-names":false,"suffix":""},{"dropping-particle":"","family":"Oduncu","given":"Fuat S","non-dropping-particle":"","parse-names":false,"suffix":""},{"dropping-particle":"","family":"Güntner","given":"Martina","non-dropping-particle":"","parse-names":false,"suffix":""},{"dropping-particle":"","family":"Hozaeel","given":"Wael","non-dropping-particle":"","parse-names":false,"suffix":""},{"dropping-particle":"","family":"Reichart","given":"Alexander","non-dropping-particle":"","parse-names":false,"suffix":""},{"dropping-particle":"","family":"Jäger","given":"Elke","non-dropping-particle":"","parse-names":false,"suffix":""},{"dropping-particle":"","family":"Kraus","given":"Thomas","non-dropping-particle":"","parse-names":false,"suffix":""},{"dropping-particle":"","family":"Mönig","given":"Stefan","non-dropping-particle":"","parse-names":false,"suffix":""},{"dropping-particle":"","family":"Bechstein","given":"Wolf O","non-dropping-particle":"","parse-names":false,"suffix":""},{"dropping-particle":"","family":"Schuler","given":"Martin","non-dropping-particle":"","parse-names":false,"suffix":""},{"dropping-particle":"","family":"Schmalenberg","given":"Harald","non-dropping-particle":"","parse-names":false,"suffix":""},{"dropping-particle":"","family":"Hofheinz","given":"Ralf D","non-dropping-particle":"","parse-names":false,"suffix":""}],"container-title":"The Lancet","id":"ITEM-4","issued":{"date-parts":[["2019"]]},"page":"1948-1957","title":"Perioperative chemotherapy with fluorouracil plus leucovorin, oxaliplatin, and docetaxel versus fluorouracil or capecitabine plus cisplatin and epirubicin for locally advanced, resectable gastric or gastro-oesophageal junction adenocarcinoma (FLOT4): a ra","type":"article-journal","volume":"393"},"uris":["http://www.mendeley.com/documents/?uuid=fe4be2a9-bf9e-4246-a37d-7ebcd1375f94"]}],"mendeley":{"formattedCitation":"(1–4)","plainTextFormattedCitation":"(1–4)","previouslyFormattedCitation":"(1–4)"},"properties":{"noteIndex":0},"schema":"https://github.com/citation-style-language/schema/raw/master/csl-citation.json"}</w:instrText>
      </w:r>
      <w:r w:rsidR="00C1030A" w:rsidRPr="007B6070">
        <w:fldChar w:fldCharType="separate"/>
      </w:r>
      <w:r w:rsidR="00C1030A" w:rsidRPr="007B6070">
        <w:rPr>
          <w:noProof/>
        </w:rPr>
        <w:t>(1–4)</w:t>
      </w:r>
      <w:r w:rsidR="00C1030A" w:rsidRPr="007B6070">
        <w:fldChar w:fldCharType="end"/>
      </w:r>
      <w:r w:rsidRPr="007B6070">
        <w:t xml:space="preserve"> Despite this, less than half of these patients will survive more than five years post-surgery</w:t>
      </w:r>
      <w:r w:rsidRPr="007B6070">
        <w:fldChar w:fldCharType="begin" w:fldLock="1"/>
      </w:r>
      <w:r w:rsidR="00D120BE">
        <w:instrText>ADDIN CSL_CITATION {"citationItems":[{"id":"ITEM-1","itemData":{"abstract":"NOGCA","author":[{"dropping-particle":"","family":"Cromwell","given":"David","non-dropping-particle":"","parse-names":false,"suffix":""},{"dropping-particle":"","family":"Wahedally","given":"Hussein","non-dropping-particle":"","parse-names":false,"suffix":""},{"dropping-particle":"","family":"Park","given":"Min Hae","non-dropping-particle":"","parse-names":false,"suffix":""},{"dropping-particle":"","family":"Maynard","given":"Nick","non-dropping-particle":"","parse-names":false,"suffix":""},{"dropping-particle":"","family":"Crosby","given":"Tom","non-dropping-particle":"","parse-names":false,"suffix":""},{"dropping-particle":"","family":"Trudgill","given":"Nigel","non-dropping-particle":"","parse-names":false,"suffix":""},{"dropping-particle":"","family":"Gaskell","given":"Jane","non-dropping-particle":"","parse-names":false,"suffix":""},{"dropping-particle":"","family":"Napper","given":"Rose","non-dropping-particle":"","parse-names":false,"suffix":""}],"id":"ITEM-1","issue":"December","issued":{"date-parts":[["2019"]]},"publisher-place":"London","title":"National Oesophago-Gastric Cancer Audit: 2019 Annual Report","type":"report"},"uris":["http://www.mendeley.com/documents/?uuid=660de257-9a3b-4c3c-a2e4-f3e084a9fa93"]}],"mendeley":{"formattedCitation":"(5)","plainTextFormattedCitation":"(5)","previouslyFormattedCitation":"(5)"},"properties":{"noteIndex":0},"schema":"https://github.com/citation-style-language/schema/raw/master/csl-citation.json"}</w:instrText>
      </w:r>
      <w:r w:rsidRPr="007B6070">
        <w:fldChar w:fldCharType="separate"/>
      </w:r>
      <w:r w:rsidRPr="007B6070">
        <w:rPr>
          <w:noProof/>
        </w:rPr>
        <w:t>(5)</w:t>
      </w:r>
      <w:r w:rsidRPr="007B6070">
        <w:fldChar w:fldCharType="end"/>
      </w:r>
      <w:r w:rsidR="007B6070" w:rsidRPr="007B6070">
        <w:t xml:space="preserve">. The </w:t>
      </w:r>
      <w:r w:rsidR="00CF0355" w:rsidRPr="007B6070">
        <w:t>benefit of perioperative/neoadjuvant treatment outside patients who exhibit substantial cancer regression (primary tumour and/or lymph nodes), which probably represents less than 20% of those receiving perioperative chemotherapy</w:t>
      </w:r>
      <w:r w:rsidR="00CF0355" w:rsidRPr="007B6070">
        <w:fldChar w:fldCharType="begin" w:fldLock="1"/>
      </w:r>
      <w:r w:rsidR="00D120BE">
        <w:instrText>ADDIN CSL_CITATION {"citationItems":[{"id":"ITEM-1","itemData":{"DOI":"10.1002/bjs.10627","ISSN":"00071323","PMID":"28944954","abstract":"BACKGROUND This multicentre cohort study sought to define a robust pathological indicator of clinically meaningful response to neoadjuvant chemotherapy in oesophageal adenocarcinoma. METHODS A questionnaire was distributed to 11 UK upper gastrointestinal cancer centres to determine the use of assessment of response to neoadjuvant chemotherapy. Records of consecutive patients undergoing oesophagogastric resection at seven centres between January 2000 and December 2013 were reviewed. Pathological response to neoadjuvant chemotherapy was assessed using the Mandard Tumour Regression Grade (TRG) and lymph node downstaging. RESULTS TRG (8 of 11 centres) was the most widely used system to assess response to neoadjuvant chemotherapy, but there was discordance on how it was used in practice. Of 1392 patients, 1293 had TRG assessment; data were available for clinical and pathological nodal status (cN and pN) in 981 patients, and TRG, cN and pN in 885. There was a significant difference in survival between responders (TRG 1-2; median overall survival (OS) not reached) and non-responders (TRG 3-5; median OS 2·22 (95 per cent c.i. 1·94 to 2·51) years; P &lt; 0·001); the hazard ratio was 2·46 (95 per cent c.i. 1·22 to 4·95; P = 0·012). Among local non-responders, the presence of lymph node downstaging was associated with significantly improved OS compared with that of patients without lymph node downstaging (median OS not reached versus 1·92 (1·68 to 2·16) years; P &lt; 0·001). CONCLUSION A clinically meaningful local response to neoadjuvant chemotherapy was restricted to the small minority of patients (14·8 per cent) with TRG 1-2. Among local non-responders, a subset of patients (21·3 per cent) derived benefit from neoadjuvant chemotherapy by lymph node downstaging and their survival mirrored that of local responders.","author":[{"dropping-particle":"","family":"Noble","given":"F.","non-dropping-particle":"","parse-names":false,"suffix":""},{"dropping-particle":"","family":"Lloyd","given":"M. A.","non-dropping-particle":"","parse-names":false,"suffix":""},{"dropping-particle":"","family":"Turkington","given":"R.","non-dropping-particle":"","parse-names":false,"suffix":""},{"dropping-particle":"","family":"Griffiths","given":"E.","non-dropping-particle":"","parse-names":false,"suffix":""},{"dropping-particle":"","family":"O'Donovan","given":"M.","non-dropping-particle":"","parse-names":false,"suffix":""},{"dropping-particle":"","family":"O'Neill","given":"J. R.","non-dropping-particle":"","parse-names":false,"suffix":""},{"dropping-particle":"","family":"Mercer","given":"S.","non-dropping-particle":"","parse-names":false,"suffix":""},{"dropping-particle":"","family":"Parsons","given":"S. L.","non-dropping-particle":"","parse-names":false,"suffix":""},{"dropping-particle":"","family":"Fitzgerald","given":"R. C.","non-dropping-particle":"","parse-names":false,"suffix":""},{"dropping-particle":"","family":"Underwood","given":"T. J.","non-dropping-particle":"","parse-names":false,"suffix":""},{"dropping-particle":"","family":"OCCAMS consortium","given":"","non-dropping-particle":"","parse-names":false,"suffix":""}],"container-title":"British Journal of Surgery","id":"ITEM-1","issue":"13","issued":{"date-parts":[["2017","12"]]},"page":"1816-1828","title":"Multicentre cohort study to define and validate pathological assessment of response to neoadjuvant therapy in oesophagogastric adenocarcinoma","type":"article-journal","volume":"104"},"uris":["http://www.mendeley.com/documents/?uuid=cfb276fe-fba5-3234-9004-13e88a5bd79f"]}],"mendeley":{"formattedCitation":"(6)","plainTextFormattedCitation":"(6)","previouslyFormattedCitation":"(6)"},"properties":{"noteIndex":0},"schema":"https://github.com/citation-style-language/schema/raw/master/csl-citation.json"}</w:instrText>
      </w:r>
      <w:r w:rsidR="00CF0355" w:rsidRPr="007B6070">
        <w:fldChar w:fldCharType="separate"/>
      </w:r>
      <w:r w:rsidR="00CF0355" w:rsidRPr="007B6070">
        <w:rPr>
          <w:noProof/>
        </w:rPr>
        <w:t>(6)</w:t>
      </w:r>
      <w:r w:rsidR="00CF0355" w:rsidRPr="007B6070">
        <w:fldChar w:fldCharType="end"/>
      </w:r>
      <w:r w:rsidR="00CF0355" w:rsidRPr="007B6070">
        <w:t xml:space="preserve"> and less than 30% with NACRT</w:t>
      </w:r>
      <w:r w:rsidR="00CF0355" w:rsidRPr="007B6070">
        <w:fldChar w:fldCharType="begin" w:fldLock="1"/>
      </w:r>
      <w:r w:rsidR="00D120BE">
        <w:instrText>ADDIN CSL_CITATION {"citationItems":[{"id":"ITEM-1","itemData":{"DOI":"10.1056/NEJMoa1112088","ISBN":"1533-4406 (Electronic)\\r0028-4793 (Linking)","ISSN":"0028-4793","PMID":"22646630","abstract":"Weekly chemotherapy and concurrent radiotherapy for 5 weeks before curative resection in patients with esophageal or esophagogastric-junction cancer resulted in a pathologically complete response in 29% of patients and doubled the median overall survival to 4 years.","author":[{"dropping-particle":"","family":"Hagen","given":"P.","non-dropping-particle":"van","parse-names":false,"suffix":""},{"dropping-particle":"","family":"Hulshof","given":"M.C.C.M.","non-dropping-particle":"","parse-names":false,"suffix":""},{"dropping-particle":"","family":"Lanschot","given":"J.J.B.","non-dropping-particle":"van","parse-names":false,"suffix":""},{"dropping-particle":"","family":"Steyerberg","given":"E.W.","non-dropping-particle":"","parse-names":false,"suffix":""},{"dropping-particle":"","family":"Henegouwen","given":"M.I. van Berge","non-dropping-particle":"","parse-names":false,"suffix":""},{"dropping-particle":"","family":"Wijnhoven","given":"B.P.L.","non-dropping-particle":"","parse-names":false,"suffix":""},{"dropping-particle":"","family":"Richel","given":"D.J.","non-dropping-particle":"","parse-names":false,"suffix":""},{"dropping-particle":"","family":"Nieuwenhuijzen","given":"G.A.P.","non-dropping-particle":"","parse-names":false,"suffix":""},{"dropping-particle":"","family":"Hospers","given":"G.A.P.","non-dropping-particle":"","parse-names":false,"suffix":""},{"dropping-particle":"","family":"Bonenkamp","given":"J.J.","non-dropping-particle":"","parse-names":false,"suffix":""},{"dropping-particle":"","family":"Cuesta","given":"M.A.","non-dropping-particle":"","parse-names":false,"suffix":""},{"dropping-particle":"","family":"Blaisse","given":"R.J.B.","non-dropping-particle":"","parse-names":false,"suffix":""},{"dropping-particle":"","family":"Busch","given":"O.R.C.","non-dropping-particle":"","parse-names":false,"suffix":""},{"dropping-particle":"","family":"Kate","given":"F.J.W.","non-dropping-particle":"ten","parse-names":false,"suffix":""},{"dropping-particle":"","family":"Creemers","given":"G.-J.","non-dropping-particle":"","parse-names":false,"suffix":""},{"dropping-particle":"","family":"Punt","given":"C.J.A.","non-dropping-particle":"","parse-names":false,"suffix":""},{"dropping-particle":"","family":"Plukker","given":"J.T.M.","non-dropping-particle":"","parse-names":false,"suffix":""},{"dropping-particle":"","family":"Verheul","given":"H.M.W.","non-dropping-particle":"","parse-names":false,"suffix":""},{"dropping-particle":"","family":"Bilgen","given":"E.J. Spillenaar","non-dropping-particle":"","parse-names":false,"suffix":""},{"dropping-particle":"","family":"Dekken","given":"H.","non-dropping-particle":"van","parse-names":false,"suffix":""},{"dropping-particle":"","family":"Sangen","given":"M.J.C.","non-dropping-particle":"van der","parse-names":false,"suffix":""},{"dropping-particle":"","family":"Rozema","given":"T.","non-dropping-particle":"","parse-names":false,"suffix":""},{"dropping-particle":"","family":"Biermann","given":"K.","non-dropping-particle":"","parse-names":false,"suffix":""},{"dropping-particle":"","family":"Beukema","given":"J.C.","non-dropping-particle":"","parse-names":false,"suffix":""},{"dropping-particle":"","family":"Piet","given":"A.H.M.","non-dropping-particle":"","parse-names":false,"suffix":""},{"dropping-particle":"","family":"Rij","given":"C.M.","non-dropping-particle":"van","parse-names":false,"suffix":""},{"dropping-particle":"","family":"Reinders","given":"J.G.","non-dropping-particle":"","parse-names":false,"suffix":""},{"dropping-particle":"","family":"Tilanus","given":"H.W.","non-dropping-particle":"","parse-names":false,"suffix":""},{"dropping-particle":"","family":"Gaast","given":"A.","non-dropping-particle":"van der","parse-names":false,"suffix":""}],"container-title":"New England Journal of Medicine","id":"ITEM-1","issue":"22","issued":{"date-parts":[["2012"]]},"page":"2074-2084","title":"Preoperative Chemoradiotherapy for Esophageal or Junctional Cancer","type":"article-journal","volume":"366"},"uris":["http://www.mendeley.com/documents/?uuid=e3c9170b-6ebe-4d27-be09-2430191f4665"]}],"mendeley":{"formattedCitation":"(3)","plainTextFormattedCitation":"(3)","previouslyFormattedCitation":"(3)"},"properties":{"noteIndex":0},"schema":"https://github.com/citation-style-language/schema/raw/master/csl-citation.json"}</w:instrText>
      </w:r>
      <w:r w:rsidR="00CF0355" w:rsidRPr="007B6070">
        <w:fldChar w:fldCharType="separate"/>
      </w:r>
      <w:r w:rsidR="00CF0355" w:rsidRPr="007B6070">
        <w:rPr>
          <w:noProof/>
        </w:rPr>
        <w:t>(3)</w:t>
      </w:r>
      <w:r w:rsidR="00CF0355" w:rsidRPr="007B6070">
        <w:fldChar w:fldCharType="end"/>
      </w:r>
      <w:r w:rsidR="00CF0355" w:rsidRPr="007B6070">
        <w:t>, appears to be small</w:t>
      </w:r>
      <w:r w:rsidR="0001272F" w:rsidRPr="007B6070">
        <w:t xml:space="preserve"> in retrospective analys</w:t>
      </w:r>
      <w:r w:rsidR="00DC4123" w:rsidRPr="007B6070">
        <w:t>e</w:t>
      </w:r>
      <w:r w:rsidR="0001272F" w:rsidRPr="007B6070">
        <w:t>s</w:t>
      </w:r>
      <w:r w:rsidR="00CF0355" w:rsidRPr="007B6070">
        <w:t>.</w:t>
      </w:r>
      <w:r w:rsidR="00CF0355">
        <w:rPr>
          <w:rFonts w:cs="Calibri"/>
          <w:color w:val="000000"/>
          <w:sz w:val="21"/>
          <w:szCs w:val="21"/>
          <w:lang w:eastAsia="en-GB"/>
        </w:rPr>
        <w:t xml:space="preserve"> </w:t>
      </w:r>
      <w:r>
        <w:t xml:space="preserve">Furthermore, the importance of different components of perioperative chemotherapy, particularly treatment given in the postoperative period, is unclear. This is of particular relevance in </w:t>
      </w:r>
      <w:r w:rsidR="007B6070">
        <w:t>O</w:t>
      </w:r>
      <w:r w:rsidR="00820602">
        <w:t>GAC</w:t>
      </w:r>
      <w:r w:rsidR="00394BB5">
        <w:t xml:space="preserve"> </w:t>
      </w:r>
      <w:r>
        <w:t>because even in trial settings</w:t>
      </w:r>
      <w:r w:rsidR="00454071">
        <w:t xml:space="preserve"> the planned postoperative component of perioperative</w:t>
      </w:r>
      <w:r>
        <w:t xml:space="preserve"> chemotherapy is </w:t>
      </w:r>
      <w:r w:rsidR="00AF3551">
        <w:t>started</w:t>
      </w:r>
      <w:r>
        <w:t xml:space="preserve"> in as few as 50-60% of cases and completed in less than 50%.</w:t>
      </w:r>
      <w:r w:rsidR="00C1030A">
        <w:fldChar w:fldCharType="begin" w:fldLock="1"/>
      </w:r>
      <w:r w:rsidR="00D120BE">
        <w:instrText>ADDIN CSL_CITATION {"citationItems":[{"id":"ITEM-1","itemData":{"DOI":"10.1056/NEJMoa055531","ISSN":"0028-4793","author":[{"dropping-particle":"","family":"Cunningham","given":"David","non-dropping-particle":"","parse-names":false,"suffix":""},{"dropping-particle":"","family":"Allum","given":"William H","non-dropping-particle":"","parse-names":false,"suffix":""},{"dropping-particle":"","family":"Stenning","given":"Sally P","non-dropping-particle":"","parse-names":false,"suffix":""},{"dropping-particle":"","family":"Thompson","given":"Jeremy N","non-dropping-particle":"","parse-names":false,"suffix":""},{"dropping-particle":"","family":"Velde","given":"Cornelis J H","non-dropping-particle":"Van de","parse-names":false,"suffix":""},{"dropping-particle":"","family":"Nicolson","given":"Marianne","non-dropping-particle":"","parse-names":false,"suffix":""},{"dropping-particle":"","family":"Scarffe","given":"J Howard","non-dropping-particle":"","parse-names":false,"suffix":""},{"dropping-particle":"","family":"Lofts","given":"Fiona J","non-dropping-particle":"","parse-names":false,"suffix":""},{"dropping-particle":"","family":"Falk","given":"Stephen J","non-dropping-particle":"","parse-names":false,"suffix":""},{"dropping-particle":"","family":"Iveson","given":"Timothy J","non-dropping-particle":"","parse-names":false,"suffix":""},{"dropping-particle":"","family":"Smith","given":"David B","non-dropping-particle":"","parse-names":false,"suffix":""},{"dropping-particle":"","family":"Langley","given":"Ruth E","non-dropping-particle":"","parse-names":false,"suffix":""},{"dropping-particle":"","family":"Verma","given":"Monica","non-dropping-particle":"","parse-names":false,"suffix":""},{"dropping-particle":"","family":"Weeden","given":"Simon","non-dropping-particle":"","parse-names":false,"suffix":""},{"dropping-particle":"","family":"Chua","given":"Yu Jo","non-dropping-particle":"","parse-names":false,"suffix":""}],"container-title":"New England Journal of Medicine","id":"ITEM-1","issue":"1","issued":{"date-parts":[["2006"]]},"note":"doi: 10.1056/NEJMoa055531","page":"11-20","publisher":"Massachusetts Medical Society","title":"Perioperative Chemotherapy versus Surgery Alone for Resectable Gastroesophageal Cancer","type":"article-journal","volume":"355"},"uris":["http://www.mendeley.com/documents/?uuid=bbbccb40-bd98-4b5c-b029-e8d47969ec93"]},{"id":"ITEM-2","itemData":{"DOI":"10.1007/s10120-014-0356-0","ISSN":"14363305","PMID":"24638977","abstract":"Esophagogastric cancer encompasses proximal squamous cell carcinoma of the esophagus, distal esophageal/junctional adenocarcinoma of the esophagus and gastric adenocarcinoma. These diseases have different etiologies, geographic incidences and biologies. This review mainly focuses on the treatment of operable esophagogastric adenocarcinoma. In Asia, adjuvant chemotherapy is commonly used for patients with gastric cancer following the landmark ACTS-GC trial. In contrast, perioperative chemotherapy is a standard of care in many Western countries based on the results of the MAGIC trial. Neoadjuvant chemotherapy is better tolerated than adjuvant therapy, and therefore dose intensity is likely to be maintained in a greater proportion of patients. In addition, neoadjuvant treatment can lead to tumor downstaging, increasing the likelihood of achieving a complete surgical resection. This may be particularly important in Western populations, as these patients often present with more advanced tumors than Asian patients. Adjuvant chemoradiotherapy is a standard treatment option in the USA for adenocarcinoma of the stomach or gastroesophageal junction as a result of the INT-0116 trial, but the benefit of this approach after a D2 resection has not been confirmed. Neoadjuvant chemoradiotherapy may reduce the risk of local recurrence and may be particularly beneficial for patients with squamous cell carcinoma as these tumors are more radiosensitive. However, patients with esophagogastric adenocarcinoma are more likely to relapse with distant disease, and therefore a systemic disease approach with chemotherapy is likely to be more beneficial than a purely localized treatment strategy for these patients.","author":[{"dropping-particle":"","family":"Moorcraft","given":"Sing Yu","non-dropping-particle":"","parse-names":false,"suffix":""},{"dropping-particle":"","family":"Smyth","given":"Elizabeth C.","non-dropping-particle":"","parse-names":false,"suffix":""},{"dropping-particle":"","family":"Cunningham","given":"David","non-dropping-particle":"","parse-names":false,"suffix":""}],"container-title":"Gastric Cancer","id":"ITEM-2","issue":"1","issued":{"date-parts":[["2015"]]},"page":"1-10","title":"Adjuvant or neoadjuvant therapy for operable esophagogastric cancer?","type":"article-journal","volume":"18"},"uris":["http://www.mendeley.com/documents/?uuid=dd1aa84b-ca48-4d6e-8259-ace06404a9dc"]}],"mendeley":{"formattedCitation":"(1,7)","plainTextFormattedCitation":"(1,7)","previouslyFormattedCitation":"(1,7)"},"properties":{"noteIndex":0},"schema":"https://github.com/citation-style-language/schema/raw/master/csl-citation.json"}</w:instrText>
      </w:r>
      <w:r w:rsidR="00C1030A">
        <w:fldChar w:fldCharType="separate"/>
      </w:r>
      <w:r w:rsidR="00C1030A" w:rsidRPr="002B3E81">
        <w:rPr>
          <w:noProof/>
        </w:rPr>
        <w:t>(1,7)</w:t>
      </w:r>
      <w:r w:rsidR="00C1030A">
        <w:fldChar w:fldCharType="end"/>
      </w:r>
      <w:r w:rsidRPr="6990ECC9">
        <w:rPr>
          <w:sz w:val="24"/>
          <w:szCs w:val="24"/>
        </w:rPr>
        <w:t xml:space="preserve"> </w:t>
      </w:r>
      <w:r w:rsidR="001858CF" w:rsidRPr="00967E3E">
        <w:t xml:space="preserve">This leads many treating clinicians to believe that the benefit </w:t>
      </w:r>
      <w:r w:rsidR="001858CF">
        <w:t>of perioperative chemotherapy is all derived from the preoperative doses. In the majority of cases where postoperative chemotherapy is not given, this is due to poor patient fitness after surgery.</w:t>
      </w:r>
      <w:r w:rsidR="001858CF">
        <w:fldChar w:fldCharType="begin" w:fldLock="1"/>
      </w:r>
      <w:r w:rsidR="00D120BE">
        <w:instrText>ADDIN CSL_CITATION {"citationItems":[{"id":"ITEM-1","itemData":{"DOI":"10.1200/JCO.2011.38.9791","ISSN":"0732183X","PMID":"22215745","abstract":"Purpose: To clarify whether health-related quality of life (HRQL) can be restored in 5-year survivors of esophageal cancer surgery. Patients and Methods: The nationwide Swedish prospective and population-based cohort for this study consisted of patients with esophageal cancer who were treated surgically between 2001 and 2005 and were alive 5 years after surgery. The European Organisation for Research and Treatment of Cancer Quality of Life Questionnaire C30 (EORTC QLQ-C30) and EORTC QLQ-OES18 (the disease site-specific module for esophageal cancer) were used to assess HRQL 6 months, 3 years, and 5 years postoperatively. Paired t tests were used to evaluate changes in HRQL over time. Patients'HRQL was classified as improved, stable, or deteriorated. Multivariable linear regression was used to calculate mean score difference in HRQL with 95% CIs between patients and a background population according to HRQL category. Results: Among 153 eligible patients alive after 5 years, 117 (76%) answered all HRQL assessments. Among a random sample of 6,969 Swedish adults representing the corresponding background population, 4,910 (70.5%) participated. For most patients, HRQL remained stable or improved over time, and their HRQL was comparable to that of the background population. Patients who deteriorated over time reported large and clinically significant mean score differences for all measures. For example, 5 years after surgery, physical function was stable or improved in 86% of patients and their mean score (87) was similar to that of the background population (88), but the 14% who deteriorated had a substantially lower mean score of 56. Conclusion: HRQL recovers to a level comparable to that in the background population in most patients who survive 5 years after esophagectomy for cancer, although a subgroup of patients has substantially worse HRQL. © 2012 by American Society of Clinical Oncology.","author":[{"dropping-particle":"","family":"Derogar","given":"Maryam","non-dropping-particle":"","parse-names":false,"suffix":""},{"dropping-particle":"","family":"Lagergren","given":"Pernilla","non-dropping-particle":"","parse-names":false,"suffix":""}],"container-title":"Journal of Clinical Oncology","id":"ITEM-1","issue":"4","issued":{"date-parts":[["2012"]]},"page":"413-418","title":"Health-related quality of life among 5-year survivors of esophageal cancer surgery: A prospective population-based study","type":"article-journal","volume":"30"},"uris":["http://www.mendeley.com/documents/?uuid=d041a270-d3b3-4bb4-b573-1b92067637ef"]},{"id":"ITEM-2","itemData":{"DOI":"10.1001/jamasurg.2018.3752","ISSN":"2168-6254","author":[{"dropping-particle":"","family":"Stijns","given":"Rutger C. H.","non-dropping-particle":"","parse-names":false,"suffix":""},{"dropping-particle":"","family":"Graaf","given":"Eelco J. R.","non-dropping-particle":"de","parse-names":false,"suffix":""},{"dropping-particle":"","family":"Punt","given":"Cornelis J. A.","non-dropping-particle":"","parse-names":false,"suffix":""},{"dropping-particle":"","family":"Nagtegaal","given":"Iris D.","non-dropping-particle":"","parse-names":false,"suffix":""},{"dropping-particle":"","family":"Nuyttens","given":"Joost J. M. E.","non-dropping-particle":"","parse-names":false,"suffix":""},{"dropping-particle":"","family":"Meerten","given":"Esther","non-dropping-particle":"van","parse-names":false,"suffix":""},{"dropping-particle":"","family":"Tanis","given":"Pieter J.","non-dropping-particle":"","parse-names":false,"suffix":""},{"dropping-particle":"","family":"Hingh","given":"Ignace H. J. T.","non-dropping-particle":"de","parse-names":false,"suffix":""},{"dropping-particle":"","family":"Schelling","given":"George P.","non-dropping-particle":"van der","parse-names":false,"suffix":""},{"dropping-particle":"","family":"Acherman","given":"Yair","non-dropping-particle":"","parse-names":false,"suffix":""},{"dropping-particle":"","family":"Leijtens","given":"Jeroen W. A.","non-dropping-particle":"","parse-names":false,"suffix":""},{"dropping-particle":"","family":"Bremers","given":"Andreas J. A.","non-dropping-particle":"","parse-names":false,"suffix":""},{"dropping-particle":"","family":"Beets","given":"Geerard L.","non-dropping-particle":"","parse-names":false,"suffix":""},{"dropping-particle":"","family":"Hoff","given":"Christiaan","non-dropping-particle":"","parse-names":false,"suffix":""},{"dropping-particle":"","family":"Verhoef","given":"Cornelis","non-dropping-particle":"","parse-names":false,"suffix":""},{"dropping-particle":"","family":"Marijnen","given":"Corrie A. M.","non-dropping-particle":"","parse-names":false,"suffix":""},{"dropping-particle":"","family":"Wilt","given":"Johannes H. W.","non-dropping-particle":"de","parse-names":false,"suffix":""}],"container-title":"JAMA Surgery","id":"ITEM-2","issued":{"date-parts":[["2018"]]},"page":"1-8","title":"Long-term Oncological and Functional Outcomes of Chemoradiotherapy Followed by Organ-Sparing Transanal Endoscopic Microsurgery for Distal Rectal Cancer","type":"article-journal"},"uris":["http://www.mendeley.com/documents/?uuid=ecf96fdd-97de-4287-8cf2-c5d605ab4cdf"]}],"mendeley":{"formattedCitation":"(8,9)","plainTextFormattedCitation":"(8,9)","previouslyFormattedCitation":"(8,9)"},"properties":{"noteIndex":0},"schema":"https://github.com/citation-style-language/schema/raw/master/csl-citation.json"}</w:instrText>
      </w:r>
      <w:r w:rsidR="001858CF">
        <w:fldChar w:fldCharType="separate"/>
      </w:r>
      <w:r w:rsidR="00C1030A" w:rsidRPr="002B3E81">
        <w:rPr>
          <w:noProof/>
        </w:rPr>
        <w:t>(8,9)</w:t>
      </w:r>
      <w:r w:rsidR="001858CF">
        <w:fldChar w:fldCharType="end"/>
      </w:r>
      <w:r w:rsidR="001858CF">
        <w:t xml:space="preserve"> In this context, </w:t>
      </w:r>
      <w:r>
        <w:t>quantifying the additional benefit of postoperative treatment and establishing in whom this occurs would allow more informed decision making about relative risks and benefits.</w:t>
      </w:r>
      <w:r w:rsidR="004E00BF">
        <w:t xml:space="preserve"> </w:t>
      </w:r>
    </w:p>
    <w:p w14:paraId="2AEF32F0" w14:textId="55C14E2B" w:rsidR="00D34926" w:rsidRDefault="00FD069B" w:rsidP="007B6070">
      <w:pPr>
        <w:spacing w:before="0" w:line="480" w:lineRule="auto"/>
        <w:rPr>
          <w:rFonts w:cs="Lucida Sans"/>
          <w:color w:val="000000"/>
          <w:sz w:val="24"/>
          <w:szCs w:val="24"/>
        </w:rPr>
      </w:pPr>
      <w:r>
        <w:t>To date, there are no published random</w:t>
      </w:r>
      <w:r w:rsidRPr="007B6070">
        <w:t xml:space="preserve">ised controlled trials (RCTs) of </w:t>
      </w:r>
      <w:r w:rsidR="00932537" w:rsidRPr="007B6070">
        <w:t xml:space="preserve">postoperative chemotherapy </w:t>
      </w:r>
      <w:r w:rsidRPr="007B6070">
        <w:t xml:space="preserve">following </w:t>
      </w:r>
      <w:r w:rsidR="008A3FB5" w:rsidRPr="007B6070">
        <w:t xml:space="preserve">preoperative </w:t>
      </w:r>
      <w:r w:rsidRPr="007B6070">
        <w:t>chemotherapy + surgery.</w:t>
      </w:r>
      <w:r w:rsidR="00D27DA6" w:rsidRPr="007B6070">
        <w:t xml:space="preserve"> In reality, such a trial would be challenging to conduct. Assuming modest efficacy and 50% of patients undergoing treatment per-protocol, several thousand patients would be required for an adequately powered primary analysis (even more for meaningful subgroup analyses), a likely infeasible number of patients to achieve in a changing treatment field.</w:t>
      </w:r>
      <w:r>
        <w:t xml:space="preserve"> </w:t>
      </w:r>
      <w:r w:rsidR="001A6623">
        <w:t xml:space="preserve">The </w:t>
      </w:r>
      <w:r>
        <w:t xml:space="preserve">strongest evidence to guide practice has been generated from observational studies using large </w:t>
      </w:r>
      <w:r w:rsidR="00F03B90">
        <w:t>population-based</w:t>
      </w:r>
      <w:r>
        <w:t xml:space="preserve"> datasets. Research into the benefit of </w:t>
      </w:r>
      <w:r w:rsidR="00E93A26">
        <w:t>postoperative</w:t>
      </w:r>
      <w:r>
        <w:t xml:space="preserve"> </w:t>
      </w:r>
      <w:r>
        <w:lastRenderedPageBreak/>
        <w:t xml:space="preserve">chemotherapy after NACRT and surgery </w:t>
      </w:r>
      <w:r w:rsidR="00841432">
        <w:t xml:space="preserve">for </w:t>
      </w:r>
      <w:r w:rsidR="004C6085">
        <w:t>o</w:t>
      </w:r>
      <w:r w:rsidR="00841432">
        <w:t xml:space="preserve">esophageal adenocarcinoma </w:t>
      </w:r>
      <w:r>
        <w:t>using the United States National Cancer Database (NCDB) suggested a survival benefit, particularly when there is residual disease</w:t>
      </w:r>
      <w:r w:rsidR="001D58B1">
        <w:t xml:space="preserve"> (hazard ratio</w:t>
      </w:r>
      <w:r w:rsidR="0001084F">
        <w:t xml:space="preserve"> (HR)</w:t>
      </w:r>
      <w:r w:rsidR="001D58B1">
        <w:t xml:space="preserve"> 0.69-0.79)</w:t>
      </w:r>
      <w:r>
        <w:t>.</w:t>
      </w:r>
      <w:r>
        <w:fldChar w:fldCharType="begin" w:fldLock="1"/>
      </w:r>
      <w:r w:rsidR="00D120BE">
        <w:instrText>ADDIN CSL_CITATION {"citationItems":[{"id":"ITEM-1","itemData":{"DOI":"10.1097/SLA.0000000000001954","ISBN":"0000000000","ISSN":"15281140","PMID":"27501170","abstract":"Objective: To determine whether adjuvant chemotherapy (AC) after neoadjuvant chemoradiation and esophagectomy is associated with improved overall survival for patients with locally advanced esophageal cancer, and to evaluate how pathologic disease response to neoadjuvant treatment impacts this effect. Background: Neoadjuvant chemoradiation is currently the preferred management approach for locoregional esophageal cancer. Although there is interest in the use of AC, the benefit of systemic therapy after neoadjuvant chemoradiation and esophagectomy is unclear. Methods: Retrospective cohort study of patients with esophageal cancer treated with neoadjuvant chemoradiation and esophagectomy in the National Cancer Data Base (2006-2012). Results: Among 3592 patients with esophageal cancer (84.7% adenocarcinoma, 15.2% squamous cell carcinoma), 335 (9.3%) were treated with AC. AC was not associated with a significantly lower risk of death among patients with no residual disease (ypT0N0) or residual non-nodal disease (ypT+N0). Among patients with residual nodal disease (ypTanyN+), AC was associated with a 30% lower risk of death in the overall cohort [hazard ratio (HR) 0.70, (0.57-0.85)] and among those with adenocarcinoma [HR 0.69 (0.57-0.85)]. Using a 90-day postoperative landmark, findings were similar. Among patients with postoperative length of stay ≤10 days and no unplanned readmission, AC was associated with approximately 40% lower risk of death among patients with residual nodal disease [overall cohort, HR 0.63 (0.48-0.84); adenocarcinoma, HR 0.66 (0.49-0.88)]. Conclusions: AC after neoadjuvant chemoradiation and esophagectomy is associated with improved survival in patients with residual nodal disease. Our findings suggest AC may provide additional benefit for esophageal cancer patients, and merits further investigation.","author":[{"dropping-particle":"","family":"Burt","given":"Bryan M.","non-dropping-particle":"","parse-names":false,"suffix":""},{"dropping-particle":"","family":"Groth","given":"Shawn S.","non-dropping-particle":"","parse-names":false,"suffix":""},{"dropping-particle":"","family":"Sada","given":"Yvonne H.","non-dropping-particle":"","parse-names":false,"suffix":""},{"dropping-particle":"","family":"Farjah","given":"Farhood","non-dropping-particle":"","parse-names":false,"suffix":""},{"dropping-particle":"","family":"Cornwell","given":"Lorraine","non-dropping-particle":"","parse-names":false,"suffix":""},{"dropping-particle":"","family":"Sugarbaker","given":"David J.","non-dropping-particle":"","parse-names":false,"suffix":""},{"dropping-particle":"","family":"Massarweh","given":"Nader N.","non-dropping-particle":"","parse-names":false,"suffix":""}],"container-title":"Annals of Surgery","id":"ITEM-1","issue":"2","issued":{"date-parts":[["2017"]]},"page":"297-304","title":"Utility of Adjuvant Chemotherapy after Neoadjuvant Chemoradiation and Esophagectomy for Esophageal Cancer","type":"article-journal","volume":"266"},"uris":["http://www.mendeley.com/documents/?uuid=c9663e9e-e84a-478e-8bb3-cca212c6bd0b"]},{"id":"ITEM-2","itemData":{"DOI":"10.1001/jamaoncol.2017.2805","ISSN":"23742445","abstract":"IMPORTANCE Distant recurrence following preoperative chemoradiotherapy and resection in patients with gastroesophageal adenocarcinoma is common. Adjuvant chemotherapymay improve survival. OBJECTIVE To compare adjuvant chemotherapy with postoperative observation following preoperative chemoradiotherapy and resection in patients with gastroesophageal adenocarcinoma. DESIGN, SETTING, AND PARTICIPANTS Propensity score-matched analysis using the National Cancer Database.We included adult patients who received a diagnosis between 2006 and 2013 of clinical stage T1N1-3M0 or T2-4N0-3M0 adenocarcinoma of the distal esophagus or gastric cardia who were treated with preoperative chemoradiotherapy and curative-intent resection. Patients receiving adjuvant chemotherapy were matched by propensity score to patients undergoing postoperative observation. EXPOSURES Adjuvant chemotherapy and postoperative observation. MAIN OUTCOMES AND MEASURES Overall survival. RESULTS We identified 10 086 patients (8840 [88%] male; mean [SD] age, 61 [9.5] years), 9272 in the postoperative observation group and 814 in the adjuvant chemotherapy group. Patients receiving adjuvant chemotherapy were younger (18-54 years: 252 [31%] vs 1989 [21%]; P &lt; .001) and were more likely to have advanced disease (ypT3/4: 458 [62%] vs 3531 [46%]; P &lt; .001; ypN+: 572 [72%] vs 3428 [39%]; P &lt; .001), as well as shorter postoperative inpatient stays (&gt;2 weeks: 94 [13%] vs 1589 [20%]; P &lt; .001). A total of 732 patients in the adjuvant chemotherapy group were matched by propensity score to 3660 patients in the postoperative observation group. Adjuvant chemotherapy was associated with improved overall survival compared with postoperative observation (median survival: 40 months; 95% CI, 36-46 months vs 34 months; 95%CI, 32-35 months; stratified log-rank P &lt; .001; hazard ratio, 0.79; 95%CI, 0.72-0.88). Overall survival at 1, 3, and 5 years was 88%, 47%, and 34% in the observation group, and 94%, 54%, and 38%in the adjuvant chemotherapy group, respectively. Adjuvant chemotherapy was associated with a survival benefit compared with postoperative observation in most patient subgroups. CONCLUSIONS AND RELEVANCE For patients with locally advanced gastroesophageal adenocarcinoma treated with preoperative chemoradiotherapy and resection, adjuvant chemotherapy was associated with improved overall survival. Our findings have important implications for the postoperative treatment of this patient group for which few data ar…","author":[{"dropping-particle":"","family":"Mokdad","given":"Ali A.","non-dropping-particle":"","parse-names":false,"suffix":""},{"dropping-particle":"","family":"Yopp","given":"Adam C.","non-dropping-particle":"","parse-names":false,"suffix":""},{"dropping-particle":"","family":"Polanco","given":"Patricio M.","non-dropping-particle":"","parse-names":false,"suffix":""},{"dropping-particle":"","family":"Mansour","given":"John C.","non-dropping-particle":"","parse-names":false,"suffix":""},{"dropping-particle":"","family":"Reznik","given":"Scott I.","non-dropping-particle":"","parse-names":false,"suffix":""},{"dropping-particle":"","family":"Heitjan","given":"Daniel F.","non-dropping-particle":"","parse-names":false,"suffix":""},{"dropping-particle":"","family":"Choti","given":"Michael A.","non-dropping-particle":"","parse-names":false,"suffix":""},{"dropping-particle":"","family":"Minter","given":"Rebecca R.","non-dropping-particle":"","parse-names":false,"suffix":""},{"dropping-particle":"","family":"Wang","given":"Sam C.","non-dropping-particle":"","parse-names":false,"suffix":""},{"dropping-particle":"","family":"Porembka","given":"Matthew R.","non-dropping-particle":"","parse-names":false,"suffix":""}],"container-title":"JAMA Oncology","id":"ITEM-2","issue":"1","issued":{"date-parts":[["2018"]]},"page":"31-38","title":"Adjuvant chemotherapy vs postoperative observation following preoperative chemoradiotherapy and resection in gastroesophageal cancer a propensity score-matched analysis","type":"article-journal","volume":"4"},"uris":["http://www.mendeley.com/documents/?uuid=0204a326-5bb7-40ac-8371-2c6b4999ab59"]},{"id":"ITEM-3","itemData":{"DOI":"10.1136/esmoopen-2018-000386","ISSN":"20597029","abstract":"Background Oesophageal cancer (OC) survival rates have improved since the widespread adoption of neoadjuvant chemoradiation therapy (NACRT) followed by oesophagectomy (trimodality therapy). Unfortunately, the overall prognosis for patients with locally advanced disease remains poor. In this study, we sought to assess the effect of adjuvant chemotherapy (AC) in patients treated with trimodality therapy. Methods Using the National Cancer Database we retrospectively identified 6785 patients with locally advanced (cT1b-T4a, N0-N+, M0) OC who were treated with trimodality therapy from 2006 to 2014. Patients were separated based on receipt of AC (n=463), as well as clinical and pathological lymph node involvement. Overall survival (OS) between groups was compared using the Kaplan-Meier method and Cox proportional hazard modelling. Results Based on multivariate analysis, AC was associated with a statistically significantly reduced risk of death (HR 0.77, p&lt;0.001). Subgroup analysis revealed that AC was associated with reduced risk of death compared with NACRT alone in the cN+/pN0 (median OS 64 vs 43 months; p=0.019) and the cN+/pN+ (median OS 27 vs 22 months; p=0.010) groups, but not in the cN0/pN0 (median OS 48 vs 49 months; p=0.253) or cN0/pN+ (median OS 31 vs 24 months; p=0.077) groups. Conclusion AC following trimodality therapy may improve survival in patients with locally advanced OC. Patients who undergo lymph node downstaging may be the most likely to benefit from AC. Prospective studies are needed to confirm this finding.","author":[{"dropping-particle":"","family":"Nevala-Plagemann","given":"Christopher","non-dropping-particle":"","parse-names":false,"suffix":""},{"dropping-particle":"","family":"Francis","given":"Samual","non-dropping-particle":"","parse-names":false,"suffix":""},{"dropping-particle":"","family":"Cavalieri","given":"Courtney","non-dropping-particle":"","parse-names":false,"suffix":""},{"dropping-particle":"","family":"Tao","given":"Randa","non-dropping-particle":"","parse-names":false,"suffix":""},{"dropping-particle":"","family":"Whisenant","given":"Jonathan","non-dropping-particle":"","parse-names":false,"suffix":""},{"dropping-particle":"","family":"Glasgow","given":"Robert","non-dropping-particle":"","parse-names":false,"suffix":""},{"dropping-particle":"","family":"Scaife","given":"Courtney","non-dropping-particle":"","parse-names":false,"suffix":""},{"dropping-particle":"","family":"Lloyd","given":"Shane","non-dropping-particle":"","parse-names":false,"suffix":""},{"dropping-particle":"","family":"Garrido-Laguna","given":"Ignacio","non-dropping-particle":"","parse-names":false,"suffix":""}],"container-title":"ESMO Open","id":"ITEM-3","issue":"5","issued":{"date-parts":[["2018"]]},"page":"1-7","title":"Benefit of adjuvant chemotherapy based on lymph node involvement for oesophageal cancer following trimodality therapy","type":"article-journal","volume":"3"},"uris":["http://www.mendeley.com/documents/?uuid=c4125ba7-d5f4-4615-a9b3-6234bcb7f76e"]}],"mendeley":{"formattedCitation":"(10–12)","plainTextFormattedCitation":"(10–12)","previouslyFormattedCitation":"(10–12)"},"properties":{"noteIndex":0},"schema":"https://github.com/citation-style-language/schema/raw/master/csl-citation.json"}</w:instrText>
      </w:r>
      <w:r>
        <w:fldChar w:fldCharType="separate"/>
      </w:r>
      <w:r w:rsidR="00C1030A" w:rsidRPr="002B3E81">
        <w:rPr>
          <w:noProof/>
        </w:rPr>
        <w:t>(10–12)</w:t>
      </w:r>
      <w:r>
        <w:fldChar w:fldCharType="end"/>
      </w:r>
      <w:r>
        <w:t xml:space="preserve"> In </w:t>
      </w:r>
      <w:r w:rsidR="00F07D78">
        <w:t>contrast</w:t>
      </w:r>
      <w:r w:rsidR="00AF199B">
        <w:t>,</w:t>
      </w:r>
      <w:r>
        <w:t xml:space="preserve"> evidence for postoperative chemotherapy </w:t>
      </w:r>
      <w:r w:rsidR="00941425">
        <w:t xml:space="preserve">after preoperative chemotherapy and surgery </w:t>
      </w:r>
      <w:r>
        <w:t xml:space="preserve">is </w:t>
      </w:r>
      <w:r w:rsidR="002F2EC3">
        <w:t>limited</w:t>
      </w:r>
      <w:r>
        <w:t xml:space="preserve">, </w:t>
      </w:r>
      <w:r w:rsidR="002339FA">
        <w:t xml:space="preserve">with one large propensity matched NCDB study </w:t>
      </w:r>
      <w:r w:rsidR="005B3F8B">
        <w:t xml:space="preserve">showing no benefit to postoperative chemotherapy </w:t>
      </w:r>
      <w:r w:rsidR="003D793A">
        <w:t>in patients with</w:t>
      </w:r>
      <w:r w:rsidR="005B3F8B">
        <w:t xml:space="preserve"> gastric cancer</w:t>
      </w:r>
      <w:r w:rsidR="005B3F8B">
        <w:fldChar w:fldCharType="begin" w:fldLock="1"/>
      </w:r>
      <w:r w:rsidR="00D120BE">
        <w:instrText>ADDIN CSL_CITATION {"citationItems":[{"id":"ITEM-1","itemData":{"DOI":"10.1245/s10434-020-09045-w","ISSN":"15344681","abstract":"Background: Perioperative chemotherapy is a standard-of-care treatment for patients with gastric cancer. However, the impact of the postoperative chemotherapy (postCTX) component on overall survival (OS) is not well defined. Methods: The National Cancer Database (NCDB) 2006–2014 was queried for patients who received preoperative chemotherapy (preCTX) and resection for gastric cancer. Analysis was performed to identify factors influencing receipt of postCTX. The impact of postCTX on OS was evaluated in propensity-matched groups. Results: Among 3449 patients who received preCTX and resection for gastric cancer, 1091 (31.6%) received postCTX. Independent predictors of receiving postCTX were diagnosis after 2010 (odds ratio [OR] 1.985), distal tumor location (OR 1.348), and 15 or more lymph nodes examined (OR 1.214). Predictors of not receiving postCTX were older age (OR 0.985), comorbidity score higher than 1 (OR 0.592), and black race (OR 0.791). After propensity-matching (1091 per group), the median OS was 56.8 months for those who did receive postCTX versus 52.5 months for those who did not (p = 0.131). Subset analysis according to tumor grade, lymphovascular invasion, number of lymph nodes evaluated, T and N class, and AJCC stage identified an improvement in OS for the patients with N1 disease who received postCTX compared with those who did not (79.6 vs 41.3 months; p = 0.025). However, no other subgroup had a significant survival benefit. Conclusions: Additional postCTX was administered to a minority of patients who received preCTX and gastrectomy for gastric cancer, and its influence on OS appeared to be limited. Future trials should aim to define patients who will benefit from postCTX.","author":[{"dropping-particle":"","family":"Drake","given":"Justin A.","non-dropping-particle":"","parse-names":false,"suffix":""},{"dropping-particle":"","family":"Stiles","given":"Zachary E.","non-dropping-particle":"","parse-names":false,"suffix":""},{"dropping-particle":"","family":"Tsao","given":"Miriam W.","non-dropping-particle":"","parse-names":false,"suffix":""},{"dropping-particle":"","family":"Deneve","given":"Jeremiah L.","non-dropping-particle":"","parse-names":false,"suffix":""},{"dropping-particle":"","family":"Glazer","given":"Evan S.","non-dropping-particle":"","parse-names":false,"suffix":""},{"dropping-particle":"","family":"Yakoub","given":"Danny","non-dropping-particle":"","parse-names":false,"suffix":""},{"dropping-particle":"","family":"Grothey","given":"Axel","non-dropping-particle":"","parse-names":false,"suffix":""},{"dropping-particle":"","family":"Somer","given":"Bradley G.","non-dropping-particle":"","parse-names":false,"suffix":""},{"dropping-particle":"V.","family":"Dickson","given":"Paxton","non-dropping-particle":"","parse-names":false,"suffix":""}],"container-title":"Annals of Surgical Oncology","id":"ITEM-1","issued":{"date-parts":[["2020"]]},"publisher":"Springer International Publishing","title":"Analysis of the Survival Impact of Postoperative Chemotherapy After Preoperative Chemotherapy and Resection for Gastric Cancer","type":"article-journal"},"uris":["http://www.mendeley.com/documents/?uuid=c8c11df9-ff65-4edf-9b86-25b7d5f73949"]}],"mendeley":{"formattedCitation":"(13)","plainTextFormattedCitation":"(13)","previouslyFormattedCitation":"(13)"},"properties":{"noteIndex":0},"schema":"https://github.com/citation-style-language/schema/raw/master/csl-citation.json"}</w:instrText>
      </w:r>
      <w:r w:rsidR="005B3F8B">
        <w:fldChar w:fldCharType="separate"/>
      </w:r>
      <w:r w:rsidR="00C1030A" w:rsidRPr="002B3E81">
        <w:rPr>
          <w:noProof/>
        </w:rPr>
        <w:t>(13)</w:t>
      </w:r>
      <w:r w:rsidR="005B3F8B">
        <w:fldChar w:fldCharType="end"/>
      </w:r>
      <w:r w:rsidR="004D3633">
        <w:t>,</w:t>
      </w:r>
      <w:r w:rsidR="005B3F8B">
        <w:t xml:space="preserve"> </w:t>
      </w:r>
      <w:r w:rsidR="004D3633">
        <w:t>and</w:t>
      </w:r>
      <w:r>
        <w:t xml:space="preserve"> inconsistent results </w:t>
      </w:r>
      <w:r w:rsidR="00892089">
        <w:t xml:space="preserve">arising from </w:t>
      </w:r>
      <w:r>
        <w:t>small studie</w:t>
      </w:r>
      <w:r w:rsidR="00841432">
        <w:t>s</w:t>
      </w:r>
      <w:r w:rsidR="004D3633">
        <w:t xml:space="preserve"> with cancers of the gastro-</w:t>
      </w:r>
      <w:r w:rsidR="004C6085">
        <w:t>o</w:t>
      </w:r>
      <w:r w:rsidR="004D3633">
        <w:t>esophageal junction (G</w:t>
      </w:r>
      <w:r w:rsidR="004C6085">
        <w:t>O</w:t>
      </w:r>
      <w:r w:rsidR="004D3633">
        <w:t>J)</w:t>
      </w:r>
      <w:r>
        <w:fldChar w:fldCharType="begin" w:fldLock="1"/>
      </w:r>
      <w:r w:rsidR="00D120BE">
        <w:instrText>ADDIN CSL_CITATION {"citationItems":[{"id":"ITEM-1","itemData":{"DOI":"10.1016/j.ejso.2015.07.010","ISSN":"15322157","PMID":"26253194","abstract":"Background A combination of platin-based perioperative chemotherapy (PBPC) plus surgical resection has become the standard of care in Europe for locally advanced esophagogastric adenocarcinoma (EGAC). In contrast to preoperative chemotherapy, the postoperative administration of chemotherapy is omitted in a high percentage of patients. We conducted this database study to analyse the impact of postoperative completion of perioperative chemotherapy on patient outcome. Methods Patients with EGAC (cT3-4 and/or cN+) were treated with preoperative PBPC plus curative surgical resection. Patient demographics, postoperative tumour stages, histopathological regression (HPR) and administration of postoperative chemotherapy were correlated with overall survival. Results Of one-hundred-thirty-four patients, 76 received preoperative docetaxel, folinic acid, fluorouracil, oxaliplatin (FLOT), 53 patients epirubicin, cisplatin, folinic acid (ECF) and 5 epirubicin, oxaliplatin, capecitabine (EOX) chemotherapy. The 5-year-survival for the whole collective was 58%. Designated postoperative chemotherapy was omitted in 36% of the patients. 5-year-survival was 75.8% in patients who received pre- and post-operative chemotherapy and 40.3% in patients with only preoperative chemotherapy (p &lt; 0.001). Histopathological regression, postoperative nodal status and administration of postoperative chemotherapy were identified as independent prognostic factors. Analysis of subgroups revealed a pronounced survival benefit after administration of postoperative chemotherapy in patients with ypN+ stages (5-year-survival 64.5% vs 9.7%, p = 0.002) and poor HPR (5-year-survival 55.5% vs 19.3%, p = 0.015). Conclusion Our study provides further evidence that administration of postoperative chemotherapy may contribute to the achieved survival benefit of PBPC in patients with EGAC and implies a beneficial effect especially in presence of lymphonodular tumour involvement and limited HPR.","author":[{"dropping-particle":"","family":"Glatz","given":"T.","non-dropping-particle":"","parse-names":false,"suffix":""},{"dropping-particle":"","family":"Bronsert","given":"P.","non-dropping-particle":"","parse-names":false,"suffix":""},{"dropping-particle":"","family":"Schäfer","given":"M.","non-dropping-particle":"","parse-names":false,"suffix":""},{"dropping-particle":"","family":"Kulemann","given":"B.","non-dropping-particle":"","parse-names":false,"suffix":""},{"dropping-particle":"","family":"Marjanovic","given":"G.","non-dropping-particle":"","parse-names":false,"suffix":""},{"dropping-particle":"","family":"Sick","given":"O.","non-dropping-particle":"","parse-names":false,"suffix":""},{"dropping-particle":"","family":"Hopt","given":"U. T.","non-dropping-particle":"","parse-names":false,"suffix":""},{"dropping-particle":"","family":"Zirlik","given":"K.","non-dropping-particle":"","parse-names":false,"suffix":""},{"dropping-particle":"","family":"Makowiec","given":"F.","non-dropping-particle":"","parse-names":false,"suffix":""},{"dropping-particle":"","family":"Hoeppner","given":"J.","non-dropping-particle":"","parse-names":false,"suffix":""}],"container-title":"European Journal of Surgical Oncology","id":"ITEM-1","issue":"10","issued":{"date-parts":[["2015"]]},"page":"1300-1307","title":"Perioperative platin-based chemotherapy for locally advanced esophagogastric adenocarcinoma: Postoperative chemotherapy has a substantial impact on outcome","type":"article-journal","volume":"41"},"uris":["http://www.mendeley.com/documents/?uuid=22e985a8-54ae-4aed-8c5a-70c5c71e1fe0"]},{"id":"ITEM-2","itemData":{"DOI":"10.1016/j.suronc.2017.06.001","ISSN":"18793320","PMID":"28684226","abstract":"Background: Based on two benchmark studies perioperative chemotherapy (CTx) has become standard treatment for locally advanced esophagogastric adenocarcinoma (EGA) in Europe. However, only half of the patients in both studies actually received postoperative CTx (aCTx). Thus, we evaluated the prognostic impact of preoperative CTx (nCTx) and aCTx combined versus nCTx alone. Furthermore, we aimed to identify subgroups potentially beneficial of aCTx and factors associated with its non-administration. Methods: We retrospectively analyzed 299 consecutive patients with EGA, who underwent complete resection (all M0, R0) after nCTx in our institution and were eligible for aCTx. Patients with and without aCTx were compared regarding clinicopathological data, treatment, morbidity, and long-term prognosis. Results: 129 patients (43.1%) did not receive aCTx. Administration of aCTx did not significantly improve overall (OS) and recurrence free survival (RFS) (median OS: 78.2 months vs. not reached, p = 0.331; RFS: 43.3 vs. 41.1 months, p = 0.118), but was an independent positive predictor of RFS (HR 1.6 95%CI 1.1–2.5, p = 0.024). aCTx improved RFS in non-intestinal tumors (p = 0.023) and patients receiving FLOT regimen (p = 0.038). By logistic regression analysis factors predictive of non-administration of aCTx were older age (&gt;65 years: OR 3.2, p = 0.028), longer hospital stay (15–28 days: OR 2.6, p = 0.001; &gt;28 days: OR 5.2, p &lt; 0.001), and histopathologic non-response (OR 1.9, p = 0.023). Conclusion: Advanced age, histopathologic non-response, and prolonged convalescence due to postoperative morbidity lead to omission of aCTx. However, this study could not provide evidence to support the beneficial role of aCTx in perioperative chemotherapy regimens for a selected patient collective with EGA and excellent prognosis.","author":[{"dropping-particle":"","family":"Sisic","given":"Leila","non-dropping-particle":"","parse-names":false,"suffix":""},{"dropping-particle":"","family":"Blank","given":"Susanne","non-dropping-particle":"","parse-names":false,"suffix":""},{"dropping-particle":"","family":"Nienhüser","given":"Henrik","non-dropping-particle":"","parse-names":false,"suffix":""},{"dropping-particle":"","family":"Haag","given":"Georg Martin","non-dropping-particle":"","parse-names":false,"suffix":""},{"dropping-particle":"","family":"Jäger","given":"Dirk","non-dropping-particle":"","parse-names":false,"suffix":""},{"dropping-particle":"","family":"Bruckner","given":"Tom","non-dropping-particle":"","parse-names":false,"suffix":""},{"dropping-particle":"","family":"Ott","given":"Katja","non-dropping-particle":"","parse-names":false,"suffix":""},{"dropping-particle":"","family":"Schmidt","given":"Thomas","non-dropping-particle":"","parse-names":false,"suffix":""},{"dropping-particle":"","family":"Ulrich","given":"Alexis","non-dropping-particle":"","parse-names":false,"suffix":""}],"container-title":"Surgical Oncology","id":"ITEM-2","issued":{"date-parts":[["2020"]]},"page":"177-188","title":"The postoperative part of perioperative chemotherapy fails to provide a survival benefit in completely resected esophagogastric adenocarcinoma","type":"article-journal","volume":"33"},"uris":["http://www.mendeley.com/documents/?uuid=8ec4b6b4-7105-4693-bebf-2187a5ecca23"]},{"id":"ITEM-3","itemData":{"DOI":"10.1007/s11605-018-04087-8","ISSN":"18734626","PMID":"30671799","abstract":"Purpose: The aim of this cohort study was to assess the benefit that patients with lower esophageal or gastroesophageal junction (E/GEJ) adenocarcinoma receive by continuing perioperative chemotherapy post-surgery. Methods: Three hundred twelve patients underwent radical tumor surgical resection after preoperative chemotherapy. Chemotherapy was mainly ECX (epirubicin, cisplatin, capecitabine). Propensity score matching (PSM) was used to compare continuation of chemotherapy post-surgery vs. no postoperative treatment. Results: Two hundred ten patients (67.3%) had GEJ and 102 (32.7%) lower esophageal adenocarcinoma. Microscopically clear surgical margins (R0), according to the Royal College of Pathologists, were achieved in 208 patients (66.7%). In total, 225 patients (72.1%) continued perioperative chemotherapy post-surgery. PSM was used to create two patient groups, well-balanced for basic epidemiological, clinical, and histopathological characteristics. The first included 148 patients who continued perioperative chemotherapy after surgery and the second 86, who did not receive postoperative treatment. The first group had non-significantly different median time-to-relapse (TTR 22.2 vs. 25.7 months, p = 0.627), overall survival (OS 46.1 vs. 36.7 months, p = 0.199), and post-relapse survival (15.3 vs. 8.7 months, p = 0.122). Subgroup analysis showed that only patients with microscopically residual disease after surgery (R1 resection) benefited from continuation of chemotherapy post-surgery for both TTR (hazard ratio [HR] 0.556, 95% CI 0.330–0.936, p = 0.027) and OS (HR 0.530, 95% CI 0.313–0.898, p = 0.018). Conclusions: Continuation of perioperative chemotherapy post-surgery was not associated with improved outcome in patients with E/GEJ adenocarcinoma. Patients with microscopically residual disease post-surgery might receive a potential benefit from adjuvant chemotherapy.","author":[{"dropping-particle":"","family":"Papaxoinis","given":"George","non-dropping-particle":"","parse-names":false,"suffix":""},{"dropping-particle":"","family":"Kamposioras","given":"Konstantinos","non-dropping-particle":"","parse-names":false,"suffix":""},{"dropping-particle":"","family":"Weaver","given":"Jamie M.J.","non-dropping-particle":"","parse-names":false,"suffix":""},{"dropping-particle":"","family":"Kordatou","given":"Zoe","non-dropping-particle":"","parse-names":false,"suffix":""},{"dropping-particle":"","family":"Stamatopoulou","given":"Sofia","non-dropping-particle":"","parse-names":false,"suffix":""},{"dropping-particle":"","family":"Germetaki","given":"Theodora","non-dropping-particle":"","parse-names":false,"suffix":""},{"dropping-particle":"","family":"Nasralla","given":"Magdy","non-dropping-particle":"","parse-names":false,"suffix":""},{"dropping-particle":"","family":"Owen-Holt","given":"Vikki","non-dropping-particle":"","parse-names":false,"suffix":""},{"dropping-particle":"","family":"Anthoney","given":"Alan","non-dropping-particle":"","parse-names":false,"suffix":""},{"dropping-particle":"","family":"Mansoor","given":"Wasat","non-dropping-particle":"","parse-names":false,"suffix":""}],"container-title":"Journal of Gastrointestinal Surgery","id":"ITEM-3","issue":"9","issued":{"date-parts":[["2019"]]},"page":"1729-1741","publisher":"Journal of Gastrointestinal Surgery","title":"The Role of Continuing Perioperative Chemotherapy Post Surgery in Patients with Esophageal or Gastroesophageal Junction Adenocarcinoma: a Multicenter Cohort Study","type":"article-journal","volume":"23"},"uris":["http://www.mendeley.com/documents/?uuid=08e87702-e69b-437f-adc9-0cad3318793b"]}],"mendeley":{"formattedCitation":"(14–16)","plainTextFormattedCitation":"(14–16)","previouslyFormattedCitation":"(14–16)"},"properties":{"noteIndex":0},"schema":"https://github.com/citation-style-language/schema/raw/master/csl-citation.json"}</w:instrText>
      </w:r>
      <w:r>
        <w:fldChar w:fldCharType="separate"/>
      </w:r>
      <w:r w:rsidR="00C1030A" w:rsidRPr="002B3E81">
        <w:rPr>
          <w:noProof/>
        </w:rPr>
        <w:t>(14–16)</w:t>
      </w:r>
      <w:r>
        <w:fldChar w:fldCharType="end"/>
      </w:r>
      <w:r>
        <w:t>.</w:t>
      </w:r>
      <w:r w:rsidR="007B6070">
        <w:t xml:space="preserve"> </w:t>
      </w:r>
      <w:r w:rsidR="00892089">
        <w:t xml:space="preserve">The aim of </w:t>
      </w:r>
      <w:r w:rsidR="00E0675B" w:rsidRPr="00D30981">
        <w:t>this study</w:t>
      </w:r>
      <w:r w:rsidR="00892089">
        <w:t xml:space="preserve"> was</w:t>
      </w:r>
      <w:r w:rsidR="00E0675B">
        <w:t xml:space="preserve"> to </w:t>
      </w:r>
      <w:r w:rsidR="00CA069D">
        <w:t>evaluate</w:t>
      </w:r>
      <w:r w:rsidR="00E0675B">
        <w:t xml:space="preserve"> the survival benefit of postoperative </w:t>
      </w:r>
      <w:r w:rsidR="004E00BF">
        <w:t>chemotherapy</w:t>
      </w:r>
      <w:r w:rsidR="00E0675B">
        <w:t xml:space="preserve"> </w:t>
      </w:r>
      <w:r w:rsidR="00576C9F">
        <w:t xml:space="preserve">compared with no chemotherapy </w:t>
      </w:r>
      <w:r w:rsidR="00E0675B">
        <w:t xml:space="preserve">in patients with </w:t>
      </w:r>
      <w:r w:rsidR="004C6085">
        <w:t>O</w:t>
      </w:r>
      <w:r w:rsidR="004D3633">
        <w:t>G</w:t>
      </w:r>
      <w:r w:rsidR="009222CA">
        <w:t>AC</w:t>
      </w:r>
      <w:r w:rsidR="00E0675B">
        <w:t xml:space="preserve"> treated with</w:t>
      </w:r>
      <w:r w:rsidR="004E00BF">
        <w:t xml:space="preserve"> </w:t>
      </w:r>
      <w:r w:rsidR="00A61DE3">
        <w:t xml:space="preserve">preoperative </w:t>
      </w:r>
      <w:r w:rsidR="004D1B1E">
        <w:t>chemotherapy</w:t>
      </w:r>
      <w:r w:rsidR="00E0675B">
        <w:t xml:space="preserve"> and surgery</w:t>
      </w:r>
      <w:r w:rsidR="004E00BF">
        <w:t xml:space="preserve"> in a </w:t>
      </w:r>
      <w:r w:rsidR="00F11DB9">
        <w:t xml:space="preserve">planned perioperative </w:t>
      </w:r>
      <w:r w:rsidR="004E00BF">
        <w:t>regime</w:t>
      </w:r>
      <w:r w:rsidR="00E466D3">
        <w:t>n</w:t>
      </w:r>
      <w:r w:rsidR="00E0675B">
        <w:t xml:space="preserve">. </w:t>
      </w:r>
      <w:r w:rsidR="00D34926">
        <w:rPr>
          <w:sz w:val="24"/>
        </w:rPr>
        <w:br w:type="page"/>
      </w:r>
    </w:p>
    <w:p w14:paraId="246E4891" w14:textId="3581F5B5" w:rsidR="004414A3" w:rsidRPr="00E606D8" w:rsidRDefault="005C3982" w:rsidP="00D7580B">
      <w:pPr>
        <w:rPr>
          <w:sz w:val="40"/>
          <w:szCs w:val="40"/>
        </w:rPr>
      </w:pPr>
      <w:r w:rsidRPr="00E606D8">
        <w:rPr>
          <w:sz w:val="40"/>
          <w:szCs w:val="40"/>
        </w:rPr>
        <w:lastRenderedPageBreak/>
        <w:t>Methods</w:t>
      </w:r>
    </w:p>
    <w:p w14:paraId="5795CCCB" w14:textId="0F828F44" w:rsidR="00713C4D" w:rsidRPr="0058539F" w:rsidRDefault="001577EB" w:rsidP="007E3DBA">
      <w:pPr>
        <w:spacing w:line="480" w:lineRule="auto"/>
        <w:rPr>
          <w:b/>
        </w:rPr>
      </w:pPr>
      <w:r w:rsidRPr="00061298">
        <w:rPr>
          <w:b/>
        </w:rPr>
        <w:t>Patients and treatment</w:t>
      </w:r>
    </w:p>
    <w:p w14:paraId="317AAA6D" w14:textId="761974FC" w:rsidR="00A72E6A" w:rsidRPr="0001084F" w:rsidRDefault="005C3982" w:rsidP="007E3DBA">
      <w:pPr>
        <w:spacing w:line="480" w:lineRule="auto"/>
      </w:pPr>
      <w:r w:rsidRPr="0001084F">
        <w:t>Patients</w:t>
      </w:r>
      <w:r w:rsidR="00A7778A">
        <w:t xml:space="preserve"> </w:t>
      </w:r>
      <w:r w:rsidR="00A7778A" w:rsidRPr="0001084F">
        <w:t xml:space="preserve">over the age of 18 </w:t>
      </w:r>
      <w:r w:rsidR="00A7778A">
        <w:t xml:space="preserve">and </w:t>
      </w:r>
      <w:r w:rsidR="00A7778A" w:rsidRPr="0001084F">
        <w:t xml:space="preserve">diagnosed between </w:t>
      </w:r>
      <w:r w:rsidR="00953506">
        <w:t xml:space="preserve">1 </w:t>
      </w:r>
      <w:r w:rsidR="00A7778A" w:rsidRPr="0001084F">
        <w:t>April 2012 and</w:t>
      </w:r>
      <w:r w:rsidR="00953506">
        <w:t xml:space="preserve"> 31</w:t>
      </w:r>
      <w:r w:rsidR="00A7778A" w:rsidRPr="0001084F">
        <w:t xml:space="preserve"> </w:t>
      </w:r>
      <w:r w:rsidR="00953506">
        <w:t>March</w:t>
      </w:r>
      <w:r w:rsidR="00953506" w:rsidRPr="0001084F">
        <w:t xml:space="preserve"> </w:t>
      </w:r>
      <w:r w:rsidR="00A7778A" w:rsidRPr="0001084F">
        <w:t>2018</w:t>
      </w:r>
      <w:r w:rsidRPr="0001084F">
        <w:t xml:space="preserve"> were identified from the National </w:t>
      </w:r>
      <w:r w:rsidR="00BF78C6" w:rsidRPr="0001084F">
        <w:t>Oesophago</w:t>
      </w:r>
      <w:r w:rsidR="00F14401" w:rsidRPr="0001084F">
        <w:t>-</w:t>
      </w:r>
      <w:r w:rsidRPr="0001084F">
        <w:t>gastric Cancer Audit (NOGCA)</w:t>
      </w:r>
      <w:r w:rsidR="00A7778A">
        <w:t>.</w:t>
      </w:r>
      <w:r w:rsidR="00E606D8" w:rsidRPr="0001084F">
        <w:t xml:space="preserve"> </w:t>
      </w:r>
      <w:r w:rsidRPr="0001084F">
        <w:t xml:space="preserve">The audit </w:t>
      </w:r>
      <w:r w:rsidR="00A7778A">
        <w:t>is</w:t>
      </w:r>
      <w:r w:rsidRPr="0001084F">
        <w:t xml:space="preserve"> funded by NHS England and the Welsh government and commissioned by the Heal</w:t>
      </w:r>
      <w:r w:rsidR="00F14401" w:rsidRPr="0001084F">
        <w:t>th</w:t>
      </w:r>
      <w:r w:rsidRPr="0001084F">
        <w:t>care Quality Improvement Partnership (HQIP)</w:t>
      </w:r>
      <w:r w:rsidR="00A7778A">
        <w:t xml:space="preserve">, with </w:t>
      </w:r>
      <w:r w:rsidRPr="0001084F">
        <w:t>data collection approved by the Confidentiality Advisory Group under section 251 of the NHS Act 2006.</w:t>
      </w:r>
      <w:r w:rsidR="00A72E6A" w:rsidRPr="0001084F">
        <w:t xml:space="preserve"> </w:t>
      </w:r>
      <w:r w:rsidR="00A45D08">
        <w:t xml:space="preserve">The NOGCA </w:t>
      </w:r>
      <w:r w:rsidR="00E606D8" w:rsidRPr="0001084F">
        <w:t>includes patient demographics, tumour details, details</w:t>
      </w:r>
      <w:r w:rsidR="003C4827">
        <w:t xml:space="preserve"> of surgery</w:t>
      </w:r>
      <w:r w:rsidR="00E606D8" w:rsidRPr="0001084F">
        <w:t xml:space="preserve">, surgical pathology results and treatment. </w:t>
      </w:r>
      <w:r w:rsidR="00A72E6A" w:rsidRPr="0001084F">
        <w:t xml:space="preserve">Details of chemotherapeutics </w:t>
      </w:r>
      <w:r w:rsidR="00E606D8" w:rsidRPr="0001084F">
        <w:t>were</w:t>
      </w:r>
      <w:r w:rsidR="00A72E6A" w:rsidRPr="0001084F">
        <w:t xml:space="preserve"> </w:t>
      </w:r>
      <w:r w:rsidR="00E606D8" w:rsidRPr="0001084F">
        <w:t>cross-</w:t>
      </w:r>
      <w:r w:rsidR="00A72E6A" w:rsidRPr="0001084F">
        <w:t>referenced and supplemented with linked data from the Systemic Anti-Cancer Therapy dataset</w:t>
      </w:r>
      <w:r w:rsidR="009222CA" w:rsidRPr="0001084F">
        <w:t xml:space="preserve"> (SACT),</w:t>
      </w:r>
      <w:r w:rsidR="001D58B1" w:rsidRPr="0001084F">
        <w:t xml:space="preserve"> to which data submission is mandatory for all NHS chemotherapy providers in England.</w:t>
      </w:r>
      <w:r w:rsidR="00814DA0">
        <w:fldChar w:fldCharType="begin" w:fldLock="1"/>
      </w:r>
      <w:r w:rsidR="00D120BE">
        <w:instrText>ADDIN CSL_CITATION {"citationItems":[{"id":"ITEM-1","itemData":{"DOI":"10.1093/ije/dyz137","ISBN":"0000000000","ISSN":"14643685","PMID":"31340008","author":[{"dropping-particle":"","family":"Bright","given":"Chloe J.","non-dropping-particle":"","parse-names":false,"suffix":""},{"dropping-particle":"","family":"Lawton","given":"Sarah","non-dropping-particle":"","parse-names":false,"suffix":""},{"dropping-particle":"","family":"Benson","given":"Stephen","non-dropping-particle":"","parse-names":false,"suffix":""},{"dropping-particle":"","family":"Bomb","given":"Martine","non-dropping-particle":"","parse-names":false,"suffix":""},{"dropping-particle":"","family":"Dodwell","given":"David","non-dropping-particle":"","parse-names":false,"suffix":""},{"dropping-particle":"","family":"Henson","given":"Katherine E.","non-dropping-particle":"","parse-names":false,"suffix":""},{"dropping-particle":"","family":"McPhail","given":"Sean","non-dropping-particle":"","parse-names":false,"suffix":""},{"dropping-particle":"","family":"Miller","given":"Louise","non-dropping-particle":"","parse-names":false,"suffix":""},{"dropping-particle":"","family":"Rashbass","given":"Jem","non-dropping-particle":"","parse-names":false,"suffix":""},{"dropping-particle":"","family":"Turnbull","given":"Alice","non-dropping-particle":"","parse-names":false,"suffix":""},{"dropping-particle":"","family":"Smittenaar","given":"Rebecca","non-dropping-particle":"","parse-names":false,"suffix":""}],"container-title":"International Journal of Epidemiology","id":"ITEM-1","issue":"1","issued":{"date-parts":[["2020"]]},"page":"15-15L","title":"Data Resource Profile: The Systemic Anti-Cancer Therapy (SACT) dataset","type":"article-journal","volume":"49"},"uris":["http://www.mendeley.com/documents/?uuid=e7cc7a12-6e37-4e82-8880-d295db29269e"]}],"mendeley":{"formattedCitation":"(17)","plainTextFormattedCitation":"(17)","previouslyFormattedCitation":"(17)"},"properties":{"noteIndex":0},"schema":"https://github.com/citation-style-language/schema/raw/master/csl-citation.json"}</w:instrText>
      </w:r>
      <w:r w:rsidR="00814DA0">
        <w:fldChar w:fldCharType="separate"/>
      </w:r>
      <w:r w:rsidR="00C1030A" w:rsidRPr="002B3E81">
        <w:rPr>
          <w:noProof/>
        </w:rPr>
        <w:t>(17)</w:t>
      </w:r>
      <w:r w:rsidR="00814DA0">
        <w:fldChar w:fldCharType="end"/>
      </w:r>
    </w:p>
    <w:p w14:paraId="10F2E736" w14:textId="511FC222" w:rsidR="007B6070" w:rsidRDefault="00953506" w:rsidP="005E506D">
      <w:pPr>
        <w:spacing w:before="100" w:beforeAutospacing="1" w:after="100" w:afterAutospacing="1" w:line="480" w:lineRule="auto"/>
      </w:pPr>
      <w:r>
        <w:t>T</w:t>
      </w:r>
      <w:r w:rsidR="00851506" w:rsidRPr="0058539F">
        <w:t>his non-randomised, retrospective study was designed to emulate a</w:t>
      </w:r>
      <w:r w:rsidR="00E620AE">
        <w:t xml:space="preserve"> hypothetical</w:t>
      </w:r>
      <w:r w:rsidR="00851506" w:rsidRPr="0058539F">
        <w:t xml:space="preserve"> comparable RCT, i.e. the ‘Target Trial’</w:t>
      </w:r>
      <w:r w:rsidR="00851506" w:rsidRPr="0058539F">
        <w:fldChar w:fldCharType="begin" w:fldLock="1"/>
      </w:r>
      <w:r w:rsidR="00D120BE">
        <w:instrText>ADDIN CSL_CITATION {"citationItems":[{"id":"ITEM-1","itemData":{"DOI":"10.1093/aje/kwv254","ISSN":"14766256","PMID":"26994063","abstract":"Ideally, questions about comparative effectiveness or safety would be answered using an appropriately designed and conducted randomized experiment. When we cannot conduct a randomized experiment, we analyze observational data. Causal inference from large observational databases (big data) can be viewed as an attempt to emulate a randomized experiment - the target experiment or target trial - that would answer the question of interest. When the goal is to guide decisions among several strategies, causal analyses of observational data need to be evaluated with respect to how well they emulate a particular target trial. We outline a framework for comparative effectiveness research using big data that makes the target trial explicit. This framework channels counterfactual theory for comparing the effects of sustained treatment strategies, organizes analytic approaches, provides a structured process for the criticism of observational studies, and helps avoid common methodologic pitfalls.","author":[{"dropping-particle":"","family":"Hernán","given":"Miguel A.","non-dropping-particle":"","parse-names":false,"suffix":""},{"dropping-particle":"","family":"Robins","given":"James M.","non-dropping-particle":"","parse-names":false,"suffix":""}],"container-title":"American Journal of Epidemiology","id":"ITEM-1","issue":"8","issued":{"date-parts":[["2016"]]},"page":"758-764","title":"Using Big Data to Emulate a Target Trial When a Randomized Trial Is Not Available","type":"article-journal","volume":"183"},"uris":["http://www.mendeley.com/documents/?uuid=52e93b75-8da9-4a3a-8d1d-24dd818016a5"]},{"id":"ITEM-2","itemData":{"DOI":"10.1136/bmj.i4919","ISBN":"0959-535x","ISSN":"17561833","PMID":"27733354","abstract":"The view is widely held that experimental methods (randomised controlled trials) are the \"gold standard\" for evaluation and that observational methods (cohort and case control studies) have little or no value. This ignores the limitations of randomised trials, which may prove unnecessary, inappropriate, impossible, or inadequate. Many of the problems of conducting randomised trials could often, in theory, be overcome, but the practical implications for researchers and funding bodies mean that this is often not possible. The false conflict between those who advocate randomised trials in all situations and those who believe observational data provide sufficient evidence needs to be replaced with mutual recognition of the complementary roles of the two approaches. Researchers should be united in their quest for scientific rigour in evaluation, regardless of the method used.","author":[{"dropping-particle":"","family":"Sterne","given":"Jonathan A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 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 (Online)","id":"ITEM-2","issued":{"date-parts":[["2016"]]},"page":"4-10","title":"ROBINS-I: A tool for assessing risk of bias in non-randomised studies of interventions","type":"article-journal","volume":"355"},"uris":["http://www.mendeley.com/documents/?uuid=885b4af2-af21-4c6a-94ff-b09b7d3f6e66"]}],"mendeley":{"formattedCitation":"(18,19)","plainTextFormattedCitation":"(18,19)","previouslyFormattedCitation":"(18,19)"},"properties":{"noteIndex":0},"schema":"https://github.com/citation-style-language/schema/raw/master/csl-citation.json"}</w:instrText>
      </w:r>
      <w:r w:rsidR="00851506" w:rsidRPr="0058539F">
        <w:fldChar w:fldCharType="separate"/>
      </w:r>
      <w:r w:rsidR="00C1030A" w:rsidRPr="002B3E81">
        <w:rPr>
          <w:noProof/>
        </w:rPr>
        <w:t>(18,19)</w:t>
      </w:r>
      <w:r w:rsidR="00851506" w:rsidRPr="0058539F">
        <w:fldChar w:fldCharType="end"/>
      </w:r>
      <w:r w:rsidR="001467A0" w:rsidRPr="0058539F">
        <w:t xml:space="preserve">. </w:t>
      </w:r>
      <w:r w:rsidR="00851506" w:rsidRPr="0058539F">
        <w:t xml:space="preserve">Supplementary table 1 summarises this </w:t>
      </w:r>
      <w:r w:rsidR="00D34FB9" w:rsidRPr="0058539F">
        <w:t>T</w:t>
      </w:r>
      <w:r w:rsidR="00851506" w:rsidRPr="0058539F">
        <w:t xml:space="preserve">arget </w:t>
      </w:r>
      <w:r w:rsidR="00D34FB9" w:rsidRPr="0058539F">
        <w:t>T</w:t>
      </w:r>
      <w:r w:rsidR="00851506" w:rsidRPr="0058539F">
        <w:t xml:space="preserve">rial protocol. </w:t>
      </w:r>
      <w:r w:rsidR="00CD5D1C" w:rsidRPr="0058539F">
        <w:t xml:space="preserve">Patients were eligible for inclusion if they had a histologically confirmed diagnosis of adenocarcinoma </w:t>
      </w:r>
      <w:r w:rsidR="00BE13A2">
        <w:t>arising from the</w:t>
      </w:r>
      <w:r w:rsidR="00CD5D1C" w:rsidRPr="0058539F">
        <w:t xml:space="preserve"> </w:t>
      </w:r>
      <w:r w:rsidR="004C6085">
        <w:t>o</w:t>
      </w:r>
      <w:r w:rsidR="00CD5D1C" w:rsidRPr="0058539F">
        <w:t>esophagus</w:t>
      </w:r>
      <w:r w:rsidR="00BE13A2">
        <w:t>,</w:t>
      </w:r>
      <w:r w:rsidR="00CD5D1C" w:rsidRPr="0058539F">
        <w:t xml:space="preserve"> gastro-</w:t>
      </w:r>
      <w:r w:rsidR="004C6085">
        <w:t>o</w:t>
      </w:r>
      <w:r w:rsidR="00CD5D1C" w:rsidRPr="0058539F">
        <w:t xml:space="preserve">esophageal junction (Siewert I-III) </w:t>
      </w:r>
      <w:r w:rsidR="00BE13A2">
        <w:t xml:space="preserve">or stomach </w:t>
      </w:r>
      <w:r w:rsidR="00CD5D1C" w:rsidRPr="0058539F">
        <w:t xml:space="preserve">and underwent chemotherapy followed by planned curative </w:t>
      </w:r>
      <w:r w:rsidR="00BE13A2">
        <w:t>surgery</w:t>
      </w:r>
      <w:r w:rsidR="00CD5D1C" w:rsidRPr="0058539F">
        <w:t xml:space="preserve">. </w:t>
      </w:r>
      <w:r w:rsidR="00AD05FE" w:rsidRPr="0058539F">
        <w:t xml:space="preserve">As response to radiotherapy/chemoradiotherapy is biologically distinct to </w:t>
      </w:r>
      <w:r w:rsidR="00AA1214" w:rsidRPr="0058539F">
        <w:t>chemotherapy</w:t>
      </w:r>
      <w:r w:rsidR="00AA1214">
        <w:fldChar w:fldCharType="begin" w:fldLock="1"/>
      </w:r>
      <w:r w:rsidR="00D120BE">
        <w:instrText>ADDIN CSL_CITATION {"citationItems":[{"id":"ITEM-1","itemData":{"DOI":"10.1016/j.ejca.2017.04.027","ISSN":"18790852","PMID":"28628843","abstract":"Background Results of the PreOperative therapy in Esophagogastric adenocarcinoma Trial (POET) showed some benefits when including radiotherapy into the preoperative treatment. This article is reporting long-term results of this phase III study. Patients and methods Patients with locally advanced adenocarcinomas of the oesophagogastric junction (Siewert types I–III) were eligible. Randomisation was done to chemotherapy (group A) or induction chemotherapy and chemoradiotherapy (CRT; group B) followed by surgery. Results The primary end-point of the study was overall survival at 3 years. The study was closed early after 119 patients having been randomised and were eligible. Local progression-free survival after tumour resection was significantly improved by CRT (hazard ratio [HR] 0.37; 0.16–0.85, p = value 0.01) and 20 versus 12 patients were free of local tumour progression at 5 years (p = 0.03). Although the rate of postoperative in-hospital mortality was somewhat higher with CRT (10.2% versus 3.8%, p = 0.26), more patients were alive at 3 and 5 years after CRT (46.7% and 39.5%) compared with chemotherapy (26.1% and 24.4%). Thus, overall survival showed a trend in favour of preoperative CRT (HR 0.65, 95% confidence interval [CI] 0.42–1.01, p = 0.055). Conclusion Although the primary end-point overall survival of the study was not met, our long-term follow-up data suggest a benefit in local progression-free survival when radiotherapy was added to preoperative chemotherapy in patients with locally advanced adenocarcinoma of the oesophagogastric junction.","author":[{"dropping-particle":"","family":"Stahl","given":"Michael","non-dropping-particle":"","parse-names":false,"suffix":""},{"dropping-particle":"","family":"Walz","given":"Martin K.","non-dropping-particle":"","parse-names":false,"suffix":""},{"dropping-particle":"","family":"Riera-Knorrenschild","given":"Jorge","non-dropping-particle":"","parse-names":false,"suffix":""},{"dropping-particle":"","family":"Stuschke","given":"Martin","non-dropping-particle":"","parse-names":false,"suffix":""},{"dropping-particle":"","family":"Sandermann","given":"Andreas","non-dropping-particle":"","parse-names":false,"suffix":""},{"dropping-particle":"","family":"Bitzer","given":"Michael","non-dropping-particle":"","parse-names":false,"suffix":""},{"dropping-particle":"","family":"Wilke","given":"Hansjochen","non-dropping-particle":"","parse-names":false,"suffix":""},{"dropping-particle":"","family":"Budach","given":"Wilfried","non-dropping-particle":"","parse-names":false,"suffix":""}],"container-title":"European Journal of Cancer","id":"ITEM-1","issued":{"date-parts":[["2017"]]},"page":"183-190","publisher":"Elsevier Ltd","title":"Preoperative chemotherapy versus chemoradiotherapy in locally advanced adenocarcinomas of the oesophagogastric junction (POET): Long-term results of a controlled randomised trial","type":"article-journal","volume":"81"},"uris":["http://www.mendeley.com/documents/?uuid=e5022fbc-50bf-4bf1-9ebb-7ec1594fae89"]},{"id":"ITEM-2","itemData":{"DOI":"10.1007/s10120-018-0901-3","ISSN":"1436-3291","PMID":"30483986","abstract":"OBJECTIVE: The preferred neoadjuvant treatment for gastroesophageal junction (GEJ) adenocarcinoma is still matter of debate. We conducted a meta-analysis to assess the different impact of neoadjuvant combined chemotherapy and radiotherapy (CTRT) versus chemotherapy (CT) alone. METHODS: A comprehensive search was performed in EMBASE, PubMed, and Cochrane Library databases from inception to 30th June 2018. Studies comparing survival of patients who underwent CTRT or CT alone before surgery for GEJ adenocarcinoma were included. Hazard ratio (HR) for overall survival (OS) was extracted, and a random-effects model was used for pooled analysis. Median OS, 5-year OS, complete pathologic response (pCR), locoregional and distant failure rates were also calculated. RESULTS: 22 studies including 18,260 patients were considered for the final analysis. The pooled results demonstrated that combined CTRT do not significantly reduce the risk of death (HR 0.95, 95% CI 0.84-1.07; P = 0.41) but has a positive impact on the risk of relapse (HR 0.85, 95% CI 0.75-0.97; P = 0.01) compared to CT alone. Addition of RT to CT alone significantly increased the odds of pCR by 2.8 (95% CI 2.27-3.47; P &lt; 0.001) and reduced the risk of locoregional failure (OR 0.6, 95% CI 0.39-0.91; P = 0.01) but not the risk of distant metastases (OR 0.81, 95% CI 0.59-1.11; P = 0.19). CONCLUSIONS: In this systematic review and meta-analysis comparing neoadjuvant CTRT with CT for adenocarcinoma of GEJ, we found no difference in terms of median OS, despite a higher pCR rate and a reduced risk of locoregional recurrences for the combined approach. Further studies, preferably large randomized clinical trials, are needed to confirm these results.","author":[{"dropping-particle":"","family":"Petrelli","given":"Fausto","non-dropping-particle":"","parse-names":false,"suffix":""},{"dropping-particle":"","family":"Ghidini","given":"Michele","non-dropping-particle":"","parse-names":false,"suffix":""},{"dropping-particle":"","family":"Barni","given":"Sandro","non-dropping-particle":"","parse-names":false,"suffix":""},{"dropping-particle":"","family":"Sgroi","given":"Giovanni","non-dropping-particle":"","parse-names":false,"suffix":""},{"dropping-particle":"","family":"Passalacqua","given":"Rodolfo","non-dropping-particle":"","parse-names":false,"suffix":""},{"dropping-particle":"","family":"Tomasello","given":"Gianluca","non-dropping-particle":"","parse-names":false,"suffix":""}],"container-title":"Gastric Cancer","id":"ITEM-2","issue":"2","issued":{"date-parts":[["2019","3","27"]]},"language":"eng","page":"245-254","publisher-place":"Japan","title":"Neoadjuvant chemoradiotherapy or chemotherapy for gastroesophageal junction adenocarcinoma: A systematic review and meta-analysis","type":"article-journal","volume":"22"},"uris":["http://www.mendeley.com/documents/?uuid=43925744-64cb-40cf-b1e4-5d46cb2cc970"]},{"id":"ITEM-3","itemData":{"DOI":"10.1016/j.ejso.2020.06.038","ISSN":"15322157","PMID":"32694054","abstract":"Background: Esophageal cancer is increasingly common and carries a poor prognosis. The optimal treatment modality for locally advanced cancer is unknown, with current guidance recommending either neoadjuvant chemotherapy (CT) or chemoradiotherapy (CRT) followed by surgery. There is a lack of adequately powered trials comparing CT against CRT. We retrospectively compared CT versus CRT using a propensity score weighting approach. Methods: Demographic, disease, treatment and outcome data were retrieved from a local database for patients who received neoadjuvant CT or CRT followed by surgery. Inverse probability of treatment weighting (IPTW) was used to balance groups using a propensity score-weighting approach. Groups were assessed for differences in postoperative outcomes and survival. Kaplan-Meier and non-parametric tests were used to compare survival and outcome data as appropriate. Results: Data for 284 patients were retrieved. Following IPTW groups were well matched. No significant differences were seen for postoperative complications (CT 64.9% vs. CRT 63.3%, p = 0.807), including major complications (24.0% vs. 23.6%, p = 0.943) and anastomotic leak (7.8% vs. 5.6%, p = 0.526). Significantly higher rates of clinical regression and complete pathological response were seen following CRT (p = 0.002 for both). Rates of R0 resection were higher with CRT, CT 79.1% vs. CRT 93.1%, p = 0.006. There was no difference between groups for overall or disease-free survival. Conclusion: This study suggests that the significant improvements in local tumour response seen after neoadjuvant CRT compared to CT may not translate to different survival outcomes. However, it must be stressed that adequately powered prospective trials are still lacking.","author":[{"dropping-particle":"","family":"Pucher","given":"Philip H","non-dropping-particle":"","parse-names":false,"suffix":""},{"dropping-particle":"","family":"Rahman","given":"Saqib A","non-dropping-particle":"","parse-names":false,"suffix":""},{"dropping-particle":"","family":"Walker","given":"Robert C","non-dropping-particle":"","parse-names":false,"suffix":""},{"dropping-particle":"","family":"Grace","given":"Ben L","non-dropping-particle":"","parse-names":false,"suffix":""},{"dropping-particle":"","family":"Bateman","given":"Andrew","non-dropping-particle":"","parse-names":false,"suffix":""},{"dropping-particle":"","family":"Iveson","given":"Tim","non-dropping-particle":"","parse-names":false,"suffix":""},{"dropping-particle":"","family":"Jackson","given":"Andrew","non-dropping-particle":"","parse-names":false,"suffix":""},{"dropping-particle":"","family":"Rees","given":"Charlotte","non-dropping-particle":"","parse-names":false,"suffix":""},{"dropping-particle":"","family":"Byrne","given":"James P","non-dropping-particle":"","parse-names":false,"suffix":""},{"dropping-particle":"","family":"Kelly","given":"Jamie J.","non-dropping-particle":"","parse-names":false,"suffix":""},{"dropping-particle":"","family":"Noble","given":"Fergus","non-dropping-particle":"","parse-names":false,"suffix":""},{"dropping-particle":"","family":"Underwood","given":"Timothy J","non-dropping-particle":"","parse-names":false,"suffix":""}],"container-title":"European Journal of Surgical Oncology","id":"ITEM-3","issue":"12","issued":{"date-parts":[["2020"]]},"page":"2248-2256","publisher":"British Association of Surgical Oncology/European Society of Surgical Oncology","title":"Outcomes and survival following neoadjuvant chemotherapy versus neoadjuvant chemoradiotherapy for cancer of the esophagus: Inverse propensity score weighted analysis","type":"article-journal","volume":"46"},"uris":["http://www.mendeley.com/documents/?uuid=cb3d3cb1-842d-49c2-9ce8-718d41dcb7d3"]}],"mendeley":{"formattedCitation":"(20–22)","plainTextFormattedCitation":"(20–22)","previouslyFormattedCitation":"(20–22)"},"properties":{"noteIndex":0},"schema":"https://github.com/citation-style-language/schema/raw/master/csl-citation.json"}</w:instrText>
      </w:r>
      <w:r w:rsidR="00AA1214">
        <w:fldChar w:fldCharType="separate"/>
      </w:r>
      <w:r w:rsidR="00C1030A" w:rsidRPr="002B3E81">
        <w:rPr>
          <w:noProof/>
        </w:rPr>
        <w:t>(20–22)</w:t>
      </w:r>
      <w:r w:rsidR="00AA1214">
        <w:fldChar w:fldCharType="end"/>
      </w:r>
      <w:r w:rsidR="00AA1214" w:rsidRPr="0058539F">
        <w:t xml:space="preserve">, </w:t>
      </w:r>
      <w:r w:rsidR="00AD05FE" w:rsidRPr="0058539F">
        <w:t xml:space="preserve">patients who received </w:t>
      </w:r>
      <w:r w:rsidR="004969F5">
        <w:t xml:space="preserve">preoperative </w:t>
      </w:r>
      <w:r w:rsidR="00AD05FE" w:rsidRPr="0058539F">
        <w:t>chemoradiotherapy</w:t>
      </w:r>
      <w:r w:rsidR="004969F5">
        <w:t xml:space="preserve"> or </w:t>
      </w:r>
      <w:r w:rsidR="00AD05FE" w:rsidRPr="007B6070">
        <w:t xml:space="preserve">radiotherapy were excluded. </w:t>
      </w:r>
      <w:r w:rsidR="00CD5D1C" w:rsidRPr="007B6070">
        <w:t>Patients with overt metastatic disease at resection (ypM1) were excluded, as were patients whose physical fitness</w:t>
      </w:r>
      <w:r w:rsidR="00CB62AF" w:rsidRPr="007B6070">
        <w:t xml:space="preserve"> prior to surgery</w:t>
      </w:r>
      <w:r w:rsidR="00CD5D1C" w:rsidRPr="007B6070">
        <w:t xml:space="preserve"> was likely to preclude a full course of treatment (ASA≥4 or WHO Performance Status ≥3).</w:t>
      </w:r>
      <w:r w:rsidR="00CD5D1C" w:rsidRPr="0058539F">
        <w:t xml:space="preserve"> Chemotherapy regimens were ascertained from the SACT </w:t>
      </w:r>
      <w:r w:rsidR="00BC3D72" w:rsidRPr="0058539F">
        <w:t>dataset,</w:t>
      </w:r>
      <w:r w:rsidR="00CD5D1C" w:rsidRPr="0058539F">
        <w:t xml:space="preserve"> and the study cohort </w:t>
      </w:r>
      <w:r w:rsidR="004969F5">
        <w:t xml:space="preserve">was </w:t>
      </w:r>
      <w:r w:rsidR="00CD5D1C" w:rsidRPr="0058539F">
        <w:t>limited to those patients receiving</w:t>
      </w:r>
      <w:r w:rsidR="00322C51" w:rsidRPr="0058539F">
        <w:t xml:space="preserve"> </w:t>
      </w:r>
      <w:r w:rsidR="008A7149">
        <w:t>platinum</w:t>
      </w:r>
      <w:r w:rsidR="001467A0" w:rsidRPr="0058539F">
        <w:t>-</w:t>
      </w:r>
      <w:r w:rsidR="00E606D8" w:rsidRPr="0058539F">
        <w:t>based</w:t>
      </w:r>
      <w:r w:rsidR="00322C51" w:rsidRPr="0058539F">
        <w:t xml:space="preserve"> triplet therapy (</w:t>
      </w:r>
      <w:r w:rsidR="00DB12A3" w:rsidRPr="0058539F">
        <w:rPr>
          <w:i/>
          <w:iCs/>
        </w:rPr>
        <w:t>i.e.,</w:t>
      </w:r>
      <w:r w:rsidR="00322C51" w:rsidRPr="0058539F">
        <w:rPr>
          <w:i/>
          <w:iCs/>
        </w:rPr>
        <w:t xml:space="preserve"> </w:t>
      </w:r>
      <w:r w:rsidR="00CD5D1C" w:rsidRPr="007B6070">
        <w:rPr>
          <w:i/>
          <w:iCs/>
        </w:rPr>
        <w:t>ECF</w:t>
      </w:r>
      <w:r w:rsidR="00322C51" w:rsidRPr="007B6070">
        <w:rPr>
          <w:i/>
          <w:iCs/>
        </w:rPr>
        <w:t>/E</w:t>
      </w:r>
      <w:r w:rsidR="00CD5D1C" w:rsidRPr="007B6070">
        <w:rPr>
          <w:i/>
          <w:iCs/>
        </w:rPr>
        <w:t>pirubicin + Cisplatin + 5-FU</w:t>
      </w:r>
      <w:r w:rsidR="00322C51" w:rsidRPr="007B6070">
        <w:rPr>
          <w:i/>
          <w:iCs/>
        </w:rPr>
        <w:t>,</w:t>
      </w:r>
      <w:r w:rsidR="00CD5D1C" w:rsidRPr="007B6070">
        <w:rPr>
          <w:i/>
          <w:iCs/>
        </w:rPr>
        <w:t xml:space="preserve"> EC</w:t>
      </w:r>
      <w:r w:rsidR="00322C51" w:rsidRPr="007B6070">
        <w:rPr>
          <w:i/>
          <w:iCs/>
        </w:rPr>
        <w:t>X/</w:t>
      </w:r>
      <w:r w:rsidR="00CD5D1C" w:rsidRPr="007B6070">
        <w:rPr>
          <w:i/>
          <w:iCs/>
        </w:rPr>
        <w:t>Epirubicin + Cisplatin + Capecitabine, EOF</w:t>
      </w:r>
      <w:r w:rsidR="00322C51" w:rsidRPr="007B6070">
        <w:rPr>
          <w:i/>
          <w:iCs/>
        </w:rPr>
        <w:t>/</w:t>
      </w:r>
      <w:r w:rsidR="00CD5D1C" w:rsidRPr="007B6070">
        <w:rPr>
          <w:i/>
          <w:iCs/>
        </w:rPr>
        <w:t>Epirubicin + Oxaliplatin + 5-FU</w:t>
      </w:r>
      <w:r w:rsidR="00322C51" w:rsidRPr="007B6070">
        <w:rPr>
          <w:i/>
          <w:iCs/>
        </w:rPr>
        <w:t xml:space="preserve">, </w:t>
      </w:r>
      <w:r w:rsidR="00CD5D1C" w:rsidRPr="007B6070">
        <w:rPr>
          <w:i/>
          <w:iCs/>
        </w:rPr>
        <w:t>EOX</w:t>
      </w:r>
      <w:r w:rsidR="00322C51" w:rsidRPr="007B6070">
        <w:rPr>
          <w:i/>
          <w:iCs/>
        </w:rPr>
        <w:t>/E</w:t>
      </w:r>
      <w:r w:rsidR="00CD5D1C" w:rsidRPr="007B6070">
        <w:rPr>
          <w:i/>
          <w:iCs/>
        </w:rPr>
        <w:t>pirubicin + Oxaliplatin +</w:t>
      </w:r>
      <w:r w:rsidR="00322C51" w:rsidRPr="007B6070">
        <w:rPr>
          <w:i/>
          <w:iCs/>
        </w:rPr>
        <w:t xml:space="preserve"> </w:t>
      </w:r>
      <w:r w:rsidR="00CD5D1C" w:rsidRPr="007B6070">
        <w:rPr>
          <w:i/>
          <w:iCs/>
        </w:rPr>
        <w:t>Capecitabine</w:t>
      </w:r>
      <w:r w:rsidR="00322C51" w:rsidRPr="007B6070">
        <w:t>)</w:t>
      </w:r>
      <w:r w:rsidR="00CD5D1C" w:rsidRPr="007B6070">
        <w:t xml:space="preserve"> or FLOT </w:t>
      </w:r>
      <w:r w:rsidR="00322C51" w:rsidRPr="007B6070">
        <w:t>(</w:t>
      </w:r>
      <w:r w:rsidR="00CD5D1C" w:rsidRPr="007B6070">
        <w:rPr>
          <w:i/>
          <w:iCs/>
        </w:rPr>
        <w:t>5-FU + Leuco</w:t>
      </w:r>
      <w:r w:rsidR="00CD5D1C" w:rsidRPr="0058539F">
        <w:rPr>
          <w:i/>
          <w:iCs/>
        </w:rPr>
        <w:t>vorin + Oxaliplatin + Docetaxel</w:t>
      </w:r>
      <w:r w:rsidR="00CD5D1C" w:rsidRPr="0058539F">
        <w:t>)</w:t>
      </w:r>
      <w:r w:rsidR="004969F5">
        <w:t xml:space="preserve"> </w:t>
      </w:r>
      <w:r w:rsidR="002C6308">
        <w:t xml:space="preserve">in </w:t>
      </w:r>
      <w:r w:rsidR="004969F5">
        <w:t>both preoperative and postoperative periods</w:t>
      </w:r>
      <w:r w:rsidR="00CD5D1C" w:rsidRPr="0058539F">
        <w:t>.</w:t>
      </w:r>
      <w:r w:rsidR="00E70611">
        <w:t xml:space="preserve"> </w:t>
      </w:r>
      <w:r w:rsidR="00D85252">
        <w:t xml:space="preserve">Treatments other than </w:t>
      </w:r>
      <w:r w:rsidR="008A7149">
        <w:t>platinum</w:t>
      </w:r>
      <w:r w:rsidR="00D85252">
        <w:t xml:space="preserve">-based triplet or FLOT </w:t>
      </w:r>
      <w:r w:rsidR="00D85252">
        <w:lastRenderedPageBreak/>
        <w:t>regimens were excluded</w:t>
      </w:r>
      <w:r w:rsidR="00E060CA">
        <w:t xml:space="preserve"> </w:t>
      </w:r>
      <w:r w:rsidR="00EC260A">
        <w:t xml:space="preserve">because these regimens are primarily given </w:t>
      </w:r>
      <w:r w:rsidR="00AD28BC">
        <w:t>in the</w:t>
      </w:r>
      <w:r w:rsidR="00EC260A">
        <w:t xml:space="preserve"> neoadjuvant (as opposed to perioperative) </w:t>
      </w:r>
      <w:r w:rsidR="00AD28BC">
        <w:t>setting</w:t>
      </w:r>
      <w:r w:rsidR="00D938A0">
        <w:t>.</w:t>
      </w:r>
      <w:r w:rsidR="005E506D">
        <w:t xml:space="preserve"> </w:t>
      </w:r>
    </w:p>
    <w:p w14:paraId="1A5EEF8D" w14:textId="62B4F0F6" w:rsidR="00D85252" w:rsidRDefault="005E506D" w:rsidP="00E060CA">
      <w:pPr>
        <w:spacing w:before="100" w:beforeAutospacing="1" w:after="100" w:afterAutospacing="1" w:line="480" w:lineRule="auto"/>
      </w:pPr>
      <w:r w:rsidRPr="007B6070">
        <w:t>Treatment intent for platinum-based triplet therapy was three preoperative and three postoperative cycles, where each cycle consisted of epirubicin (50mg/m</w:t>
      </w:r>
      <w:r w:rsidRPr="007B6070">
        <w:rPr>
          <w:vertAlign w:val="superscript"/>
        </w:rPr>
        <w:t>2</w:t>
      </w:r>
      <w:r w:rsidRPr="007B6070">
        <w:t xml:space="preserve"> IV) and cisplatin (60mg/m</w:t>
      </w:r>
      <w:r w:rsidRPr="007B6070">
        <w:rPr>
          <w:vertAlign w:val="superscript"/>
        </w:rPr>
        <w:t>2</w:t>
      </w:r>
      <w:r w:rsidRPr="007B6070">
        <w:t xml:space="preserve"> IV) or oxaliplatin (130mg/m</w:t>
      </w:r>
      <w:r w:rsidRPr="007B6070">
        <w:rPr>
          <w:vertAlign w:val="superscript"/>
        </w:rPr>
        <w:t>2</w:t>
      </w:r>
      <w:r w:rsidRPr="007B6070">
        <w:t xml:space="preserve"> IV) on day 1 in conjunction with daily 5-FU (200mg/m</w:t>
      </w:r>
      <w:r w:rsidRPr="007B6070">
        <w:rPr>
          <w:vertAlign w:val="superscript"/>
        </w:rPr>
        <w:t>2</w:t>
      </w:r>
      <w:r w:rsidRPr="007B6070">
        <w:t xml:space="preserve"> IV) or Capecitabine (1250mg/m</w:t>
      </w:r>
      <w:r w:rsidRPr="007B6070">
        <w:rPr>
          <w:vertAlign w:val="superscript"/>
        </w:rPr>
        <w:t>2</w:t>
      </w:r>
      <w:r w:rsidRPr="007B6070">
        <w:t xml:space="preserve"> PO) for 21 days. For FLOT four pre- and four post-operative two week cycles are intended, with docetaxel (50mg/m</w:t>
      </w:r>
      <w:r w:rsidRPr="007B6070">
        <w:rPr>
          <w:vertAlign w:val="superscript"/>
        </w:rPr>
        <w:t>2</w:t>
      </w:r>
      <w:r w:rsidRPr="007B6070">
        <w:t>), oxaliplatin (85mg/m</w:t>
      </w:r>
      <w:r w:rsidRPr="007B6070">
        <w:rPr>
          <w:vertAlign w:val="superscript"/>
        </w:rPr>
        <w:t>2</w:t>
      </w:r>
      <w:r w:rsidRPr="007B6070">
        <w:t>), lecovorin (200mg/m</w:t>
      </w:r>
      <w:r w:rsidRPr="007B6070">
        <w:rPr>
          <w:vertAlign w:val="superscript"/>
        </w:rPr>
        <w:t>2</w:t>
      </w:r>
      <w:r w:rsidRPr="007B6070">
        <w:t>) and 5-FU (2600mg/m</w:t>
      </w:r>
      <w:r w:rsidRPr="007B6070">
        <w:rPr>
          <w:vertAlign w:val="superscript"/>
        </w:rPr>
        <w:t>2</w:t>
      </w:r>
      <w:r w:rsidRPr="007B6070">
        <w:t>) administered on cycle day 1.</w:t>
      </w:r>
    </w:p>
    <w:p w14:paraId="1C84C8B4" w14:textId="54E64F67" w:rsidR="009222CA" w:rsidRPr="0058539F" w:rsidRDefault="00E70611" w:rsidP="007E3DBA">
      <w:pPr>
        <w:spacing w:line="480" w:lineRule="auto"/>
      </w:pPr>
      <w:r>
        <w:t>P</w:t>
      </w:r>
      <w:r w:rsidR="00B4089E">
        <w:t>ostoperative</w:t>
      </w:r>
      <w:r w:rsidR="00B4089E" w:rsidRPr="0058539F">
        <w:t xml:space="preserve"> </w:t>
      </w:r>
      <w:r w:rsidR="00CD5D1C" w:rsidRPr="0058539F">
        <w:t xml:space="preserve">treatment was defined as the receipt of at least one cycle of postoperative chemotherapy started within 90 days of surgery, given with a non-palliative intent. </w:t>
      </w:r>
      <w:r w:rsidR="00576C9F">
        <w:t xml:space="preserve">Patients who did not receive any postoperative chemotherapy </w:t>
      </w:r>
      <w:r w:rsidR="00AF3551">
        <w:t>were</w:t>
      </w:r>
      <w:r w:rsidR="00576C9F">
        <w:t xml:space="preserve"> referred to as “observation only”. </w:t>
      </w:r>
    </w:p>
    <w:p w14:paraId="4DB72DEF" w14:textId="5429D84F" w:rsidR="00E060CA" w:rsidRDefault="00D24E0B" w:rsidP="00E060CA">
      <w:pPr>
        <w:spacing w:line="480" w:lineRule="auto"/>
      </w:pPr>
      <w:r w:rsidRPr="0058539F">
        <w:t xml:space="preserve">To be eligible for </w:t>
      </w:r>
      <w:r w:rsidR="00D80C00">
        <w:t>postoperative</w:t>
      </w:r>
      <w:r w:rsidR="00D80C00" w:rsidRPr="0058539F">
        <w:t xml:space="preserve"> </w:t>
      </w:r>
      <w:r w:rsidRPr="0058539F">
        <w:t>treatment, patients must survive the immediate postoperative period</w:t>
      </w:r>
      <w:r w:rsidR="003403E2" w:rsidRPr="0058539F">
        <w:t>. In retrospective analyses such as this, this</w:t>
      </w:r>
      <w:r w:rsidRPr="0058539F">
        <w:t xml:space="preserve"> introduces ‘immortal</w:t>
      </w:r>
      <w:r w:rsidR="00ED0641">
        <w:t>-</w:t>
      </w:r>
      <w:r w:rsidRPr="0058539F">
        <w:t>time bias’</w:t>
      </w:r>
      <w:r w:rsidR="003403E2" w:rsidRPr="0058539F">
        <w:fldChar w:fldCharType="begin" w:fldLock="1"/>
      </w:r>
      <w:r w:rsidR="00D120BE">
        <w:instrText>ADDIN CSL_CITATION {"citationItems":[{"id":"ITEM-1","itemData":{"DOI":"10.1093/aje/kwm324","ISSN":"00029262","PMID":"18056625","abstract":"Immortal time is a span of cohort follow-up during which, because of exposure definition, the outcome under study could not occur. Bias from immortal time was first identified in the 1970s in epidemiology in the context of cohort studies of the survival benefit of heart transplantation. It recently resurfaced in pharmacoepidemiology, with several observational studies reporting that various medications can be extremely effective at reducing morbidity and mortality. These studies, while using different cohort designs, all involved some form of immortal time and the corresponding bias. In this paper, the author describes various cohort study designs leading to this bias, quantifies its magnitude under different survival distributions, and illustrates it by using data from a cohort of lung cancer patients. The author shows that for time-based, event-based, and exposure-based cohort definitions, the bias in the rate ratio resulting from misclassified or excluded immortal time increases proportionately to the duration of immortal time. The bias is more pronounced with a decreasing hazard function for the outcome event, as illustrated with the Weibull distribution compared with a constant hazard from the exponential distribution. In conclusion, observational studies of drug benefit in which computerized databases are used must be designed and analyzed properly to avoid immortal time bias. © The Author 2007. Published by the Johns Hopkins Bloomberg School of Public Health. All rights reserved.","author":[{"dropping-particle":"","family":"Suissa","given":"Samy","non-dropping-particle":"","parse-names":false,"suffix":""}],"container-title":"American Journal of Epidemiology","id":"ITEM-1","issue":"4","issued":{"date-parts":[["2008"]]},"page":"492-499","title":"Immortal time bias in pharmacoepidemiology","type":"article-journal","volume":"167"},"uris":["http://www.mendeley.com/documents/?uuid=c170e3a2-939a-458d-b045-84bf7d080188"]}],"mendeley":{"formattedCitation":"(23)","plainTextFormattedCitation":"(23)","previouslyFormattedCitation":"(23)"},"properties":{"noteIndex":0},"schema":"https://github.com/citation-style-language/schema/raw/master/csl-citation.json"}</w:instrText>
      </w:r>
      <w:r w:rsidR="003403E2" w:rsidRPr="0058539F">
        <w:fldChar w:fldCharType="separate"/>
      </w:r>
      <w:r w:rsidR="00C1030A" w:rsidRPr="002B3E81">
        <w:rPr>
          <w:noProof/>
        </w:rPr>
        <w:t>(23)</w:t>
      </w:r>
      <w:r w:rsidR="003403E2" w:rsidRPr="0058539F">
        <w:fldChar w:fldCharType="end"/>
      </w:r>
      <w:r w:rsidR="003403E2" w:rsidRPr="0058539F">
        <w:t xml:space="preserve"> </w:t>
      </w:r>
      <w:r w:rsidR="00E0675B" w:rsidRPr="0058539F">
        <w:t>with an apparently higher mortality in the untreated group</w:t>
      </w:r>
      <w:r w:rsidR="003403E2" w:rsidRPr="0058539F">
        <w:t xml:space="preserve">. </w:t>
      </w:r>
      <w:r w:rsidR="009D513D">
        <w:t>One method of addressing this is to remove</w:t>
      </w:r>
      <w:r w:rsidR="003403E2" w:rsidRPr="0058539F">
        <w:t xml:space="preserve"> patients who die before a ‘landmark’ time</w:t>
      </w:r>
      <w:r w:rsidR="003403E2" w:rsidRPr="0058539F">
        <w:fldChar w:fldCharType="begin" w:fldLock="1"/>
      </w:r>
      <w:r w:rsidR="00D120BE">
        <w:instrText>ADDIN CSL_CITATION {"citationItems":[{"id":"ITEM-1","itemData":{"DOI":"10.1161/CIRCOUTCOMES.110.957951","ISSN":"19417713","PMID":"21586725","abstract":"This statistical primer presents the landmark analysis method, exploring its appropriate use and interpretation while recognizing its limitationsThis observational method is used for comparing time-to-event outcome between groups determined during study follow-upThe goal of the landmark method is to estimate in an unbiased way the time-to-event probabilities in each group conditional on the group membership of patients at a specific time point, the landmark timeThe need that led to its development, the impact of the method, and its pros and cons, along with available alternative approaches, are presentedSimulations explore its performance, using realistic parameters from arecent cardiovascular studyAs long as the limitations of the method are recognized and the interpretation of its results clearly reflect their \"conditional\" nature, landmark analysis, 25 years from its introduction, can still be of value. © 2011 American Heart Association, Inc.","author":[{"dropping-particle":"","family":"Dafni","given":"Urania","non-dropping-particle":"","parse-names":false,"suffix":""}],"container-title":"Circulation: Cardiovascular Quality and Outcomes","id":"ITEM-1","issue":"3","issued":{"date-parts":[["2011"]]},"page":"363-371","title":"Landmark analysis at the 25-year landmark point","type":"article-journal","volume":"4"},"uris":["http://www.mendeley.com/documents/?uuid=738fb0d5-f8c9-40a8-83a3-472419970b85"]}],"mendeley":{"formattedCitation":"(24)","plainTextFormattedCitation":"(24)","previouslyFormattedCitation":"(24)"},"properties":{"noteIndex":0},"schema":"https://github.com/citation-style-language/schema/raw/master/csl-citation.json"}</w:instrText>
      </w:r>
      <w:r w:rsidR="003403E2" w:rsidRPr="0058539F">
        <w:fldChar w:fldCharType="separate"/>
      </w:r>
      <w:r w:rsidR="00C1030A" w:rsidRPr="002B3E81">
        <w:rPr>
          <w:noProof/>
        </w:rPr>
        <w:t>(24)</w:t>
      </w:r>
      <w:r w:rsidR="003403E2" w:rsidRPr="0058539F">
        <w:fldChar w:fldCharType="end"/>
      </w:r>
      <w:r w:rsidR="003403E2" w:rsidRPr="0058539F">
        <w:t xml:space="preserve"> (all in the untreated group) from the analysis. As </w:t>
      </w:r>
      <w:r w:rsidR="00D80C00">
        <w:t>postoperative</w:t>
      </w:r>
      <w:r w:rsidR="00D80C00" w:rsidRPr="0058539F">
        <w:t xml:space="preserve"> </w:t>
      </w:r>
      <w:r w:rsidR="003403E2" w:rsidRPr="0058539F">
        <w:t xml:space="preserve">treatment </w:t>
      </w:r>
      <w:r w:rsidR="007B6070">
        <w:t xml:space="preserve">was </w:t>
      </w:r>
      <w:r w:rsidR="007B6070" w:rsidRPr="0058539F">
        <w:t xml:space="preserve">defined </w:t>
      </w:r>
      <w:r w:rsidR="003403E2" w:rsidRPr="0058539F">
        <w:t>as beginning within 90 days of surgery, 90</w:t>
      </w:r>
      <w:r w:rsidR="001F023C" w:rsidRPr="0058539F">
        <w:t>-</w:t>
      </w:r>
      <w:r w:rsidR="003403E2" w:rsidRPr="0058539F">
        <w:t xml:space="preserve">days post-surgery </w:t>
      </w:r>
      <w:r w:rsidR="00E060CA">
        <w:t xml:space="preserve">was chosen as </w:t>
      </w:r>
      <w:r w:rsidR="003403E2" w:rsidRPr="0058539F">
        <w:t xml:space="preserve">landmark time </w:t>
      </w:r>
      <w:r w:rsidR="003A11D3">
        <w:t xml:space="preserve">and </w:t>
      </w:r>
      <w:r w:rsidR="003403E2" w:rsidRPr="0058539F">
        <w:t>all patients who died before this</w:t>
      </w:r>
      <w:r w:rsidR="00E060CA" w:rsidRPr="00E060CA">
        <w:t xml:space="preserve"> </w:t>
      </w:r>
      <w:r w:rsidR="00E060CA">
        <w:t xml:space="preserve">were </w:t>
      </w:r>
      <w:r w:rsidR="00E060CA" w:rsidRPr="0058539F">
        <w:t>exclud</w:t>
      </w:r>
      <w:r w:rsidR="00E060CA">
        <w:t>ed</w:t>
      </w:r>
      <w:r w:rsidR="003403E2" w:rsidRPr="0058539F">
        <w:t xml:space="preserve">. </w:t>
      </w:r>
    </w:p>
    <w:p w14:paraId="31FAC1A7" w14:textId="4ADE5030" w:rsidR="00E4099E" w:rsidRPr="00842589" w:rsidRDefault="00E060CA" w:rsidP="00E060CA">
      <w:pPr>
        <w:spacing w:line="480" w:lineRule="auto"/>
      </w:pPr>
      <w:r w:rsidRPr="0058539F">
        <w:t>The primary outcome was overall survival from date of diagnosis</w:t>
      </w:r>
      <w:r>
        <w:t>.</w:t>
      </w:r>
    </w:p>
    <w:p w14:paraId="5679821B" w14:textId="77777777" w:rsidR="00266298" w:rsidRDefault="00266298" w:rsidP="007E3DBA">
      <w:pPr>
        <w:spacing w:before="0" w:line="480" w:lineRule="auto"/>
        <w:rPr>
          <w:b/>
          <w:bCs/>
          <w:sz w:val="24"/>
          <w:szCs w:val="24"/>
        </w:rPr>
      </w:pPr>
    </w:p>
    <w:p w14:paraId="4C40A10C" w14:textId="3C319DA4" w:rsidR="00711D17" w:rsidRPr="00266298" w:rsidRDefault="00713C4D" w:rsidP="007E3DBA">
      <w:pPr>
        <w:spacing w:before="0" w:line="480" w:lineRule="auto"/>
        <w:rPr>
          <w:b/>
          <w:bCs/>
          <w:sz w:val="24"/>
          <w:szCs w:val="24"/>
        </w:rPr>
      </w:pPr>
      <w:r>
        <w:rPr>
          <w:b/>
          <w:bCs/>
        </w:rPr>
        <w:t>Statistical Analysis</w:t>
      </w:r>
    </w:p>
    <w:p w14:paraId="3FC3F49A" w14:textId="03C0E72A" w:rsidR="00FD3538" w:rsidRPr="00462E95" w:rsidRDefault="00FD3538" w:rsidP="007E3DBA">
      <w:pPr>
        <w:spacing w:line="480" w:lineRule="auto"/>
      </w:pPr>
      <w:r w:rsidRPr="00462E95">
        <w:t xml:space="preserve">Treatment allocation in </w:t>
      </w:r>
      <w:r w:rsidR="00CC1381">
        <w:t xml:space="preserve">observational </w:t>
      </w:r>
      <w:r w:rsidRPr="00462E95">
        <w:t xml:space="preserve">studies is non-random. </w:t>
      </w:r>
      <w:r w:rsidR="004969F5">
        <w:t>In routine clinical practice, a</w:t>
      </w:r>
      <w:r w:rsidRPr="00462E95">
        <w:t xml:space="preserve">llocation to </w:t>
      </w:r>
      <w:r w:rsidR="00462E95">
        <w:t>postoperative</w:t>
      </w:r>
      <w:r w:rsidRPr="00462E95">
        <w:t xml:space="preserve"> treatment is influenced by a number of factors that </w:t>
      </w:r>
      <w:r w:rsidR="004969F5">
        <w:t>are associated with</w:t>
      </w:r>
      <w:r w:rsidRPr="00462E95">
        <w:t xml:space="preserve"> survival</w:t>
      </w:r>
      <w:r w:rsidRPr="00462E95">
        <w:fldChar w:fldCharType="begin" w:fldLock="1"/>
      </w:r>
      <w:r w:rsidR="00D120BE">
        <w:instrText>ADDIN CSL_CITATION {"citationItems":[{"id":"ITEM-1","itemData":{"DOI":"10.1007/s11605-018-04087-8","ISSN":"18734626","PMID":"30671799","abstract":"Purpose: The aim of this cohort study was to assess the benefit that patients with lower esophageal or gastroesophageal junction (E/GEJ) adenocarcinoma receive by continuing perioperative chemotherapy post-surgery. Methods: Three hundred twelve patients underwent radical tumor surgical resection after preoperative chemotherapy. Chemotherapy was mainly ECX (epirubicin, cisplatin, capecitabine). Propensity score matching (PSM) was used to compare continuation of chemotherapy post-surgery vs. no postoperative treatment. Results: Two hundred ten patients (67.3%) had GEJ and 102 (32.7%) lower esophageal adenocarcinoma. Microscopically clear surgical margins (R0), according to the Royal College of Pathologists, were achieved in 208 patients (66.7%). In total, 225 patients (72.1%) continued perioperative chemotherapy post-surgery. PSM was used to create two patient groups, well-balanced for basic epidemiological, clinical, and histopathological characteristics. The first included 148 patients who continued perioperative chemotherapy after surgery and the second 86, who did not receive postoperative treatment. The first group had non-significantly different median time-to-relapse (TTR 22.2 vs. 25.7 months, p = 0.627), overall survival (OS 46.1 vs. 36.7 months, p = 0.199), and post-relapse survival (15.3 vs. 8.7 months, p = 0.122). Subgroup analysis showed that only patients with microscopically residual disease after surgery (R1 resection) benefited from continuation of chemotherapy post-surgery for both TTR (hazard ratio [HR] 0.556, 95% CI 0.330–0.936, p = 0.027) and OS (HR 0.530, 95% CI 0.313–0.898, p = 0.018). Conclusions: Continuation of perioperative chemotherapy post-surgery was not associated with improved outcome in patients with E/GEJ adenocarcinoma. Patients with microscopically residual disease post-surgery might receive a potential benefit from adjuvant chemotherapy.","author":[{"dropping-particle":"","family":"Papaxoinis","given":"George","non-dropping-particle":"","parse-names":false,"suffix":""},{"dropping-particle":"","family":"Kamposioras","given":"Konstantinos","non-dropping-particle":"","parse-names":false,"suffix":""},{"dropping-particle":"","family":"Weaver","given":"Jamie M.J.","non-dropping-particle":"","parse-names":false,"suffix":""},{"dropping-particle":"","family":"Kordatou","given":"Zoe","non-dropping-particle":"","parse-names":false,"suffix":""},{"dropping-particle":"","family":"Stamatopoulou","given":"Sofia","non-dropping-particle":"","parse-names":false,"suffix":""},{"dropping-particle":"","family":"Germetaki","given":"Theodora","non-dropping-particle":"","parse-names":false,"suffix":""},{"dropping-particle":"","family":"Nasralla","given":"Magdy","non-dropping-particle":"","parse-names":false,"suffix":""},{"dropping-particle":"","family":"Owen-Holt","given":"Vikki","non-dropping-particle":"","parse-names":false,"suffix":""},{"dropping-particle":"","family":"Anthoney","given":"Alan","non-dropping-particle":"","parse-names":false,"suffix":""},{"dropping-particle":"","family":"Mansoor","given":"Wasat","non-dropping-particle":"","parse-names":false,"suffix":""}],"container-title":"Journal of Gastrointestinal Surgery","id":"ITEM-1","issue":"9","issued":{"date-parts":[["2019"]]},"page":"1729-1741","publisher":"Journal of Gastrointestinal Surgery","title":"The Role of Continuing Perioperative Chemotherapy Post Surgery in Patients with Esophageal or Gastroesophageal Junction Adenocarcinoma: a Multicenter Cohort Study","type":"article-journal","volume":"23"},"uris":["http://www.mendeley.com/documents/?uuid=08e87702-e69b-437f-adc9-0cad3318793b"]}],"mendeley":{"formattedCitation":"(16)","plainTextFormattedCitation":"(16)","previouslyFormattedCitation":"(16)"},"properties":{"noteIndex":0},"schema":"https://github.com/citation-style-language/schema/raw/master/csl-citation.json"}</w:instrText>
      </w:r>
      <w:r w:rsidRPr="00462E95">
        <w:fldChar w:fldCharType="separate"/>
      </w:r>
      <w:r w:rsidR="00C1030A" w:rsidRPr="002B3E81">
        <w:rPr>
          <w:noProof/>
        </w:rPr>
        <w:t>(16)</w:t>
      </w:r>
      <w:r w:rsidRPr="00462E95">
        <w:fldChar w:fldCharType="end"/>
      </w:r>
      <w:r w:rsidRPr="00462E95">
        <w:t xml:space="preserve">, which will confound the </w:t>
      </w:r>
      <w:r w:rsidR="00CC1381">
        <w:t xml:space="preserve">results from an observational </w:t>
      </w:r>
      <w:r w:rsidRPr="00462E95">
        <w:t xml:space="preserve">study. In order to reduce selection </w:t>
      </w:r>
      <w:r w:rsidR="00CC1381">
        <w:t xml:space="preserve">bias </w:t>
      </w:r>
      <w:r w:rsidRPr="00462E95">
        <w:t xml:space="preserve">and confounding in this study, a propensity score weighting approach was used. The </w:t>
      </w:r>
      <w:r w:rsidRPr="00462E95">
        <w:lastRenderedPageBreak/>
        <w:t>propensity score</w:t>
      </w:r>
      <w:r w:rsidRPr="00462E95">
        <w:fldChar w:fldCharType="begin" w:fldLock="1"/>
      </w:r>
      <w:r w:rsidR="00D120BE">
        <w:instrText>ADDIN CSL_CITATION {"citationItems":[{"id":"ITEM-1","itemData":{"DOI":"10.1093/biomet/70.1.41","ISBN":"0006-3444","ISSN":"0006-3444","PMID":"179","abstract":"SUMMARY 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 dimensional plot.","author":[{"dropping-particle":"","family":"Rosenbaum","given":"P R","non-dropping-particle":"","parse-names":false,"suffix":""},{"dropping-particle":"","family":"Rubin","given":"D B","non-dropping-particle":"","parse-names":false,"suffix":""}],"container-title":"Biometrika","id":"ITEM-1","issue":"1","issued":{"date-parts":[["1983"]]},"page":"41-55","title":"The central role of the propensity score in observational studies for causal effects","type":"article-journal","volume":"70"},"uris":["http://www.mendeley.com/documents/?uuid=e8a7069d-085a-4de9-86bb-7301c88bfd7f"]}],"mendeley":{"formattedCitation":"(25)","plainTextFormattedCitation":"(25)","previouslyFormattedCitation":"(27)"},"properties":{"noteIndex":0},"schema":"https://github.com/citation-style-language/schema/raw/master/csl-citation.json"}</w:instrText>
      </w:r>
      <w:r w:rsidRPr="00462E95">
        <w:fldChar w:fldCharType="separate"/>
      </w:r>
      <w:r w:rsidR="00D120BE" w:rsidRPr="00D120BE">
        <w:rPr>
          <w:noProof/>
        </w:rPr>
        <w:t>(25)</w:t>
      </w:r>
      <w:r w:rsidRPr="00462E95">
        <w:fldChar w:fldCharType="end"/>
      </w:r>
      <w:r w:rsidRPr="00462E95">
        <w:t xml:space="preserve"> </w:t>
      </w:r>
      <w:r w:rsidR="00CC1381">
        <w:t xml:space="preserve">estimates </w:t>
      </w:r>
      <w:r w:rsidRPr="00462E95">
        <w:t>the probability of treatment</w:t>
      </w:r>
      <w:r w:rsidR="00CC1381">
        <w:t xml:space="preserve"> given the patient characteristics, and </w:t>
      </w:r>
      <w:r w:rsidR="00636859">
        <w:t>i</w:t>
      </w:r>
      <w:r w:rsidR="00CC1381">
        <w:t xml:space="preserve">s </w:t>
      </w:r>
      <w:r w:rsidRPr="00462E95">
        <w:t>produced from a logistic regression model</w:t>
      </w:r>
      <w:r w:rsidR="00CC1381">
        <w:t xml:space="preserve">. The score is then used to </w:t>
      </w:r>
      <w:r w:rsidR="00636859">
        <w:t xml:space="preserve">balance </w:t>
      </w:r>
      <w:r w:rsidR="00CC1381">
        <w:t xml:space="preserve">the </w:t>
      </w:r>
      <w:r w:rsidR="00636859">
        <w:t xml:space="preserve">patient characteristics in the different </w:t>
      </w:r>
      <w:r w:rsidR="00CC1381">
        <w:t xml:space="preserve">treatment groups </w:t>
      </w:r>
      <w:r w:rsidR="00636859">
        <w:t>during the process of estimating the relative benefit of one treatment compared against another.</w:t>
      </w:r>
      <w:r w:rsidRPr="00462E95">
        <w:t xml:space="preserve">  Th</w:t>
      </w:r>
      <w:r w:rsidR="00F52646">
        <w:t>is</w:t>
      </w:r>
      <w:r w:rsidRPr="00462E95">
        <w:t xml:space="preserve"> </w:t>
      </w:r>
      <w:r w:rsidR="00636859">
        <w:t xml:space="preserve">propensity score </w:t>
      </w:r>
      <w:r w:rsidRPr="00462E95">
        <w:t xml:space="preserve">analysis used the inverse probability of treatment weighting </w:t>
      </w:r>
      <w:r w:rsidR="00CC1381">
        <w:t>(</w:t>
      </w:r>
      <w:r w:rsidRPr="00462E95">
        <w:t>IPTW</w:t>
      </w:r>
      <w:r w:rsidR="00CC1381">
        <w:t>)</w:t>
      </w:r>
      <w:r w:rsidRPr="00462E95">
        <w:t xml:space="preserve"> method</w:t>
      </w:r>
      <w:r w:rsidR="00F52646">
        <w:t xml:space="preserve">, </w:t>
      </w:r>
      <w:r w:rsidRPr="00462E95">
        <w:t xml:space="preserve">which has been shown to achieve better </w:t>
      </w:r>
      <w:r w:rsidR="00F52646">
        <w:t xml:space="preserve">covariate </w:t>
      </w:r>
      <w:r w:rsidRPr="00462E95">
        <w:t>balance in comparison to matching approaches.</w:t>
      </w:r>
      <w:r w:rsidRPr="00462E95">
        <w:fldChar w:fldCharType="begin" w:fldLock="1"/>
      </w:r>
      <w:r w:rsidR="00D120BE">
        <w:instrText>ADDIN CSL_CITATION {"citationItems":[{"id":"ITEM-1","itemData":{"DOI":"10.1002/sim.6607","ISSN":"10970258","PMID":"26238958","abstract":"The propensity score is defined as a subject's probability of treatment selection, conditional on observed baseline covariates. Weighting subjects by the inverse probability of treatment received creates a synthetic sample in which treatment assignment is independent of measured baseline covariates. Inverse probability of treatment weighting (IPTW) using the propensity score allows one to obtain unbiased estimates of average treatment effects. However, these estimates are only valid if there are no residual systematic differences in observed baseline characteristics between treated and control subjects in the sample weighted by the estimated inverse probability of treatment. We report on a systematic literature review, in which we found that the use of IPTW has increased rapidly in recent years, but that in the most recent year, a majority of studies did not formally examine whether weighting balanced measured covariates between treatment groups. We then proceed to describe a suite of quantitative and qualitative methods that allow one to assess whether measured baseline covariates are balanced between treatment groups in the weighted sample. The quantitative methods use the weighted standardized difference to compare means, prevalences, higher-order moments, and interactions. The qualitative methods employ graphical methods to compare the distribution of continuous baseline covariates between treated and control subjects in the weighted sample. Finally, we illustrate the application of these methods in an empirical case study. We propose a formal set of balance diagnostics that contribute towards an evolving concept of 'best practice' when using IPTW to estimate causal treatment effects using observational data.","author":[{"dropping-particle":"","family":"Austin","given":"Peter C.","non-dropping-particle":"","parse-names":false,"suffix":""},{"dropping-particle":"","family":"Stuart","given":"Elizabeth A.","non-dropping-particle":"","parse-names":false,"suffix":""}],"container-title":"Statistics in Medicine","id":"ITEM-1","issue":"28","issued":{"date-parts":[["2015"]]},"page":"3661-3679","title":"Moving towards best practice when using inverse probability of treatment weighting (IPTW) using the propensity score to estimate causal treatment effects in observational studies","type":"article-journal","volume":"34"},"uris":["http://www.mendeley.com/documents/?uuid=55d4d065-7c95-477b-aba9-638200fd4ecf"]},{"id":"ITEM-2","itemData":{"DOI":"10.1186/1471-2288-12-70","ISSN":"14712288","abstract":"Background: Propensity score (PS) methods are increasingly used, even when sample sizes are small or treatments are seldom used. However, the relative performance of the two mainly recommended PS methods, namely PS-matching or inverse probability of treatment weighting (IPTW), have not been studied in the context of small sample sizes. Methods. We conducted a series of Monte Carlo simulations to evaluate the influence of sample size, prevalence of treatment exposure, and strength of the association between the variables and the outcome and/or the treatment exposure, on the performance of these two methods. Results: Decreasing the sample size from 1,000 to 40 subjects did not substantially alter the Type I error rate, and led to relative biases below 10%. The IPTW method performed better than the PS-matching down to 60 subjects. When N was set at 40, the PS matching estimators were either similarly or even less biased than the IPTW estimators. Including variables unrelated to the exposure but related to the outcome in the PS model decreased the bias and the variance as compared to models omitting such variables. Excluding the true confounder from the PS model resulted, whatever the method used, in a significantly biased estimation of treatment effect. These results were illustrated in a real dataset. Conclusion: Even in case of small study samples or low prevalence of treatment, PS-matching and IPTW can yield correct estimations of treatment effect unless the true confounders and the variables related only to the outcome are not included in the PS model. © 2012 Pirracchio et al.; licensee BioMed Central Ltd.","author":[{"dropping-particle":"","family":"Pirracchio","given":"Romain","non-dropping-particle":"","parse-names":false,"suffix":""},{"dropping-particle":"","family":"Resche-Rigon","given":"Matthieu","non-dropping-particle":"","parse-names":false,"suffix":""},{"dropping-particle":"","family":"Chevret","given":"Sylvie","non-dropping-particle":"","parse-names":false,"suffix":""}],"container-title":"BMC Medical Research Methodology","id":"ITEM-2","issued":{"date-parts":[["2012"]]},"title":"Evaluation of the Propensity score methods for estimating marginal odds ratios in case of small sample size","type":"article-journal","volume":"12"},"uris":["http://www.mendeley.com/documents/?uuid=d5c40f0d-05ad-4851-8bd4-87613c2d9b67"]}],"mendeley":{"formattedCitation":"(26,27)","plainTextFormattedCitation":"(26,27)","previouslyFormattedCitation":"(28,29)"},"properties":{"noteIndex":0},"schema":"https://github.com/citation-style-language/schema/raw/master/csl-citation.json"}</w:instrText>
      </w:r>
      <w:r w:rsidRPr="00462E95">
        <w:fldChar w:fldCharType="separate"/>
      </w:r>
      <w:r w:rsidR="00D120BE" w:rsidRPr="00D120BE">
        <w:rPr>
          <w:noProof/>
        </w:rPr>
        <w:t>(26,27)</w:t>
      </w:r>
      <w:r w:rsidRPr="00462E95">
        <w:fldChar w:fldCharType="end"/>
      </w:r>
      <w:r w:rsidRPr="00462E95">
        <w:t xml:space="preserve"> </w:t>
      </w:r>
      <w:r w:rsidR="00B50492" w:rsidRPr="00462E95">
        <w:t>Robust standard errors were calculated using bootstrapping with 100 replications.</w:t>
      </w:r>
      <w:r w:rsidR="00B50492" w:rsidRPr="00462E95">
        <w:fldChar w:fldCharType="begin" w:fldLock="1"/>
      </w:r>
      <w:r w:rsidR="00D120BE">
        <w:instrText>ADDIN CSL_CITATION {"citationItems":[{"id":"ITEM-1","itemData":{"DOI":"10.1002/sim.7084","ISSN":"10970258","abstract":"Propensity score methods are used to reduce the effects of observed confounding when using observational data to estimate the effects of treatments or exposures. A popular method of using the propensity score is inverse probability of treatment weighting (IPTW). When using this method, a weight is calculated for each subject that is equal to the inverse of the probability of receiving the treatment that was actually received. These weights are then incorporated into the analyses to minimize the effects of observed confounding. Previous research has found that these methods result in unbiased estimation when estimating the effect of treatment on survival outcomes. However, conventional methods of variance estimation were shown to result in biased estimates of standard error. In this study, we conducted an extensive set of Monte Carlo simulations to examine different methods of variance estimation when using a weighted Cox proportional hazards model to estimate the effect of treatment. We considered three variance estimation methods: (i) a naïve model-based variance estimator; (ii) a robust sandwich-type variance estimator; and (iii) a bootstrap variance estimator. We considered estimation of both the average treatment effect and the average treatment effect in the treated. We found that the use of a bootstrap estimator resulted in approximately correct estimates of standard errors and confidence intervals with the correct coverage rates. The other estimators resulted in biased estimates of standard errors and confidence intervals with incorrect coverage rates. Our simulations were informed by a case study examining the effect of statin prescribing on mortality. © 2016 The Authors. Statistics in Medicine published by John Wiley &amp; Sons Ltd.","author":[{"dropping-particle":"","family":"Austin","given":"Peter C.","non-dropping-particle":"","parse-names":false,"suffix":""}],"container-title":"Statistics in Medicine","id":"ITEM-1","issue":"30","issued":{"date-parts":[["2016"]]},"page":"5642-5655","title":"Variance estimation when using inverse probability of treatment weighting (IPTW) with survival analysis","type":"article-journal","volume":"35"},"uris":["http://www.mendeley.com/documents/?uuid=397c8f6e-ee1a-40c4-aa83-7a4d818158ce"]}],"mendeley":{"formattedCitation":"(28)","plainTextFormattedCitation":"(28)","previouslyFormattedCitation":"(30)"},"properties":{"noteIndex":0},"schema":"https://github.com/citation-style-language/schema/raw/master/csl-citation.json"}</w:instrText>
      </w:r>
      <w:r w:rsidR="00B50492" w:rsidRPr="00462E95">
        <w:fldChar w:fldCharType="separate"/>
      </w:r>
      <w:r w:rsidR="00D120BE" w:rsidRPr="00D120BE">
        <w:rPr>
          <w:noProof/>
        </w:rPr>
        <w:t>(28)</w:t>
      </w:r>
      <w:r w:rsidR="00B50492" w:rsidRPr="00462E95">
        <w:fldChar w:fldCharType="end"/>
      </w:r>
      <w:r w:rsidR="00B50492" w:rsidRPr="00462E95">
        <w:t xml:space="preserve"> </w:t>
      </w:r>
      <w:r w:rsidR="00CC1381">
        <w:t>T</w:t>
      </w:r>
      <w:r w:rsidRPr="00462E95">
        <w:t xml:space="preserve">he propensity </w:t>
      </w:r>
      <w:r w:rsidR="00CC1381">
        <w:t xml:space="preserve">score </w:t>
      </w:r>
      <w:r w:rsidRPr="00462E95">
        <w:t xml:space="preserve">analysis was conducted separately for each imputed dataset and </w:t>
      </w:r>
      <w:r w:rsidR="00636859">
        <w:t xml:space="preserve">the </w:t>
      </w:r>
      <w:r w:rsidR="00A60A97">
        <w:t>relative treatment effect was derived by pooling the 30 treatment effects estimated with IPTW on each imputed datasets.</w:t>
      </w:r>
      <w:r w:rsidRPr="00462E95">
        <w:fldChar w:fldCharType="begin" w:fldLock="1"/>
      </w:r>
      <w:r w:rsidR="00D120BE">
        <w:instrText>ADDIN CSL_CITATION {"citationItems":[{"id":"ITEM-1","itemData":{"DOI":"10.1177/0962280217713032","ISSN":"14770334","PMID":"28573919","abstract":"Inverse probability of treatment weighting is a popular propensity score-based approach to estimate marginal treatment effects in observational studies at risk of confounding bias. A major issue when estimating the propensity score is the presence of partially observed covariates. Multiple imputation is a natural approach to handle missing data on covariates: covariates are imputed and a propensity score analysis is performed in each imputed dataset to estimate the treatment effect. The treatment effect estimates from each imputed dataset are then combined to obtain an overall estimate. We call this method MIte. However, an alternative approach has been proposed, in which the propensity scores are combined across the imputed datasets (MIps). Therefore, there are remaining uncertainties about how to implement multiple imputation for propensity score analysis: (a) should we apply Rubin’s rules to the inverse probability of treatment weighting treatment effect estimates or to the propensity score estimates themselves? (b) does the outcome have to be included in the imputation model? (c) how should we estimate the variance of the inverse probability of treatment weighting estimator after multiple imputation? We studied the consistency and balancing properties of the MIte and MIps estimators and performed a simulation study to empirically assess their performance for the analysis of a binary outcome. We also compared the performance of these methods to complete case analysis and the missingness pattern approach, which uses a different propensity score model for each pattern of missingness, and a third multiple imputation approach in which the propensity score parameters are combined rather than the propensity scores themselves (MIpar). Under a missing at random mechanism, complete case and missingness pattern analyses were biased in most cases for estimating the marginal treatment effect, whereas multiple imputation approaches were approximately unbiased as long as the outcome was included in the imputation model. Only MIte was unbiased in all the studied scenarios and Rubin’s rules provided good variance estimates for MIte. The propensity score estimated in the MIte approach showed good balancing properties. In conclusion, when using multiple imputation in the inverse probability of treatment weighting context, MIte with the outcome included in the imputation model is the preferred approach.","author":[{"dropping-particle":"","family":"Leyrat","given":"Clémence","non-dropping-particle":"","parse-names":false,"suffix":""},{"dropping-particle":"","family":"Seaman","given":"Shaun R.","non-dropping-particle":"","parse-names":false,"suffix":""},{"dropping-particle":"","family":"White","given":"Ian R.","non-dropping-particle":"","parse-names":false,"suffix":""},{"dropping-particle":"","family":"Douglas","given":"Ian","non-dropping-particle":"","parse-names":false,"suffix":""},{"dropping-particle":"","family":"Smeeth","given":"Liam","non-dropping-particle":"","parse-names":false,"suffix":""},{"dropping-particle":"","family":"Kim","given":"Joseph","non-dropping-particle":"","parse-names":false,"suffix":""},{"dropping-particle":"","family":"Resche-Rigon","given":"Matthieu","non-dropping-particle":"","parse-names":false,"suffix":""},{"dropping-particle":"","family":"Carpenter","given":"James R.","non-dropping-particle":"","parse-names":false,"suffix":""},{"dropping-particle":"","family":"Williamson","given":"Elizabeth J.","non-dropping-particle":"","parse-names":false,"suffix":""}],"container-title":"Statistical Methods in Medical Research","id":"ITEM-1","issue":"1","issued":{"date-parts":[["2019"]]},"page":"3-19","title":"Propensity score analysis with partially observed covariates: How should multiple imputation be used?","type":"article-journal","volume":"28"},"uris":["http://www.mendeley.com/documents/?uuid=c49d2c7b-4cc7-401f-a849-747653d57c21"]}],"mendeley":{"formattedCitation":"(29)","plainTextFormattedCitation":"(29)","previouslyFormattedCitation":"(31)"},"properties":{"noteIndex":0},"schema":"https://github.com/citation-style-language/schema/raw/master/csl-citation.json"}</w:instrText>
      </w:r>
      <w:r w:rsidRPr="00462E95">
        <w:fldChar w:fldCharType="separate"/>
      </w:r>
      <w:r w:rsidR="00D120BE" w:rsidRPr="00D120BE">
        <w:rPr>
          <w:noProof/>
        </w:rPr>
        <w:t>(29)</w:t>
      </w:r>
      <w:r w:rsidRPr="00462E95">
        <w:fldChar w:fldCharType="end"/>
      </w:r>
      <w:r w:rsidRPr="00462E95" w:rsidDel="0049105F">
        <w:t xml:space="preserve"> </w:t>
      </w:r>
    </w:p>
    <w:p w14:paraId="26E782D6" w14:textId="5DBD9A95" w:rsidR="00FC6BA4" w:rsidRPr="00462E95" w:rsidRDefault="003D60B4" w:rsidP="007E3DBA">
      <w:pPr>
        <w:spacing w:line="480" w:lineRule="auto"/>
      </w:pPr>
      <w:r w:rsidRPr="00462E95">
        <w:t>For this study</w:t>
      </w:r>
      <w:r w:rsidR="00A60A97">
        <w:t>,</w:t>
      </w:r>
      <w:r w:rsidR="00A72E6A" w:rsidRPr="00462E95">
        <w:t xml:space="preserve"> </w:t>
      </w:r>
      <w:r w:rsidR="00B00AA6" w:rsidRPr="00462E95">
        <w:t>twenty</w:t>
      </w:r>
      <w:r w:rsidR="00004AB2" w:rsidRPr="00462E95">
        <w:t>-</w:t>
      </w:r>
      <w:r w:rsidR="00367FE3">
        <w:t>five</w:t>
      </w:r>
      <w:r w:rsidR="00B00AA6" w:rsidRPr="00462E95">
        <w:t xml:space="preserve"> </w:t>
      </w:r>
      <w:r w:rsidR="00A72E6A" w:rsidRPr="00462E95">
        <w:t xml:space="preserve">variables </w:t>
      </w:r>
      <w:r w:rsidR="00A60A97">
        <w:t xml:space="preserve">were </w:t>
      </w:r>
      <w:r w:rsidR="00636859">
        <w:t>use</w:t>
      </w:r>
      <w:r w:rsidR="00A60A97">
        <w:t xml:space="preserve">d </w:t>
      </w:r>
      <w:r w:rsidR="00A72E6A" w:rsidRPr="00462E95">
        <w:t>for balancing the treatment groups</w:t>
      </w:r>
      <w:r w:rsidR="001467A0" w:rsidRPr="00462E95">
        <w:t>,</w:t>
      </w:r>
      <w:r w:rsidR="00417693" w:rsidRPr="00462E95">
        <w:t xml:space="preserve"> </w:t>
      </w:r>
      <w:r w:rsidR="00A60A97">
        <w:t xml:space="preserve">and </w:t>
      </w:r>
      <w:r w:rsidR="001467A0" w:rsidRPr="00462E95">
        <w:t>incorporat</w:t>
      </w:r>
      <w:r w:rsidR="00A60A97">
        <w:t>ed</w:t>
      </w:r>
      <w:r w:rsidR="00417693" w:rsidRPr="00462E95">
        <w:t xml:space="preserve"> a combination of relevant </w:t>
      </w:r>
      <w:r w:rsidR="00B00AA6" w:rsidRPr="00462E95">
        <w:t xml:space="preserve">patient, disease and treatment </w:t>
      </w:r>
      <w:r w:rsidR="00417693" w:rsidRPr="00462E95">
        <w:t>factors</w:t>
      </w:r>
      <w:r w:rsidR="001467A0" w:rsidRPr="00462E95">
        <w:t xml:space="preserve">, </w:t>
      </w:r>
      <w:r w:rsidR="00B00AA6" w:rsidRPr="00462E95">
        <w:t xml:space="preserve">illustrated in Table 1. </w:t>
      </w:r>
      <w:r w:rsidR="0086362F" w:rsidRPr="00462E95">
        <w:t>Covariate b</w:t>
      </w:r>
      <w:r w:rsidR="00A92C63" w:rsidRPr="00462E95">
        <w:t>alance</w:t>
      </w:r>
      <w:r w:rsidR="00783A83" w:rsidRPr="00462E95">
        <w:t xml:space="preserve"> was assessed using the standar</w:t>
      </w:r>
      <w:r w:rsidR="002378F3" w:rsidRPr="00462E95">
        <w:t>d</w:t>
      </w:r>
      <w:r w:rsidR="00783A83" w:rsidRPr="00462E95">
        <w:t>ised mean difference</w:t>
      </w:r>
      <w:r w:rsidR="007501A9" w:rsidRPr="00462E95">
        <w:t xml:space="preserve"> </w:t>
      </w:r>
      <w:r w:rsidR="00DA7E64" w:rsidRPr="00462E95">
        <w:t>(SMD),</w:t>
      </w:r>
      <w:r w:rsidR="00DA7E64" w:rsidRPr="00462E95">
        <w:fldChar w:fldCharType="begin" w:fldLock="1"/>
      </w:r>
      <w:r w:rsidR="00D120BE">
        <w:instrText>ADDIN CSL_CITATION {"citationItems":[{"id":"ITEM-1","itemData":{"DOI":"10.1002/sim.2580","ISSN":"0277-6715 (Print)","PMID":"16708349","abstract":"The propensity score--the probability of exposure to a specific treatment conditional on observed variables--is increasingly being used in observational studies. Creating strata in which subjects are matched on the propensity score allows one to balance measured variables between treated and untreated subjects. There is an ongoing controversy in the literature as to which variables to include in the propensity score model. Some advocate including those variables that predict treatment assignment, while others suggest including all variables potentially related to the outcome, and still others advocate including only variables that are associated with both treatment and outcome. We provide a case study of the association between drug exposure and mortality to show that including a variable that is related to treatment, but not outcome, does not improve balance and reduces the number of matched pairs available for analysis. In order to investigate this issue more comprehensively, we conducted a series of Monte Carlo simulations of the performance of propensity score models that contained variables related to treatment allocation, or variables that were confounders for the treatment-outcome pair, or variables related to outcome or all variables related to either outcome or treatment or neither. We compared the use of these different propensity scores models in matching and stratification in terms of the extent to which they balanced variables. We demonstrated that all propensity scores models balanced measured confounders between treated and untreated subjects in a propensity-score matched sample. However, including only the true confounders or the variables predictive of the outcome in the propensity score model resulted in a substantially larger number of matched pairs than did using the treatment-allocation model. Stratifying on the quintiles of any propensity score model resulted in residual imbalance between treated and untreated subjects in the upper and lower quintiles. Greater balance between treated and untreated subjects was obtained after matching on the propensity score than after stratifying on the quintiles of the propensity score. When a confounding variable was omitted from any of the propensity score models, then matching or stratifying on the propensity score resulted in residual imbalance in prognostically important variables between treated and untreated subjects. We considered four propensity score models for estimating treatment effec…","author":[{"dropping-particle":"","family":"Austin","given":"Peter C","non-dropping-particle":"","parse-names":false,"suffix":""},{"dropping-particle":"","family":"Grootendorst","given":"Paul","non-dropping-particle":"","parse-names":false,"suffix":""},{"dropping-particle":"","family":"Anderson","given":"Geoffrey M","non-dropping-particle":"","parse-names":false,"suffix":""}],"container-title":"Statistics in medicine","id":"ITEM-1","issue":"4","issued":{"date-parts":[["2007","2"]]},"language":"eng","page":"734-753","publisher-place":"England","title":"A comparison of the ability of different propensity score models to balance measured variables between treated and untreated subjects: a Monte Carlo study.","type":"article-journal","volume":"26"},"uris":["http://www.mendeley.com/documents/?uuid=57cd49d9-a9cb-4bab-bcaf-73667cc00a4c"]},{"id":"ITEM-2","itemData":{"DOI":"10.1002/sim.2053","ISSN":"0277-6715 (Print)","PMID":"15706581","abstract":"There is an increasing interest in using administrative data to estimate the treatment effects of interventions. While administrative data are relatively inexpensive to obtain and provide population coverage, they are frequently characterized by lack of clinical detail, often leading to problematic confounding when they are used to conduct observational research. Propensity score methods are increasingly being used to address confounding in estimating the effects of interventions in such studies. Using data on patients discharged from hospital for whom both administrative data and detailed clinical data obtained from chart reviews were available, we examined the degree to which stratifying on the quintiles of propensity scores derived from administrative data was able to balance patient characteristics measured in clinical data. We also determined the extent to which measures of treatment effect obtained using propensity score methods were similar to those obtained using traditional regression methods. As a test case, we examined the treatment effects of ASA and beta-blockers following acute myocardial infarction. We demonstrated that propensity scores developed using administrative data do not necessarily balance patient characteristics contained in clinical data. Furthermore, measures of treatment effectiveness were attenuated when obtained using clinical data compared to when administrative data were used.","author":[{"dropping-particle":"","family":"Austin","given":"Peter C","non-dropping-particle":"","parse-names":false,"suffix":""},{"dropping-particle":"","family":"Mamdani","given":"Muhammad M","non-dropping-particle":"","parse-names":false,"suffix":""},{"dropping-particle":"","family":"Stukel","given":"Therese A","non-dropping-particle":"","parse-names":false,"suffix":""},{"dropping-particle":"","family":"Anderson","given":"Geoffrey M","non-dropping-particle":"","parse-names":false,"suffix":""},{"dropping-particle":"V","family":"Tu","given":"Jack","non-dropping-particle":"","parse-names":false,"suffix":""}],"container-title":"Statistics in medicine","id":"ITEM-2","issue":"10","issued":{"date-parts":[["2005","5"]]},"language":"eng","page":"1563-1578","publisher-place":"England","title":"The use of the propensity score for estimating treatment effects: administrative  versus clinical data.","type":"article-journal","volume":"24"},"uris":["http://www.mendeley.com/documents/?uuid=4736f00e-8da9-4350-bb68-7dd7cc5b7ad3"]}],"mendeley":{"formattedCitation":"(30,31)","plainTextFormattedCitation":"(30,31)","previouslyFormattedCitation":"(32,33)"},"properties":{"noteIndex":0},"schema":"https://github.com/citation-style-language/schema/raw/master/csl-citation.json"}</w:instrText>
      </w:r>
      <w:r w:rsidR="00DA7E64" w:rsidRPr="00462E95">
        <w:fldChar w:fldCharType="separate"/>
      </w:r>
      <w:r w:rsidR="00D120BE" w:rsidRPr="00D120BE">
        <w:rPr>
          <w:noProof/>
        </w:rPr>
        <w:t>(30,31)</w:t>
      </w:r>
      <w:r w:rsidR="00DA7E64" w:rsidRPr="00462E95">
        <w:fldChar w:fldCharType="end"/>
      </w:r>
      <w:r w:rsidR="00DA7E64" w:rsidRPr="00462E95">
        <w:t xml:space="preserve"> with a value of </w:t>
      </w:r>
      <w:r w:rsidR="002378F3" w:rsidRPr="00462E95">
        <w:t>greater than 0.1 taken to indicate significant imbalance</w:t>
      </w:r>
      <w:r w:rsidR="00CE3A5C" w:rsidRPr="00462E95">
        <w:t>.</w:t>
      </w:r>
      <w:r w:rsidR="002378F3" w:rsidRPr="00462E95">
        <w:fldChar w:fldCharType="begin" w:fldLock="1"/>
      </w:r>
      <w:r w:rsidR="00D120BE">
        <w:instrText>ADDIN CSL_CITATION {"citationItems":[{"id":"ITEM-1","itemData":{"DOI":"10.1002/sim","abstract":"There is no consensus on the approach to compute the power and sample size with logistic regression. Some authors use the likelihood ratio test; some use the test on proportions; some suggest various approximations to handle the multivariate case. We advocate the use of the Wald test since the Z-score is routinely used for statistical significance testing of regression coefficients. The null-variance formula became popular from early studies, which contradicts modern software, which utilizes the method of maximum likelihood estimation (MLE), when the variance of the MLE is estimated at the MLE, not at the null. We derive general Wald-based power and sample size formulas for logistic regression and then apply them to binary exposure and confounder to obtain a closed-form expression. These formulas are applied to minimize the total sample size in a case-control study to achieve a given power by optimizing the ratio of controls to cases. Approximately, the optimal number of controls to cases is equal to the square root of the alternative odds ratio. Our sample size and power calculations can be carried out online at www.dartmouth.edu/ similar to eugened. Copyright (c) 2006 John Wiley &amp; Sons, Ltd.","author":[{"dropping-particle":"","family":"Austin","given":"Peter C.","non-dropping-particle":"","parse-names":false,"suffix":""}],"container-title":"Statistics in Medicine","id":"ITEM-1","issued":{"date-parts":[["2009"]]},"page":"3083-3107","title":"Balance diagnostics for comparing the distribution of baseline covariates between treatment groups in propensity-score matched samples","type":"article-journal","volume":"28"},"uris":["http://www.mendeley.com/documents/?uuid=74f7fd0f-8422-4bb3-bd1f-d386d8b38bf3"]}],"mendeley":{"formattedCitation":"(32)","plainTextFormattedCitation":"(32)","previouslyFormattedCitation":"(34)"},"properties":{"noteIndex":0},"schema":"https://github.com/citation-style-language/schema/raw/master/csl-citation.json"}</w:instrText>
      </w:r>
      <w:r w:rsidR="002378F3" w:rsidRPr="00462E95">
        <w:fldChar w:fldCharType="separate"/>
      </w:r>
      <w:r w:rsidR="00D120BE" w:rsidRPr="00D120BE">
        <w:rPr>
          <w:noProof/>
        </w:rPr>
        <w:t>(32)</w:t>
      </w:r>
      <w:r w:rsidR="002378F3" w:rsidRPr="00462E95">
        <w:fldChar w:fldCharType="end"/>
      </w:r>
    </w:p>
    <w:p w14:paraId="48604A79" w14:textId="14449F04" w:rsidR="002378F3" w:rsidRPr="00462E95" w:rsidRDefault="00011C5A" w:rsidP="007E3DBA">
      <w:pPr>
        <w:spacing w:line="480" w:lineRule="auto"/>
      </w:pPr>
      <w:r w:rsidRPr="00061298">
        <w:t>Missing values were assumed to be Missing at Random (MAR) and we used multiple imputation by chained equations (MICE)</w:t>
      </w:r>
      <w:r w:rsidRPr="00061298">
        <w:fldChar w:fldCharType="begin" w:fldLock="1"/>
      </w:r>
      <w:r w:rsidR="00D120BE" w:rsidRPr="00061298">
        <w:instrText>ADDIN CSL_CITATION {"citationItems":[{"id":"ITEM-1","itemData":{"ISSN":"1548-7660","author":[{"dropping-particle":"","family":"Buuren","given":"Stef","non-dropping-particle":"van","parse-names":false,"suffix":""},{"dropping-particle":"","family":"Groothuis-Oudshoorn","given":"Karin","non-dropping-particle":"","parse-names":false,"suffix":""}],"container-title":"Journal of Statistical Software","id":"ITEM-1","issue":"3","issued":{"date-parts":[["2011"]]},"page":"1-67","title":"MICE: Multivariate Imputation by Chained Equations in R","type":"article-journal","volume":"45"},"uris":["http://www.mendeley.com/documents/?uuid=8f4aabac-51bf-4cb8-a1f8-2ec28a331fc8"]}],"mendeley":{"formattedCitation":"(33)","plainTextFormattedCitation":"(33)","previouslyFormattedCitation":"(25)"},"properties":{"noteIndex":0},"schema":"https://github.com/citation-style-language/schema/raw/master/csl-citation.json"}</w:instrText>
      </w:r>
      <w:r w:rsidRPr="00061298">
        <w:fldChar w:fldCharType="separate"/>
      </w:r>
      <w:r w:rsidR="00D120BE" w:rsidRPr="00061298">
        <w:rPr>
          <w:noProof/>
        </w:rPr>
        <w:t>(33)</w:t>
      </w:r>
      <w:r w:rsidRPr="00061298">
        <w:fldChar w:fldCharType="end"/>
      </w:r>
      <w:r w:rsidRPr="00061298">
        <w:t xml:space="preserve"> to generate thirty imputed datasets for the analysis.</w:t>
      </w:r>
      <w:r w:rsidRPr="00061298">
        <w:fldChar w:fldCharType="begin" w:fldLock="1"/>
      </w:r>
      <w:r w:rsidR="00D120BE" w:rsidRPr="00061298">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page":"377-399","title":"Multiple imputation using chained equations: Issues and guidance for practice","type":"article-journal","volume":"30"},"uris":["http://www.mendeley.com/documents/?uuid=c24f84e9-c7fa-4375-a76e-f00cc11070b6"]}],"mendeley":{"formattedCitation":"(34)","plainTextFormattedCitation":"(34)","previouslyFormattedCitation":"(26)"},"properties":{"noteIndex":0},"schema":"https://github.com/citation-style-language/schema/raw/master/csl-citation.json"}</w:instrText>
      </w:r>
      <w:r w:rsidRPr="00061298">
        <w:fldChar w:fldCharType="separate"/>
      </w:r>
      <w:r w:rsidR="00D120BE" w:rsidRPr="00061298">
        <w:rPr>
          <w:noProof/>
        </w:rPr>
        <w:t>(34)</w:t>
      </w:r>
      <w:r w:rsidRPr="00061298">
        <w:fldChar w:fldCharType="end"/>
      </w:r>
      <w:r w:rsidR="00636859" w:rsidRPr="00061298">
        <w:t>C</w:t>
      </w:r>
      <w:r w:rsidR="00AD02A6" w:rsidRPr="00061298">
        <w:t>o</w:t>
      </w:r>
      <w:r w:rsidR="00CD3347" w:rsidRPr="00061298">
        <w:t>m</w:t>
      </w:r>
      <w:r w:rsidR="00AD02A6" w:rsidRPr="00061298">
        <w:t>parisons</w:t>
      </w:r>
      <w:r w:rsidR="00964AFF" w:rsidRPr="00462E95">
        <w:t xml:space="preserve"> </w:t>
      </w:r>
      <w:r w:rsidR="00636859">
        <w:t xml:space="preserve">of patient characteristics across the treatment groups </w:t>
      </w:r>
      <w:r w:rsidR="00AD02A6">
        <w:t>were</w:t>
      </w:r>
      <w:r w:rsidR="00964AFF" w:rsidRPr="00462E95">
        <w:t xml:space="preserve"> conducted using the</w:t>
      </w:r>
      <w:r w:rsidR="00AD02A6">
        <w:t xml:space="preserve"> weighted</w:t>
      </w:r>
      <w:r w:rsidR="00964AFF" w:rsidRPr="00462E95">
        <w:t xml:space="preserve"> Mann Whitney U and Chi-Square test</w:t>
      </w:r>
      <w:r w:rsidR="00AD02A6">
        <w:t>s</w:t>
      </w:r>
      <w:r w:rsidR="00964AFF" w:rsidRPr="00462E95">
        <w:t>. Survival analysis was conducted using the weighted Log-rank</w:t>
      </w:r>
      <w:r w:rsidR="00CD3347">
        <w:t xml:space="preserve"> </w:t>
      </w:r>
      <w:r w:rsidR="00636859">
        <w:t xml:space="preserve">tests </w:t>
      </w:r>
      <w:r w:rsidR="00CD3347">
        <w:t xml:space="preserve">and </w:t>
      </w:r>
      <w:r w:rsidR="00636859">
        <w:t>C</w:t>
      </w:r>
      <w:r w:rsidR="00CD3347">
        <w:t>ox proportional hazard models</w:t>
      </w:r>
      <w:r w:rsidR="0086362F" w:rsidRPr="00462E95">
        <w:t>.</w:t>
      </w:r>
      <w:r w:rsidR="005126B6" w:rsidRPr="00462E95">
        <w:t xml:space="preserve"> The proportional hazards assumption was assessed by inspection of scaled </w:t>
      </w:r>
      <w:r w:rsidR="00A3038A" w:rsidRPr="00462E95">
        <w:t>Sc</w:t>
      </w:r>
      <w:r w:rsidR="005126B6" w:rsidRPr="00462E95">
        <w:t>hoenfeld residuals</w:t>
      </w:r>
      <w:r w:rsidR="00A3038A" w:rsidRPr="00462E95">
        <w:t>.</w:t>
      </w:r>
      <w:r w:rsidR="00A3038A" w:rsidRPr="00462E95">
        <w:fldChar w:fldCharType="begin" w:fldLock="1"/>
      </w:r>
      <w:r w:rsidR="00D120BE">
        <w:instrText>ADDIN CSL_CITATION {"citationItems":[{"id":"ITEM-1","itemData":{"DOI":"10.1093/biomet/69.1.239","ISSN":"00063444","abstract":"Residuals are defined for the proportional hazards regression model introduced by Cox (1972). These residuals can be plotted against time to test the proportional hazards assumption. Histograms of these residuals can be used to examine fit and detect outlying covariate values. © 1982 Biometrika Trust.","author":[{"dropping-particle":"","family":"Schoenfeld","given":"David","non-dropping-particle":"","parse-names":false,"suffix":""}],"container-title":"Biometrika","id":"ITEM-1","issue":"1","issued":{"date-parts":[["1982"]]},"page":"239-241","title":"Partial residuals for the proportional hazards regression model","type":"article-journal","volume":"69"},"uris":["http://www.mendeley.com/documents/?uuid=87704dfc-c1b9-4645-afe0-7e51cd91e357"]}],"mendeley":{"formattedCitation":"(35)","plainTextFormattedCitation":"(35)","previouslyFormattedCitation":"(35)"},"properties":{"noteIndex":0},"schema":"https://github.com/citation-style-language/schema/raw/master/csl-citation.json"}</w:instrText>
      </w:r>
      <w:r w:rsidR="00A3038A" w:rsidRPr="00462E95">
        <w:fldChar w:fldCharType="separate"/>
      </w:r>
      <w:r w:rsidR="002B3E81" w:rsidRPr="002B3E81">
        <w:rPr>
          <w:noProof/>
        </w:rPr>
        <w:t>(35)</w:t>
      </w:r>
      <w:r w:rsidR="00A3038A" w:rsidRPr="00462E95">
        <w:fldChar w:fldCharType="end"/>
      </w:r>
      <w:r w:rsidR="0086362F" w:rsidRPr="00462E95">
        <w:t xml:space="preserve"> </w:t>
      </w:r>
      <w:r w:rsidR="0091081B" w:rsidRPr="00462E95">
        <w:t>T</w:t>
      </w:r>
      <w:r w:rsidR="0086362F" w:rsidRPr="00462E95">
        <w:t>he restricted mean survival time</w:t>
      </w:r>
      <w:r w:rsidR="005E43B7" w:rsidRPr="00462E95">
        <w:t xml:space="preserve"> (RMST)</w:t>
      </w:r>
      <w:r w:rsidR="005E43B7" w:rsidRPr="00462E95">
        <w:fldChar w:fldCharType="begin" w:fldLock="1"/>
      </w:r>
      <w:r w:rsidR="00D120BE">
        <w:instrText>ADDIN CSL_CITATION {"citationItems":[{"id":"ITEM-1","itemData":{"DOI":"10.1002/sim.4274","ISSN":"02776715","PMID":"21611958","abstract":"In most randomized clinical trials (RCTs) with a right-censored time-to-event outcome, the hazard ratio is taken as an appropriate measure of the effectiveness of a new treatment compared with a standard-of-care or control treatment. However, it has long been known that the hazard ratio is valid only under the proportional hazards (PH) assumption. This assumption is formally checked only rarely. Some recent trials, particularly the IPASS trial in lung cancer and the ICON7 trial in ovarian cancer, have alerted researchers to the possibility of gross non-PH, raising the critical question of how such data should be analyzed. Here, we propose the use of the restricted mean survival time at a prespecified, fixed time point as a useful general measure to report the difference between two survival curves. We describe different methods of estimating it and we illustrate its application to three RCTs in cancer. The examples are graded from a trial in kidney cancer in which there is no evidence of non-PH, to IPASS, where the opposite is clearly the case. We propose a simple, general scheme for the analysis of data from such RCTs. Key elements of our approach are Andersen's method of 'pseudo-observations,' which is based on the Kaplan-Meier estimate of the survival function, and Royston and Parmar's class of flexible parametric survival models, which may be used for analyzing data in the presence or in the absence of PH of the treatment effect. © 2011 John Wiley &amp; Sons, Ltd.","author":[{"dropping-particle":"","family":"Royston","given":"Patrick","non-dropping-particle":"","parse-names":false,"suffix":""},{"dropping-particle":"","family":"Parmar","given":"Mahesh K.B.","non-dropping-particle":"","parse-names":false,"suffix":""}],"container-title":"Statistics in Medicine","id":"ITEM-1","issue":"19","issued":{"date-parts":[["2011"]]},"page":"2409-2421","title":"The use of restricted mean survival time to estimate the treatment effect in randomized clinical trials when the proportional hazards assumption is in doubt","type":"article-journal","volume":"30"},"uris":["http://www.mendeley.com/documents/?uuid=1bc00264-bdc2-40da-a3b8-d32093aea95e"]},{"id":"ITEM-2","itemData":{"DOI":"10.1136/bmj.j2250","ISSN":"17561833","PMID":"28546261","abstract":"The hazard ratio (HR) is the most common measure of treatment effect in clinical trials that use time-to-event outcomes such as survival. When survival curves cross over or separate only after a considerable time, the proportional hazards assumption of the Cox model is violated, and HR can be misleading. We present two measures of treatment effects for situations where the HR changes over time: the life expectancy difference (LED) and life expectancy ratio (LER). LED is the difference between mean survival times in the intervention and control arms. LER is the ratio of these two times. LED and LER can be calculated for at least two time intervals during the trial, allowing for curves where the treatment effect changes over time. The two measures are readily interpretable as absolute and relative gains or losses in life expectancy.","author":[{"dropping-particle":"","family":"Dehbi","given":"Hakim Moulay","non-dropping-particle":"","parse-names":false,"suffix":""},{"dropping-particle":"","family":"Royston","given":"Patrick","non-dropping-particle":"","parse-names":false,"suffix":""},{"dropping-particle":"","family":"Hackshaw","given":"Allan","non-dropping-particle":"","parse-names":false,"suffix":""}],"container-title":"BMJ (Online)","id":"ITEM-2","issue":"May","issued":{"date-parts":[["2017"]]},"page":"1-7","title":"Life expectancy difference and life expectancy ratio: Two measures of treatment effects in randomised trials with non-proportional hazards","type":"article-journal","volume":"357"},"uris":["http://www.mendeley.com/documents/?uuid=1fa0f1d8-6978-45e4-8024-17eef6b4b445"]},{"id":"ITEM-3","itemData":{"DOI":"10.1200/JCO.2015.64.2488","ISSN":"15277755","PMID":"26884584","abstract":"Purpose: We aimed to compare empirically the treatment effects measured by the hazard ratio (HR) and by the difference (and ratio) of restricted mean survival times (RMST) in oncology randomized trials. Methods: We selected oncology randomized controlled trials from five leading journals during the last 6 months of 2014. We reconstructed individual patient data for one time-to-event outcome from each trial, preferably the primary outcome. We reanalyzed each trial and compared the treatment effect estimated by the HR with that by the difference (and ratio) of RMST. Weestimated an average ratio of the HR to the ratio of RMST; an average ratio less than one indicates more optimistic assessments with HRs. Results: We analyzed 54 randomized controlled trials totaling 33,212 patients. The selected outcome was overall survival in 21 (39%) trials. There was evidence of nonproportionality of hazards in 13 (24%) trials. The HR and RMST-based measures were in agreement regarding the statistical significance of the effect, except in one case. The median HR was 0.84 (Q1 to Q3 range, 0.67 to 0.97) and the median difference in RMST was 1.12 months (range, 0.22 to 2.75 months). The average ratio of the HR to the ratio of RMST was 1.11 (95% CI, 1.07 to 1.15), with substantial between-trial variability (I2 = 86%). Results were consistent by outcome type (overall survival v other outcomes) and whether the proportional hazard assumption held or not. Conclusion: On average, the HR provided significantly larger treatment effect estimates than the ratio of RMST. The HR may seem large when the absolute effect is small. RMST-based measures should be routinely reported in randomized trials with time-to-event outcomes.","author":[{"dropping-particle":"","family":"Trinquart","given":"Ludovic","non-dropping-particle":"","parse-names":false,"suffix":""},{"dropping-particle":"","family":"Jacot","given":"Justine","non-dropping-particle":"","parse-names":false,"suffix":""},{"dropping-particle":"","family":"Conner","given":"Sarah C.","non-dropping-particle":"","parse-names":false,"suffix":""},{"dropping-particle":"","family":"Porcher","given":"Raphaël","non-dropping-particle":"","parse-names":false,"suffix":""}],"container-title":"Journal of Clinical Oncology","id":"ITEM-3","issue":"15","issued":{"date-parts":[["2016"]]},"page":"1813-1819","title":"Comparison of treatment effects measured by the hazard ratio and by the ratio of restricted mean survival times in oncology randomized controlled trials","type":"article-journal","volume":"34"},"uris":["http://www.mendeley.com/documents/?uuid=a501d813-7e4f-472e-a36b-1985b18b8a3a"]},{"id":"ITEM-4","itemData":{"DOI":"10.1111/biom.12384","ISSN":"15410420","PMID":"26302239","abstract":"For a study with an event time as the endpoint, its survival function contains all the information regarding the temporal, stochastic profile of this outcome variable. The survival probability at a specific time point, say t, however, does not transparently capture the temporal profile of this endpoint up to t. An alternative is to use the restricted mean survival time (RMST) at time t to summarize the profile. The RMST is the mean survival time of all subjects in the study population followed up to t, and is simply the area under the survival curve up to t. The advantages of using such a quantification over the survival rate have been discussed in the setting of a fixed-time analysis. In this article, we generalize this approach by considering a curve based on the RMST over time as an alternative summary to the survival function. Inference, for instance, based on simultaneous confidence bands for a single RMST curve and also the difference between two RMST curves are proposed. The latter is informative for evaluating two groups under an equivalence or noninferiority setting, and quantifies the difference of two groups in a time scale. The proposal is illustrated with the data from two clinical trials, one from oncology and the other from cardiology.","author":[{"dropping-particle":"","family":"Zhao","given":"Lihui","non-dropping-particle":"","parse-names":false,"suffix":""},{"dropping-particle":"","family":"Claggett","given":"Brian","non-dropping-particle":"","parse-names":false,"suffix":""},{"dropping-particle":"","family":"Tian","given":"Lu","non-dropping-particle":"","parse-names":false,"suffix":""},{"dropping-particle":"","family":"Uno","given":"Hajime","non-dropping-particle":"","parse-names":false,"suffix":""},{"dropping-particle":"","family":"Pfeffer","given":"Marc A.","non-dropping-particle":"","parse-names":false,"suffix":""},{"dropping-particle":"","family":"Solomon","given":"Scott D.","non-dropping-particle":"","parse-names":false,"suffix":""},{"dropping-particle":"","family":"Trippa","given":"Lorenzo","non-dropping-particle":"","parse-names":false,"suffix":""},{"dropping-particle":"","family":"Wei","given":"L. J.","non-dropping-particle":"","parse-names":false,"suffix":""}],"container-title":"Biometrics","id":"ITEM-4","issue":"1","issued":{"date-parts":[["2016"]]},"page":"215-221","title":"On the restricted mean survival time curve in survival analysis","type":"article-journal","volume":"72"},"uris":["http://www.mendeley.com/documents/?uuid=7b26bb75-671c-42f3-9a70-76831ce2ae62"]},{"id":"ITEM-5","itemData":{"DOI":"10.1200/JCO.2016.67.8045","ISSN":"15277755","PMID":"27507871","author":[{"dropping-particle":"","family":"A'Hern","given":"Roger P.","non-dropping-particle":"","parse-names":false,"suffix":""}],"container-title":"Journal of Clinical Oncology","id":"ITEM-5","issue":"28","issued":{"date-parts":[["2016"]]},"page":"3474-3476","title":"Restricted mean survival time: An obligatory end point for time-to-event analysis in cancer trials?","type":"article-journal","volume":"34"},"uris":["http://www.mendeley.com/documents/?uuid=27ba1366-f534-4a64-bf3c-2523ad0be987"]},{"id":"ITEM-6","itemData":{"DOI":"10.1016/j.clon.2018.04.011","ISSN":"14332981","PMID":"29776805","abstract":"Hazard ratios are commonly used when comparing survival between two groups and make the assumption that the relative event rates do not change markedly during follow-up, i.e. that event rates are proportional. However, there is currently debate about the use of the proportional hazards assumption to summarise the treatment effect in survival analysis compared with restricted mean survival time (RMST) analysis, particularly in cancer trials. In many situations it is unrealistic to assume that relative event rates in two groups will be proportional throughout follow-up and, hence, RMST analysis, which does not make this assumption, may be preferable. Several benefits of the latter approach have been identified but the biological perspective is not often discussed. Biological features such as the patterns of tumour growth and response can also contribute to assessing the relative merit of these two methods; such biological considerations are the subject of this paper. The observation that the most commonly observed approximation to the underlying distribution of time to event data, the lognormal distribution, does not reliably show proportional hazards in the comparison of two groups, lends weight to a statistical approach that is not based on proportional hazards. The proportional hazards assumption should be viewed more critically when estimating treatment effects. An optimum approach may be to include both proportional hazards analysis and RMST analysis when comparing time to event endpoints.","author":[{"dropping-particle":"","family":"A'Hern","given":"R. P.","non-dropping-particle":"","parse-names":false,"suffix":""}],"container-title":"Clinical Oncology","id":"ITEM-6","issue":"9","issued":{"date-parts":[["2018"]]},"page":"e75-e80","publisher":"Elsevier Ltd","title":"Cancer Biology and Survival Analysis in Cancer Trials: Restricted Mean Survival Time Analysis versus Hazard Ratios","type":"article-journal","volume":"30"},"uris":["http://www.mendeley.com/documents/?uuid=d0d20dbc-629a-4e7b-964a-fe3c74a13ed1"]}],"mendeley":{"formattedCitation":"(36–41)","plainTextFormattedCitation":"(36–41)","previouslyFormattedCitation":"(36–41)"},"properties":{"noteIndex":0},"schema":"https://github.com/citation-style-language/schema/raw/master/csl-citation.json"}</w:instrText>
      </w:r>
      <w:r w:rsidR="005E43B7" w:rsidRPr="00462E95">
        <w:fldChar w:fldCharType="separate"/>
      </w:r>
      <w:r w:rsidR="002B3E81" w:rsidRPr="002B3E81">
        <w:rPr>
          <w:noProof/>
        </w:rPr>
        <w:t>(36–41)</w:t>
      </w:r>
      <w:r w:rsidR="005E43B7" w:rsidRPr="00462E95">
        <w:fldChar w:fldCharType="end"/>
      </w:r>
      <w:r w:rsidR="0086362F" w:rsidRPr="00462E95">
        <w:t xml:space="preserve"> and its derivative</w:t>
      </w:r>
      <w:r w:rsidR="00E4099E" w:rsidRPr="00462E95">
        <w:t xml:space="preserve"> the</w:t>
      </w:r>
      <w:r w:rsidR="0086362F" w:rsidRPr="00462E95">
        <w:t xml:space="preserve"> life expectancy difference</w:t>
      </w:r>
      <w:r w:rsidR="0091081B" w:rsidRPr="00462E95">
        <w:t xml:space="preserve"> </w:t>
      </w:r>
      <w:r w:rsidR="0086362F" w:rsidRPr="00462E95">
        <w:t>were</w:t>
      </w:r>
      <w:r w:rsidR="0091081B" w:rsidRPr="00462E95">
        <w:t xml:space="preserve"> also</w:t>
      </w:r>
      <w:r w:rsidR="0086362F" w:rsidRPr="00462E95">
        <w:t xml:space="preserve"> calculated </w:t>
      </w:r>
      <w:r w:rsidR="0091081B" w:rsidRPr="00462E95">
        <w:t>at</w:t>
      </w:r>
      <w:r w:rsidR="0086362F" w:rsidRPr="00462E95">
        <w:t xml:space="preserve"> 36 and 60 months</w:t>
      </w:r>
      <w:r w:rsidR="005E43B7" w:rsidRPr="00462E95">
        <w:t>.</w:t>
      </w:r>
      <w:r w:rsidR="00851506" w:rsidRPr="00462E95">
        <w:t xml:space="preserve"> As IPTW only adjusts for </w:t>
      </w:r>
      <w:r w:rsidR="00636859">
        <w:t>known confounders</w:t>
      </w:r>
      <w:r w:rsidR="00851506" w:rsidRPr="00462E95">
        <w:t xml:space="preserve">, a sensitivity analysis was conducted to assess for the magnitude of confounding </w:t>
      </w:r>
      <w:r w:rsidR="00636859">
        <w:t xml:space="preserve">from unmeasured factors </w:t>
      </w:r>
      <w:r w:rsidR="00851506" w:rsidRPr="00462E95">
        <w:t>required to eliminate the measured effect</w:t>
      </w:r>
      <w:r w:rsidR="00C6727F">
        <w:t xml:space="preserve">, using </w:t>
      </w:r>
      <w:r w:rsidR="00851506" w:rsidRPr="00462E95">
        <w:t>the E-Value</w:t>
      </w:r>
      <w:r w:rsidR="00C1030A">
        <w:fldChar w:fldCharType="begin" w:fldLock="1"/>
      </w:r>
      <w:r w:rsidR="00D120BE">
        <w:instrText>ADDIN CSL_CITATION {"citationItems":[{"id":"ITEM-1","itemData":{"DOI":"10.7326/M16-2607","ISSN":"15393704","PMID":"28693043","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author":[{"dropping-particle":"","family":"Weele","given":"Tyler J.","non-dropping-particle":"Van Der","parse-names":false,"suffix":""},{"dropping-particle":"","family":"Ding","given":"Peng","non-dropping-particle":"","parse-names":false,"suffix":""}],"container-title":"Annals of Internal Medicine","id":"ITEM-1","issue":"4","issued":{"date-parts":[["2017"]]},"page":"268-274","title":"Sensitivity analysis in observational research: Introducing the E-Value","type":"article-journal","volume":"167"},"uris":["http://www.mendeley.com/documents/?uuid=b8bf2958-f437-4c52-965a-fdfd999b56be"]}],"mendeley":{"formattedCitation":"(42)","plainTextFormattedCitation":"(42)","previouslyFormattedCitation":"(42)"},"properties":{"noteIndex":0},"schema":"https://github.com/citation-style-language/schema/raw/master/csl-citation.json"}</w:instrText>
      </w:r>
      <w:r w:rsidR="00C1030A">
        <w:fldChar w:fldCharType="separate"/>
      </w:r>
      <w:r w:rsidR="002B3E81" w:rsidRPr="002B3E81">
        <w:rPr>
          <w:noProof/>
        </w:rPr>
        <w:t>(42)</w:t>
      </w:r>
      <w:r w:rsidR="00C1030A">
        <w:fldChar w:fldCharType="end"/>
      </w:r>
      <w:r w:rsidR="00C6727F">
        <w:t>.</w:t>
      </w:r>
      <w:r w:rsidR="00AD5710" w:rsidRPr="00462E95">
        <w:t xml:space="preserve"> </w:t>
      </w:r>
      <w:r w:rsidR="00C6727F">
        <w:t>In a second sensitivity analysis</w:t>
      </w:r>
      <w:r w:rsidR="00E060CA">
        <w:t>, the</w:t>
      </w:r>
      <w:r w:rsidR="00AD5710" w:rsidRPr="00462E95">
        <w:t xml:space="preserve"> landmark time </w:t>
      </w:r>
      <w:r w:rsidR="00E060CA">
        <w:t xml:space="preserve">was </w:t>
      </w:r>
      <w:r w:rsidR="00E060CA" w:rsidRPr="00462E95">
        <w:t xml:space="preserve">varied </w:t>
      </w:r>
      <w:r w:rsidR="00AD5710" w:rsidRPr="00462E95">
        <w:t xml:space="preserve">up to six months post-surgery to ensure that immortal time bias had been adequately controlled </w:t>
      </w:r>
      <w:r w:rsidR="00A46AFD" w:rsidRPr="00462E95">
        <w:t xml:space="preserve">for </w:t>
      </w:r>
      <w:r w:rsidR="00AD5710" w:rsidRPr="00462E95">
        <w:t>in the analysis.</w:t>
      </w:r>
      <w:r w:rsidR="00676728">
        <w:t xml:space="preserve"> </w:t>
      </w:r>
      <w:r w:rsidR="00C6727F">
        <w:t>A series of s</w:t>
      </w:r>
      <w:r w:rsidR="00964AFF" w:rsidRPr="00462E95">
        <w:t>ubgroup analyses</w:t>
      </w:r>
      <w:r w:rsidR="00851506" w:rsidRPr="00462E95">
        <w:t xml:space="preserve"> were</w:t>
      </w:r>
      <w:r w:rsidR="00AD5710" w:rsidRPr="00462E95">
        <w:t xml:space="preserve"> </w:t>
      </w:r>
      <w:r w:rsidR="00676728">
        <w:t xml:space="preserve">also </w:t>
      </w:r>
      <w:r w:rsidR="00847CED" w:rsidRPr="00462E95">
        <w:t xml:space="preserve">conducted </w:t>
      </w:r>
      <w:r w:rsidR="001A2E62">
        <w:t xml:space="preserve">to assess </w:t>
      </w:r>
      <w:r w:rsidR="00C6727F">
        <w:t xml:space="preserve">the stability of the estimated treatment </w:t>
      </w:r>
      <w:r w:rsidR="00C6727F">
        <w:lastRenderedPageBreak/>
        <w:t xml:space="preserve">effect.  </w:t>
      </w:r>
      <w:r w:rsidR="007D4994">
        <w:t>T</w:t>
      </w:r>
      <w:r w:rsidR="001A2E62">
        <w:t>he effect of</w:t>
      </w:r>
      <w:r w:rsidR="00E24B5B">
        <w:t xml:space="preserve"> tumour site (</w:t>
      </w:r>
      <w:r w:rsidR="004C6085">
        <w:t>oe</w:t>
      </w:r>
      <w:r w:rsidR="00E24B5B">
        <w:t>sophagus, G</w:t>
      </w:r>
      <w:r w:rsidR="004C6085">
        <w:t>O</w:t>
      </w:r>
      <w:r w:rsidR="00E24B5B">
        <w:t>J, stomach) and lymph node involvement (N0</w:t>
      </w:r>
      <w:r w:rsidR="008B4321">
        <w:t>, N+)</w:t>
      </w:r>
      <w:r w:rsidR="007D4994">
        <w:t xml:space="preserve"> were assessed separately</w:t>
      </w:r>
      <w:r w:rsidR="00322C51" w:rsidRPr="00462E95">
        <w:t>.</w:t>
      </w:r>
      <w:r w:rsidR="00F302E8" w:rsidRPr="00462E95">
        <w:t xml:space="preserve"> </w:t>
      </w:r>
      <w:r w:rsidR="00851506" w:rsidRPr="00462E95">
        <w:t xml:space="preserve">IPT weights were recalculated for each analysis. </w:t>
      </w:r>
      <w:r w:rsidR="00964AFF" w:rsidRPr="00462E95">
        <w:t>All analys</w:t>
      </w:r>
      <w:r w:rsidR="00CE3A5C" w:rsidRPr="00462E95">
        <w:t>e</w:t>
      </w:r>
      <w:r w:rsidR="00964AFF" w:rsidRPr="00462E95">
        <w:t>s w</w:t>
      </w:r>
      <w:r w:rsidR="00CE3A5C" w:rsidRPr="00462E95">
        <w:t>ere</w:t>
      </w:r>
      <w:r w:rsidR="00964AFF" w:rsidRPr="00462E95">
        <w:t xml:space="preserve"> conducted in R</w:t>
      </w:r>
      <w:r w:rsidR="00A60A97">
        <w:t>.</w:t>
      </w:r>
      <w:r w:rsidR="00964AFF" w:rsidRPr="00462E95">
        <w:fldChar w:fldCharType="begin" w:fldLock="1"/>
      </w:r>
      <w:r w:rsidR="00D120BE">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335d64a2-026b-46d4-b6bb-11e70f04fd27"]}],"mendeley":{"formattedCitation":"(43)","plainTextFormattedCitation":"(43)","previouslyFormattedCitation":"(43)"},"properties":{"noteIndex":0},"schema":"https://github.com/citation-style-language/schema/raw/master/csl-citation.json"}</w:instrText>
      </w:r>
      <w:r w:rsidR="00964AFF" w:rsidRPr="00462E95">
        <w:fldChar w:fldCharType="separate"/>
      </w:r>
      <w:r w:rsidR="002B3E81" w:rsidRPr="002B3E81">
        <w:rPr>
          <w:noProof/>
        </w:rPr>
        <w:t>(43)</w:t>
      </w:r>
      <w:r w:rsidR="00964AFF" w:rsidRPr="00462E95">
        <w:fldChar w:fldCharType="end"/>
      </w:r>
    </w:p>
    <w:p w14:paraId="33237A65" w14:textId="4722DFC6" w:rsidR="00322C51" w:rsidRDefault="00322C51" w:rsidP="00D7580B">
      <w:pPr>
        <w:spacing w:before="0"/>
        <w:rPr>
          <w:sz w:val="24"/>
          <w:szCs w:val="24"/>
        </w:rPr>
      </w:pPr>
      <w:r>
        <w:rPr>
          <w:sz w:val="24"/>
          <w:szCs w:val="24"/>
        </w:rPr>
        <w:br w:type="page"/>
      </w:r>
    </w:p>
    <w:p w14:paraId="29B2DF4E" w14:textId="1C7EADE3" w:rsidR="00322C51" w:rsidRPr="007E3DBA" w:rsidRDefault="00322C51" w:rsidP="00D7580B">
      <w:pPr>
        <w:spacing w:before="0"/>
        <w:rPr>
          <w:sz w:val="40"/>
          <w:szCs w:val="40"/>
        </w:rPr>
      </w:pPr>
      <w:r w:rsidRPr="006B66B6">
        <w:rPr>
          <w:sz w:val="40"/>
          <w:szCs w:val="40"/>
        </w:rPr>
        <w:lastRenderedPageBreak/>
        <w:t>Results</w:t>
      </w:r>
    </w:p>
    <w:p w14:paraId="608EB1AE" w14:textId="4EFD0B2A" w:rsidR="007B6070" w:rsidRPr="00061298" w:rsidRDefault="005422B4">
      <w:pPr>
        <w:spacing w:line="480" w:lineRule="auto"/>
        <w:rPr>
          <w:b/>
          <w:bCs/>
        </w:rPr>
      </w:pPr>
      <w:r w:rsidRPr="00061298">
        <w:rPr>
          <w:b/>
          <w:bCs/>
        </w:rPr>
        <w:t>Patients</w:t>
      </w:r>
    </w:p>
    <w:p w14:paraId="565C096D" w14:textId="3CDBB768" w:rsidR="001C6F81" w:rsidRPr="00E93A26" w:rsidRDefault="00061298" w:rsidP="007F2F8D">
      <w:pPr>
        <w:spacing w:line="480" w:lineRule="auto"/>
      </w:pPr>
      <w:r w:rsidRPr="00061298">
        <w:t xml:space="preserve">Figure 1 details the flow chart of the study. </w:t>
      </w:r>
      <w:r w:rsidR="00851506" w:rsidRPr="00061298">
        <w:t xml:space="preserve">In total, </w:t>
      </w:r>
      <w:r w:rsidR="0050123F" w:rsidRPr="00061298">
        <w:t>4,139</w:t>
      </w:r>
      <w:r w:rsidR="00F4585C" w:rsidRPr="00061298">
        <w:t xml:space="preserve"> </w:t>
      </w:r>
      <w:r w:rsidR="00551A3E" w:rsidRPr="00061298">
        <w:t xml:space="preserve">patients </w:t>
      </w:r>
      <w:r w:rsidR="00B507C4" w:rsidRPr="00061298">
        <w:t>treated in 5</w:t>
      </w:r>
      <w:r w:rsidR="000B63C4" w:rsidRPr="00061298">
        <w:t>8</w:t>
      </w:r>
      <w:r w:rsidR="00B507C4" w:rsidRPr="00061298">
        <w:t xml:space="preserve"> centres</w:t>
      </w:r>
      <w:r w:rsidR="00851506" w:rsidRPr="00061298">
        <w:t xml:space="preserve"> were included. </w:t>
      </w:r>
      <w:r w:rsidR="00011C5A" w:rsidRPr="00061298">
        <w:t xml:space="preserve">Missing data on patient characteristics were present in 1124 cases (27.1%), with the most frequent missing variables being circumferential resection margin (CRM, 16.0%), cT (5.3%), cN (2.8%), ypN (4.4%), ypT (4.3%) and length of stay (4.1%). All other variables had &lt;1% missing data. </w:t>
      </w:r>
      <w:r w:rsidR="00A05253" w:rsidRPr="00061298">
        <w:t>A</w:t>
      </w:r>
      <w:r w:rsidR="00831B5C" w:rsidRPr="00E93A26">
        <w:t xml:space="preserve"> full course</w:t>
      </w:r>
      <w:r w:rsidR="00A05253">
        <w:t xml:space="preserve"> of preoperative chemotherapy was</w:t>
      </w:r>
      <w:r w:rsidR="00831B5C" w:rsidRPr="00E93A26">
        <w:t xml:space="preserve"> completed in </w:t>
      </w:r>
      <w:r w:rsidR="000B63C4">
        <w:t>3,025</w:t>
      </w:r>
      <w:r w:rsidR="00831B5C" w:rsidRPr="00E93A26">
        <w:t xml:space="preserve"> cases (73.</w:t>
      </w:r>
      <w:r w:rsidR="000B63C4">
        <w:t>1</w:t>
      </w:r>
      <w:r w:rsidR="00831B5C" w:rsidRPr="00E93A26">
        <w:t xml:space="preserve">%). </w:t>
      </w:r>
      <w:r w:rsidR="00ED5AA1">
        <w:t xml:space="preserve">The </w:t>
      </w:r>
      <w:r w:rsidR="00E673EF">
        <w:t>site</w:t>
      </w:r>
      <w:r w:rsidR="00ED5AA1">
        <w:t xml:space="preserve"> of the tumour was in the </w:t>
      </w:r>
      <w:r w:rsidR="004C6085">
        <w:t>o</w:t>
      </w:r>
      <w:r w:rsidR="00ED5AA1">
        <w:t xml:space="preserve">esophagus in </w:t>
      </w:r>
      <w:r w:rsidR="00A86434">
        <w:t>4</w:t>
      </w:r>
      <w:r w:rsidR="00D341C5">
        <w:t>7</w:t>
      </w:r>
      <w:r w:rsidR="00A86434">
        <w:t>.</w:t>
      </w:r>
      <w:r w:rsidR="00D341C5">
        <w:t>9%</w:t>
      </w:r>
      <w:r w:rsidR="00A86434">
        <w:t xml:space="preserve">, </w:t>
      </w:r>
      <w:r w:rsidR="00D341C5">
        <w:t>the G</w:t>
      </w:r>
      <w:r w:rsidR="004C6085">
        <w:t>O</w:t>
      </w:r>
      <w:r w:rsidR="00D341C5">
        <w:t xml:space="preserve">J in </w:t>
      </w:r>
      <w:r w:rsidR="00A86434">
        <w:t xml:space="preserve">29.2% and </w:t>
      </w:r>
      <w:r w:rsidR="00D341C5">
        <w:t xml:space="preserve">the stomach in </w:t>
      </w:r>
      <w:r w:rsidR="00A86434">
        <w:t>22.</w:t>
      </w:r>
      <w:r w:rsidR="00D341C5">
        <w:t xml:space="preserve">9%. </w:t>
      </w:r>
      <w:r w:rsidR="008A1FCD" w:rsidRPr="00E93A26">
        <w:t xml:space="preserve">Median survival for the full study cohort was </w:t>
      </w:r>
      <w:r w:rsidR="00BC6558">
        <w:t>57.1</w:t>
      </w:r>
      <w:r w:rsidR="008A1FCD" w:rsidRPr="00E93A26">
        <w:t xml:space="preserve"> months (95% CI </w:t>
      </w:r>
      <w:r w:rsidR="003576EB">
        <w:t>51.9-63.6</w:t>
      </w:r>
      <w:r w:rsidR="008A1FCD" w:rsidRPr="00E93A26">
        <w:t xml:space="preserve"> months), with </w:t>
      </w:r>
      <w:r w:rsidR="00A60A97">
        <w:t xml:space="preserve">the proportion of patients </w:t>
      </w:r>
      <w:r w:rsidR="008A1FCD" w:rsidRPr="00E93A26">
        <w:t>surviv</w:t>
      </w:r>
      <w:r w:rsidR="00A60A97">
        <w:t>ing</w:t>
      </w:r>
      <w:r w:rsidR="008A1FCD" w:rsidRPr="00E93A26">
        <w:t xml:space="preserve"> at 3- and 5-years </w:t>
      </w:r>
      <w:r w:rsidR="009D3675">
        <w:t>60.8</w:t>
      </w:r>
      <w:r w:rsidR="008A1FCD" w:rsidRPr="00E93A26">
        <w:t>% and 4</w:t>
      </w:r>
      <w:r w:rsidR="009D3675">
        <w:t>9</w:t>
      </w:r>
      <w:r w:rsidR="008A1FCD" w:rsidRPr="00E93A26">
        <w:t>.</w:t>
      </w:r>
      <w:r w:rsidR="009D3675">
        <w:t>3</w:t>
      </w:r>
      <w:r w:rsidR="008A1FCD" w:rsidRPr="00E93A26">
        <w:t xml:space="preserve">% respectively. Median follow up was </w:t>
      </w:r>
      <w:r w:rsidR="00360DD2">
        <w:t xml:space="preserve">37.5 </w:t>
      </w:r>
      <w:r w:rsidR="008A1FCD" w:rsidRPr="00E93A26">
        <w:t xml:space="preserve">months (IQR </w:t>
      </w:r>
      <w:r w:rsidR="00292590">
        <w:t>21.5</w:t>
      </w:r>
      <w:r w:rsidR="008A1FCD" w:rsidRPr="00E93A26">
        <w:t>-5</w:t>
      </w:r>
      <w:r w:rsidR="00292590">
        <w:t>3</w:t>
      </w:r>
      <w:r w:rsidR="008A1FCD" w:rsidRPr="00E93A26">
        <w:t>.</w:t>
      </w:r>
      <w:r w:rsidR="00292590">
        <w:t>1</w:t>
      </w:r>
      <w:r w:rsidR="008A1FCD" w:rsidRPr="00E93A26">
        <w:t xml:space="preserve"> months). In the </w:t>
      </w:r>
      <w:r w:rsidR="00EF088B">
        <w:t>preoperative</w:t>
      </w:r>
      <w:r w:rsidR="008A1FCD" w:rsidRPr="00E93A26">
        <w:t xml:space="preserve"> setting, ECX was most frequently </w:t>
      </w:r>
      <w:r w:rsidR="007B5674">
        <w:t xml:space="preserve">used </w:t>
      </w:r>
      <w:r w:rsidR="008A1FCD" w:rsidRPr="00E93A26">
        <w:t>(</w:t>
      </w:r>
      <w:r w:rsidR="000A63F4">
        <w:t>3116</w:t>
      </w:r>
      <w:r w:rsidR="008A1FCD" w:rsidRPr="00E93A26">
        <w:t xml:space="preserve"> cases, 7</w:t>
      </w:r>
      <w:r w:rsidR="000A63F4">
        <w:t>5.3</w:t>
      </w:r>
      <w:r w:rsidR="008A1FCD" w:rsidRPr="00E93A26">
        <w:t>%) followed by EOX (</w:t>
      </w:r>
      <w:r w:rsidR="0086185B">
        <w:t>717</w:t>
      </w:r>
      <w:r w:rsidR="008A1FCD" w:rsidRPr="00E93A26">
        <w:t>/17.</w:t>
      </w:r>
      <w:r w:rsidR="0086185B">
        <w:t>3</w:t>
      </w:r>
      <w:r w:rsidR="008A1FCD" w:rsidRPr="00E93A26">
        <w:t>%), FLOT (1</w:t>
      </w:r>
      <w:r w:rsidR="0086185B">
        <w:t>35</w:t>
      </w:r>
      <w:r w:rsidR="008A1FCD" w:rsidRPr="00E93A26">
        <w:t>/3.</w:t>
      </w:r>
      <w:r w:rsidR="0086185B">
        <w:t>3</w:t>
      </w:r>
      <w:r w:rsidR="008A1FCD" w:rsidRPr="00E93A26">
        <w:t>%), ECF (</w:t>
      </w:r>
      <w:r w:rsidR="0086185B">
        <w:t>134</w:t>
      </w:r>
      <w:r w:rsidR="008A1FCD" w:rsidRPr="00E93A26">
        <w:t>/3.</w:t>
      </w:r>
      <w:r w:rsidR="0086185B">
        <w:t>2</w:t>
      </w:r>
      <w:r w:rsidR="008A1FCD" w:rsidRPr="00E93A26">
        <w:t>%), and EOF (</w:t>
      </w:r>
      <w:r w:rsidR="003176C6">
        <w:t>37</w:t>
      </w:r>
      <w:r w:rsidR="008A1FCD" w:rsidRPr="00E93A26">
        <w:t>/</w:t>
      </w:r>
      <w:r w:rsidR="003176C6">
        <w:t>0.9</w:t>
      </w:r>
      <w:r w:rsidR="008A1FCD" w:rsidRPr="00E93A26">
        <w:t>%)</w:t>
      </w:r>
      <w:r w:rsidR="005352DA" w:rsidRPr="00E93A26">
        <w:t xml:space="preserve">. </w:t>
      </w:r>
      <w:r w:rsidR="00831B5C" w:rsidRPr="00E93A26">
        <w:t>The</w:t>
      </w:r>
      <w:r w:rsidR="00B70398">
        <w:t xml:space="preserve"> most common procedures performed were Ivor-Lewis </w:t>
      </w:r>
      <w:r w:rsidR="004C6085">
        <w:t>o</w:t>
      </w:r>
      <w:r w:rsidR="00B70398">
        <w:t>esophagectomy (2439 cases,</w:t>
      </w:r>
      <w:r w:rsidR="00136DFF">
        <w:t xml:space="preserve"> 58.9%</w:t>
      </w:r>
      <w:r w:rsidR="00B70398">
        <w:t xml:space="preserve">), total gastrectomy (703, </w:t>
      </w:r>
      <w:r w:rsidR="00136DFF">
        <w:t>16.9%</w:t>
      </w:r>
      <w:r w:rsidR="00B70398">
        <w:t>) and distal gastrectomy</w:t>
      </w:r>
      <w:r w:rsidR="00831B5C" w:rsidRPr="00E93A26">
        <w:t xml:space="preserve"> </w:t>
      </w:r>
      <w:r w:rsidR="00B70398">
        <w:t xml:space="preserve">(414, </w:t>
      </w:r>
      <w:r w:rsidR="00136DFF">
        <w:t>10.0%</w:t>
      </w:r>
      <w:r w:rsidR="00B70398">
        <w:t>)</w:t>
      </w:r>
      <w:r w:rsidR="00136DFF">
        <w:t>.</w:t>
      </w:r>
    </w:p>
    <w:p w14:paraId="2AA82F77" w14:textId="592DBC3A" w:rsidR="006B66B6" w:rsidRPr="00E93A26" w:rsidRDefault="00F63763" w:rsidP="007E3DBA">
      <w:pPr>
        <w:spacing w:before="100" w:beforeAutospacing="1" w:after="100" w:afterAutospacing="1" w:line="480" w:lineRule="auto"/>
      </w:pPr>
      <w:r w:rsidRPr="00E93A26">
        <w:t>P</w:t>
      </w:r>
      <w:r w:rsidR="00851506" w:rsidRPr="00E93A26">
        <w:t xml:space="preserve">ostoperative chemotherapy </w:t>
      </w:r>
      <w:r w:rsidR="00831B5C" w:rsidRPr="00E93A26">
        <w:t xml:space="preserve">was </w:t>
      </w:r>
      <w:r w:rsidRPr="00E93A26">
        <w:t>started</w:t>
      </w:r>
      <w:r w:rsidR="004759EA">
        <w:t xml:space="preserve"> </w:t>
      </w:r>
      <w:r w:rsidR="004759EA" w:rsidRPr="00E93A26">
        <w:t>within 90 days of surgery</w:t>
      </w:r>
      <w:r w:rsidR="00831B5C" w:rsidRPr="00E93A26">
        <w:t xml:space="preserve"> in 1</w:t>
      </w:r>
      <w:r w:rsidR="008F53D3">
        <w:t>,5</w:t>
      </w:r>
      <w:r w:rsidR="00A80400">
        <w:t>93</w:t>
      </w:r>
      <w:r w:rsidR="00831B5C" w:rsidRPr="00E93A26">
        <w:t xml:space="preserve"> (</w:t>
      </w:r>
      <w:r w:rsidR="008F53D3">
        <w:t>38.5</w:t>
      </w:r>
      <w:r w:rsidR="00831B5C" w:rsidRPr="00E93A26">
        <w:t>%) cases</w:t>
      </w:r>
      <w:r w:rsidR="007C301B">
        <w:t xml:space="preserve"> (the treatment group)</w:t>
      </w:r>
      <w:r w:rsidR="00831B5C" w:rsidRPr="00E93A26">
        <w:t xml:space="preserve">, with </w:t>
      </w:r>
      <w:r w:rsidR="008F53D3">
        <w:t>2</w:t>
      </w:r>
      <w:r w:rsidR="00851506" w:rsidRPr="00E93A26">
        <w:t>,</w:t>
      </w:r>
      <w:r w:rsidR="008F53D3">
        <w:t>546</w:t>
      </w:r>
      <w:r w:rsidR="005130CE" w:rsidRPr="00E93A26">
        <w:t xml:space="preserve"> (6</w:t>
      </w:r>
      <w:r w:rsidR="008F53D3">
        <w:t>1</w:t>
      </w:r>
      <w:r w:rsidR="005130CE" w:rsidRPr="00E93A26">
        <w:t>.</w:t>
      </w:r>
      <w:r w:rsidR="007C52AB" w:rsidRPr="00E93A26">
        <w:t>5</w:t>
      </w:r>
      <w:r w:rsidR="005130CE" w:rsidRPr="00E93A26">
        <w:t>%)</w:t>
      </w:r>
      <w:r w:rsidR="00851506" w:rsidRPr="00E93A26">
        <w:t xml:space="preserve"> </w:t>
      </w:r>
      <w:r w:rsidR="00831B5C" w:rsidRPr="00E93A26">
        <w:t>receiving observation only.</w:t>
      </w:r>
      <w:r w:rsidR="00636F82" w:rsidRPr="00E93A26">
        <w:t xml:space="preserve"> </w:t>
      </w:r>
      <w:r w:rsidR="003D0C90" w:rsidRPr="00E93A26">
        <w:t xml:space="preserve">In </w:t>
      </w:r>
      <w:r w:rsidR="00B14601">
        <w:t xml:space="preserve">the </w:t>
      </w:r>
      <w:r w:rsidR="00A60A97">
        <w:t>treatment group</w:t>
      </w:r>
      <w:r w:rsidR="003D0C90" w:rsidRPr="00E93A26">
        <w:t xml:space="preserve">, </w:t>
      </w:r>
      <w:r w:rsidR="008F0977">
        <w:t>953</w:t>
      </w:r>
      <w:r w:rsidR="003D0C90" w:rsidRPr="00E93A26">
        <w:t xml:space="preserve"> </w:t>
      </w:r>
      <w:r w:rsidR="00A60A97">
        <w:t xml:space="preserve">patients </w:t>
      </w:r>
      <w:r w:rsidR="003D0C90" w:rsidRPr="00E93A26">
        <w:t>(</w:t>
      </w:r>
      <w:r w:rsidR="008F0977">
        <w:t>61.9</w:t>
      </w:r>
      <w:r w:rsidR="003D0C90" w:rsidRPr="00E93A26">
        <w:t xml:space="preserve">%) </w:t>
      </w:r>
      <w:r w:rsidR="001C50FC">
        <w:t>were recorded as receiving</w:t>
      </w:r>
      <w:r w:rsidR="003D0C90" w:rsidRPr="00E93A26">
        <w:t xml:space="preserve"> three or more </w:t>
      </w:r>
      <w:r w:rsidR="008F0977">
        <w:t xml:space="preserve">postoperative </w:t>
      </w:r>
      <w:r w:rsidR="003D0C90" w:rsidRPr="00E93A26">
        <w:t xml:space="preserve">cycles of chemotherapy, </w:t>
      </w:r>
      <w:r w:rsidR="006D5F09">
        <w:t>384</w:t>
      </w:r>
      <w:r w:rsidR="003D0C90" w:rsidRPr="00E93A26">
        <w:t xml:space="preserve"> (25.</w:t>
      </w:r>
      <w:r w:rsidR="006D5F09">
        <w:t>0</w:t>
      </w:r>
      <w:r w:rsidR="003D0C90" w:rsidRPr="00E93A26">
        <w:t xml:space="preserve">%) two </w:t>
      </w:r>
      <w:r w:rsidR="009C3727">
        <w:t xml:space="preserve">cycles </w:t>
      </w:r>
      <w:r w:rsidR="003D0C90" w:rsidRPr="00E93A26">
        <w:t xml:space="preserve">and </w:t>
      </w:r>
      <w:r w:rsidR="006D5F09">
        <w:t>256</w:t>
      </w:r>
      <w:r w:rsidR="003D0C90" w:rsidRPr="00E93A26">
        <w:t xml:space="preserve"> (16.</w:t>
      </w:r>
      <w:r w:rsidR="006D5F09">
        <w:t>6</w:t>
      </w:r>
      <w:r w:rsidR="003D0C90" w:rsidRPr="00E93A26">
        <w:t>%) one</w:t>
      </w:r>
      <w:r w:rsidR="009C3727">
        <w:t xml:space="preserve"> cycle</w:t>
      </w:r>
      <w:r w:rsidR="003D0C90" w:rsidRPr="00E93A26">
        <w:t xml:space="preserve">. </w:t>
      </w:r>
      <w:r w:rsidR="000C2F49" w:rsidRPr="00E93A26">
        <w:t xml:space="preserve">Fewer patients who underwent FLOT received postoperative treatment than those who underwent </w:t>
      </w:r>
      <w:r w:rsidR="008A7149">
        <w:t>platinum</w:t>
      </w:r>
      <w:r w:rsidR="00611BCD">
        <w:t xml:space="preserve">-based </w:t>
      </w:r>
      <w:r w:rsidR="000C2F49" w:rsidRPr="00E93A26">
        <w:t>triplet chemotherapy (1</w:t>
      </w:r>
      <w:r w:rsidR="00D500AE">
        <w:t>2.6</w:t>
      </w:r>
      <w:r w:rsidR="000C2F49" w:rsidRPr="00E93A26">
        <w:t>% vs 3</w:t>
      </w:r>
      <w:r w:rsidR="00D500AE">
        <w:t>9</w:t>
      </w:r>
      <w:r w:rsidR="000C2F49" w:rsidRPr="00E93A26">
        <w:t>.</w:t>
      </w:r>
      <w:r w:rsidR="00D500AE">
        <w:t>4</w:t>
      </w:r>
      <w:r w:rsidR="000C2F49" w:rsidRPr="00E93A26">
        <w:t>%, p&lt;0.001)</w:t>
      </w:r>
      <w:r w:rsidR="00190590">
        <w:t>, although the number of FLOT patients was small</w:t>
      </w:r>
      <w:r w:rsidR="004B1C2A">
        <w:t xml:space="preserve"> (137, 3.2%)</w:t>
      </w:r>
      <w:r w:rsidR="000C2F49" w:rsidRPr="00E93A26">
        <w:t>.</w:t>
      </w:r>
    </w:p>
    <w:p w14:paraId="2CE6843C" w14:textId="337E7F9F" w:rsidR="005422B4" w:rsidRDefault="00851506" w:rsidP="007E3DBA">
      <w:pPr>
        <w:spacing w:before="100" w:beforeAutospacing="1" w:after="100" w:afterAutospacing="1" w:line="480" w:lineRule="auto"/>
      </w:pPr>
      <w:r w:rsidRPr="00E93A26">
        <w:t>There were substantial differences in characteristics between patient</w:t>
      </w:r>
      <w:r w:rsidR="000C2F49" w:rsidRPr="00E93A26">
        <w:t>s</w:t>
      </w:r>
      <w:r w:rsidRPr="00E93A26">
        <w:t xml:space="preserve"> who received </w:t>
      </w:r>
      <w:r w:rsidR="00A04E94">
        <w:t>postoperative</w:t>
      </w:r>
      <w:r w:rsidRPr="00E93A26">
        <w:t xml:space="preserve"> therapy and those who were </w:t>
      </w:r>
      <w:r w:rsidRPr="00884C6C">
        <w:t xml:space="preserve">observed (Table </w:t>
      </w:r>
      <w:r w:rsidR="00B00AA6" w:rsidRPr="00884C6C">
        <w:t>2</w:t>
      </w:r>
      <w:r w:rsidRPr="00061298">
        <w:t xml:space="preserve">).  Patients </w:t>
      </w:r>
      <w:r w:rsidR="00BB08CF" w:rsidRPr="00061298">
        <w:t xml:space="preserve">who </w:t>
      </w:r>
      <w:r w:rsidRPr="00061298">
        <w:t>under</w:t>
      </w:r>
      <w:r w:rsidR="00BB08CF" w:rsidRPr="00061298">
        <w:t>went</w:t>
      </w:r>
      <w:r w:rsidRPr="00061298">
        <w:t xml:space="preserve"> </w:t>
      </w:r>
      <w:r w:rsidR="00704091" w:rsidRPr="00061298">
        <w:t>postoperative</w:t>
      </w:r>
      <w:r w:rsidRPr="00061298">
        <w:t xml:space="preserve"> treatment were younger</w:t>
      </w:r>
      <w:r w:rsidR="009215A8" w:rsidRPr="00061298">
        <w:t>,</w:t>
      </w:r>
      <w:r w:rsidRPr="00061298">
        <w:t xml:space="preserve"> with a more favourable WHO Performance Status and ASA grade. They also suffered fewer </w:t>
      </w:r>
      <w:r w:rsidR="009215A8" w:rsidRPr="00061298">
        <w:t xml:space="preserve">surgical </w:t>
      </w:r>
      <w:r w:rsidRPr="00061298">
        <w:t>complications</w:t>
      </w:r>
      <w:r w:rsidR="000E313D" w:rsidRPr="00061298">
        <w:t xml:space="preserve"> </w:t>
      </w:r>
      <w:r w:rsidRPr="00061298">
        <w:t xml:space="preserve">and had a shorter length of stay. </w:t>
      </w:r>
      <w:r w:rsidR="00BB08CF" w:rsidRPr="00061298">
        <w:t>T</w:t>
      </w:r>
      <w:r w:rsidRPr="00061298">
        <w:t xml:space="preserve">he differences in postoperative </w:t>
      </w:r>
      <w:r w:rsidRPr="00061298">
        <w:lastRenderedPageBreak/>
        <w:t xml:space="preserve">pathology were less marked, suggesting </w:t>
      </w:r>
      <w:r w:rsidR="00831B5C" w:rsidRPr="00061298">
        <w:t>that tumour biology</w:t>
      </w:r>
      <w:r w:rsidRPr="00061298">
        <w:t xml:space="preserve"> was less influential in treatment allocation than patient fitness.</w:t>
      </w:r>
      <w:r w:rsidRPr="00E93A26">
        <w:t xml:space="preserve"> </w:t>
      </w:r>
    </w:p>
    <w:p w14:paraId="068B5E6D" w14:textId="731D834A" w:rsidR="00851506" w:rsidRPr="00E93A26" w:rsidRDefault="00851506" w:rsidP="007E3DBA">
      <w:pPr>
        <w:spacing w:before="100" w:beforeAutospacing="1" w:after="100" w:afterAutospacing="1" w:line="480" w:lineRule="auto"/>
      </w:pPr>
      <w:r w:rsidRPr="00E93A26">
        <w:t xml:space="preserve">Of the </w:t>
      </w:r>
      <w:r w:rsidR="00285283" w:rsidRPr="00E93A26">
        <w:t>twenty</w:t>
      </w:r>
      <w:r w:rsidR="00EE45E0" w:rsidRPr="00E93A26">
        <w:t>-</w:t>
      </w:r>
      <w:r w:rsidR="00285283" w:rsidRPr="00E93A26">
        <w:t>f</w:t>
      </w:r>
      <w:r w:rsidR="006B79CD">
        <w:t>ive</w:t>
      </w:r>
      <w:r w:rsidRPr="00E93A26">
        <w:t xml:space="preserve"> variables used </w:t>
      </w:r>
      <w:r w:rsidR="009215A8">
        <w:t>to produce the propensity score</w:t>
      </w:r>
      <w:r w:rsidRPr="00E93A26">
        <w:t xml:space="preserve">, </w:t>
      </w:r>
      <w:r w:rsidR="004234CE">
        <w:t>thirteen</w:t>
      </w:r>
      <w:r w:rsidRPr="00E93A26">
        <w:t xml:space="preserve"> exhibited substantial imbalance (SMD &gt;0.1) pre-weighting.</w:t>
      </w:r>
      <w:r w:rsidR="005D4634">
        <w:t xml:space="preserve"> </w:t>
      </w:r>
      <w:r w:rsidR="00CA7DE2">
        <w:t xml:space="preserve">Considerable overlap in propensity score distribution </w:t>
      </w:r>
      <w:r w:rsidR="003F0E54">
        <w:t xml:space="preserve">between groups is seen (supplementary figure 1). </w:t>
      </w:r>
      <w:r w:rsidRPr="00E93A26">
        <w:t xml:space="preserve">Following IPTW, the intra-group differences were substantially reduced, with the mean SMD </w:t>
      </w:r>
      <w:r w:rsidR="009215A8">
        <w:t xml:space="preserve">across the variables </w:t>
      </w:r>
      <w:r w:rsidRPr="00E93A26">
        <w:t>reduc</w:t>
      </w:r>
      <w:r w:rsidR="00BB08CF" w:rsidRPr="00E93A26">
        <w:t>ed</w:t>
      </w:r>
      <w:r w:rsidRPr="00E93A26">
        <w:t xml:space="preserve"> from 0.1</w:t>
      </w:r>
      <w:r w:rsidR="00B6761F">
        <w:t>45</w:t>
      </w:r>
      <w:r w:rsidRPr="00E93A26">
        <w:t xml:space="preserve"> to 0.0</w:t>
      </w:r>
      <w:r w:rsidR="00364296" w:rsidRPr="00E93A26">
        <w:t>2</w:t>
      </w:r>
      <w:r w:rsidR="00285283" w:rsidRPr="00E93A26">
        <w:t>4</w:t>
      </w:r>
      <w:r w:rsidR="006B66B6" w:rsidRPr="00E93A26">
        <w:t>.</w:t>
      </w:r>
      <w:r w:rsidRPr="00E93A26">
        <w:t xml:space="preserve"> </w:t>
      </w:r>
      <w:r w:rsidR="006B66B6" w:rsidRPr="00E93A26">
        <w:t>A</w:t>
      </w:r>
      <w:r w:rsidRPr="00E93A26">
        <w:t xml:space="preserve">n SMD of </w:t>
      </w:r>
      <w:r w:rsidR="00561DB6" w:rsidRPr="00E93A26">
        <w:t>&lt;0</w:t>
      </w:r>
      <w:r w:rsidR="00237125" w:rsidRPr="00E93A26">
        <w:t>.1</w:t>
      </w:r>
      <w:r w:rsidR="00561DB6" w:rsidRPr="00E93A26">
        <w:t xml:space="preserve"> </w:t>
      </w:r>
      <w:r w:rsidR="006B66B6" w:rsidRPr="00E93A26">
        <w:t>was achieved</w:t>
      </w:r>
      <w:r w:rsidRPr="00E93A26">
        <w:t xml:space="preserve"> for all variables</w:t>
      </w:r>
      <w:r w:rsidR="008C7CBA" w:rsidRPr="00E93A26">
        <w:t xml:space="preserve"> (Figure 2)</w:t>
      </w:r>
      <w:r w:rsidRPr="00E93A26">
        <w:t>, indicating similar distribution of measured characteristics between the two groups</w:t>
      </w:r>
      <w:r w:rsidR="00275B59" w:rsidRPr="00E93A26">
        <w:fldChar w:fldCharType="begin" w:fldLock="1"/>
      </w:r>
      <w:r w:rsidR="00D120BE">
        <w:instrText>ADDIN CSL_CITATION {"citationItems":[{"id":"ITEM-1","itemData":{"DOI":"10.1002/sim","abstract":"There is no consensus on the approach to compute the power and sample size with logistic regression. Some authors use the likelihood ratio test; some use the test on proportions; some suggest various approximations to handle the multivariate case. We advocate the use of the Wald test since the Z-score is routinely used for statistical significance testing of regression coefficients. The null-variance formula became popular from early studies, which contradicts modern software, which utilizes the method of maximum likelihood estimation (MLE), when the variance of the MLE is estimated at the MLE, not at the null. We derive general Wald-based power and sample size formulas for logistic regression and then apply them to binary exposure and confounder to obtain a closed-form expression. These formulas are applied to minimize the total sample size in a case-control study to achieve a given power by optimizing the ratio of controls to cases. Approximately, the optimal number of controls to cases is equal to the square root of the alternative odds ratio. Our sample size and power calculations can be carried out online at www.dartmouth.edu/ similar to eugened. Copyright (c) 2006 John Wiley &amp; Sons, Ltd.","author":[{"dropping-particle":"","family":"Austin","given":"Peter C.","non-dropping-particle":"","parse-names":false,"suffix":""}],"container-title":"Statistics in Medicine","id":"ITEM-1","issued":{"date-parts":[["2009"]]},"page":"3083-3107","title":"Balance diagnostics for comparing the distribution of baseline covariates between treatment groups in propensity-score matched samples","type":"article-journal","volume":"28"},"uris":["http://www.mendeley.com/documents/?uuid=74f7fd0f-8422-4bb3-bd1f-d386d8b38bf3"]}],"mendeley":{"formattedCitation":"(32)","plainTextFormattedCitation":"(32)","previouslyFormattedCitation":"(34)"},"properties":{"noteIndex":0},"schema":"https://github.com/citation-style-language/schema/raw/master/csl-citation.json"}</w:instrText>
      </w:r>
      <w:r w:rsidR="00275B59" w:rsidRPr="00E93A26">
        <w:fldChar w:fldCharType="separate"/>
      </w:r>
      <w:r w:rsidR="00D120BE" w:rsidRPr="00D120BE">
        <w:rPr>
          <w:noProof/>
        </w:rPr>
        <w:t>(32)</w:t>
      </w:r>
      <w:r w:rsidR="00275B59" w:rsidRPr="00E93A26">
        <w:fldChar w:fldCharType="end"/>
      </w:r>
      <w:r w:rsidRPr="00E93A26">
        <w:t>.</w:t>
      </w:r>
      <w:r w:rsidR="000E21D1">
        <w:t xml:space="preserve"> </w:t>
      </w:r>
    </w:p>
    <w:p w14:paraId="62D0EB90" w14:textId="66262B31" w:rsidR="006B66B6" w:rsidRPr="00FF62A5" w:rsidRDefault="006B66B6" w:rsidP="007E3DBA">
      <w:pPr>
        <w:spacing w:before="100" w:beforeAutospacing="1" w:after="100" w:afterAutospacing="1" w:line="480" w:lineRule="auto"/>
        <w:rPr>
          <w:b/>
          <w:bCs/>
        </w:rPr>
      </w:pPr>
      <w:r w:rsidRPr="00E93A26">
        <w:rPr>
          <w:b/>
          <w:bCs/>
        </w:rPr>
        <w:t>Outcomes</w:t>
      </w:r>
    </w:p>
    <w:p w14:paraId="4DE5E099" w14:textId="206F6E8E" w:rsidR="0025358B" w:rsidRDefault="008B06A1" w:rsidP="007E3DBA">
      <w:pPr>
        <w:spacing w:before="100" w:beforeAutospacing="1" w:after="100" w:afterAutospacing="1" w:line="480" w:lineRule="auto"/>
      </w:pPr>
      <w:r>
        <w:t>Prior to weighting, a substantial survival benefit of postoperative</w:t>
      </w:r>
      <w:r w:rsidR="008E5C56">
        <w:t xml:space="preserve"> chemotherapy</w:t>
      </w:r>
      <w:r>
        <w:t xml:space="preserve"> </w:t>
      </w:r>
      <w:r w:rsidR="0031398A">
        <w:t>was</w:t>
      </w:r>
      <w:r>
        <w:t xml:space="preserve"> seen</w:t>
      </w:r>
      <w:r w:rsidR="00A54549">
        <w:t>,</w:t>
      </w:r>
      <w:r>
        <w:t xml:space="preserve"> with</w:t>
      </w:r>
      <w:r w:rsidR="00A54549">
        <w:t xml:space="preserve"> </w:t>
      </w:r>
      <w:r w:rsidR="00BE47B1">
        <w:t xml:space="preserve">a hazard ratio (HR) of </w:t>
      </w:r>
      <w:r w:rsidR="00DE4C44">
        <w:t>0.78 (95%CI 0.</w:t>
      </w:r>
      <w:r w:rsidR="00105B48">
        <w:t>70</w:t>
      </w:r>
      <w:r w:rsidR="00DE4C44">
        <w:t>-0.8</w:t>
      </w:r>
      <w:r w:rsidR="00105B48">
        <w:t>6</w:t>
      </w:r>
      <w:r w:rsidR="00DE4C44">
        <w:t>, p&lt;0.001)</w:t>
      </w:r>
      <w:r w:rsidR="005C204C">
        <w:t xml:space="preserve"> and </w:t>
      </w:r>
      <w:r w:rsidR="008741A6">
        <w:t xml:space="preserve">an </w:t>
      </w:r>
      <w:r w:rsidR="005C204C">
        <w:t>increase of median survival from</w:t>
      </w:r>
      <w:r w:rsidR="00143588">
        <w:t xml:space="preserve"> </w:t>
      </w:r>
      <w:r w:rsidR="009A2AF5">
        <w:t>4</w:t>
      </w:r>
      <w:r w:rsidR="0090439C">
        <w:t>9</w:t>
      </w:r>
      <w:r w:rsidR="009A2AF5">
        <w:t>.</w:t>
      </w:r>
      <w:r w:rsidR="0090439C">
        <w:t>4</w:t>
      </w:r>
      <w:r w:rsidR="009A2AF5">
        <w:t xml:space="preserve"> months to </w:t>
      </w:r>
      <w:r w:rsidR="0090439C">
        <w:t>67.2</w:t>
      </w:r>
      <w:r w:rsidR="009A2AF5">
        <w:t xml:space="preserve"> months (p</w:t>
      </w:r>
      <w:r w:rsidR="003A6986">
        <w:t>&lt;</w:t>
      </w:r>
      <w:r w:rsidR="009A2AF5">
        <w:t>0.00</w:t>
      </w:r>
      <w:r w:rsidR="003A6986">
        <w:t>1</w:t>
      </w:r>
      <w:r w:rsidR="009A2AF5">
        <w:t xml:space="preserve">). </w:t>
      </w:r>
    </w:p>
    <w:p w14:paraId="03E9E9EE" w14:textId="20ED5738" w:rsidR="006B66B6" w:rsidRPr="00E93A26" w:rsidRDefault="007259EA" w:rsidP="007E3DBA">
      <w:pPr>
        <w:spacing w:before="100" w:beforeAutospacing="1" w:after="100" w:afterAutospacing="1" w:line="480" w:lineRule="auto"/>
      </w:pPr>
      <w:r>
        <w:t xml:space="preserve">After </w:t>
      </w:r>
      <w:r w:rsidR="006B66B6" w:rsidRPr="00E93A26">
        <w:t>IPT weighting</w:t>
      </w:r>
      <w:r>
        <w:t xml:space="preserve">, </w:t>
      </w:r>
      <w:r w:rsidR="00704091">
        <w:t>postoperative</w:t>
      </w:r>
      <w:r w:rsidR="006B66B6" w:rsidRPr="00E93A26">
        <w:t xml:space="preserve"> </w:t>
      </w:r>
      <w:r w:rsidR="008741A6">
        <w:t xml:space="preserve">chemotherapy </w:t>
      </w:r>
      <w:r w:rsidR="006B66B6" w:rsidRPr="00E93A26">
        <w:t xml:space="preserve">treatment </w:t>
      </w:r>
      <w:r w:rsidR="0025358B">
        <w:t xml:space="preserve">remained </w:t>
      </w:r>
      <w:r w:rsidR="00BB08CF" w:rsidRPr="00E93A26">
        <w:t xml:space="preserve">associated with </w:t>
      </w:r>
      <w:r w:rsidR="006B66B6" w:rsidRPr="00E93A26">
        <w:t xml:space="preserve">a significantly longer median </w:t>
      </w:r>
      <w:r w:rsidR="00BB08CF" w:rsidRPr="00E93A26">
        <w:t xml:space="preserve">overall </w:t>
      </w:r>
      <w:r w:rsidR="006B66B6" w:rsidRPr="00E93A26">
        <w:t xml:space="preserve">survival compared to </w:t>
      </w:r>
      <w:r w:rsidR="0040763A">
        <w:t>observation</w:t>
      </w:r>
      <w:r w:rsidR="006B66B6" w:rsidRPr="00E93A26">
        <w:t xml:space="preserve"> (</w:t>
      </w:r>
      <w:r w:rsidR="00EB5467">
        <w:t xml:space="preserve">62.7 </w:t>
      </w:r>
      <w:r w:rsidR="006B66B6" w:rsidRPr="00E93A26">
        <w:t>vs</w:t>
      </w:r>
      <w:r w:rsidR="00240E70">
        <w:t xml:space="preserve"> </w:t>
      </w:r>
      <w:r w:rsidR="00EB5467">
        <w:t>50.4</w:t>
      </w:r>
      <w:r w:rsidR="006B66B6" w:rsidRPr="00E93A26">
        <w:t xml:space="preserve"> months p</w:t>
      </w:r>
      <w:r w:rsidR="00681C61">
        <w:t>=</w:t>
      </w:r>
      <w:r w:rsidR="006B66B6" w:rsidRPr="00E93A26">
        <w:t>0.0</w:t>
      </w:r>
      <w:r w:rsidR="003A6986">
        <w:t>04</w:t>
      </w:r>
      <w:r w:rsidR="006B66B6" w:rsidRPr="00E93A26">
        <w:t xml:space="preserve">). Three and five-year survival </w:t>
      </w:r>
      <w:r w:rsidR="009215A8">
        <w:t xml:space="preserve">rates </w:t>
      </w:r>
      <w:r w:rsidR="006B66B6" w:rsidRPr="00E93A26">
        <w:t xml:space="preserve">were </w:t>
      </w:r>
      <w:r w:rsidR="00EB5467">
        <w:t>62.7</w:t>
      </w:r>
      <w:r w:rsidR="006B66B6" w:rsidRPr="00E93A26">
        <w:t xml:space="preserve">% and </w:t>
      </w:r>
      <w:r w:rsidR="00EB5467">
        <w:t>5</w:t>
      </w:r>
      <w:r w:rsidR="00957EDA">
        <w:t>0.4</w:t>
      </w:r>
      <w:r w:rsidR="006B66B6" w:rsidRPr="00E93A26">
        <w:t xml:space="preserve">% respectively in the </w:t>
      </w:r>
      <w:r w:rsidR="007C301B">
        <w:t>treatment</w:t>
      </w:r>
      <w:r w:rsidR="006B66B6" w:rsidRPr="00E93A26">
        <w:t xml:space="preserve"> group, compared to 5</w:t>
      </w:r>
      <w:r w:rsidR="00597C88">
        <w:t>8</w:t>
      </w:r>
      <w:r w:rsidR="006B66B6" w:rsidRPr="00E93A26">
        <w:t>.</w:t>
      </w:r>
      <w:r w:rsidR="00597C88">
        <w:t>8</w:t>
      </w:r>
      <w:r w:rsidR="006B66B6" w:rsidRPr="00E93A26">
        <w:t>% and 4</w:t>
      </w:r>
      <w:r w:rsidR="00597C88">
        <w:t>7</w:t>
      </w:r>
      <w:r w:rsidR="006B66B6" w:rsidRPr="00E93A26">
        <w:t>.</w:t>
      </w:r>
      <w:r w:rsidR="00597C88">
        <w:t>5</w:t>
      </w:r>
      <w:r w:rsidR="006B66B6" w:rsidRPr="00E93A26">
        <w:t>%</w:t>
      </w:r>
      <w:r w:rsidR="00A05F94">
        <w:t xml:space="preserve"> in the observation only group</w:t>
      </w:r>
      <w:r w:rsidR="006B66B6" w:rsidRPr="00E93A26">
        <w:t xml:space="preserve">, corresponding to an absolute increase in survival of </w:t>
      </w:r>
      <w:r w:rsidR="00597C88">
        <w:t>2.9</w:t>
      </w:r>
      <w:r w:rsidR="006B66B6" w:rsidRPr="00E93A26">
        <w:t xml:space="preserve">% at five years (Figure </w:t>
      </w:r>
      <w:r w:rsidR="008C7CBA" w:rsidRPr="00E93A26">
        <w:t>3</w:t>
      </w:r>
      <w:r w:rsidR="006B66B6" w:rsidRPr="00E93A26">
        <w:t>)</w:t>
      </w:r>
      <w:r w:rsidR="0068049D">
        <w:t xml:space="preserve"> and </w:t>
      </w:r>
      <w:r w:rsidR="009215A8">
        <w:t xml:space="preserve">an </w:t>
      </w:r>
      <w:r w:rsidR="0068049D">
        <w:t xml:space="preserve">increase in </w:t>
      </w:r>
      <w:r w:rsidR="009215A8">
        <w:t xml:space="preserve">the </w:t>
      </w:r>
      <w:r w:rsidR="0068049D">
        <w:t>RMST</w:t>
      </w:r>
      <w:r w:rsidR="00D91FA5" w:rsidRPr="00E93A26">
        <w:t xml:space="preserve"> of 1.</w:t>
      </w:r>
      <w:r w:rsidR="001E5B37">
        <w:t>5</w:t>
      </w:r>
      <w:r w:rsidR="00096625" w:rsidRPr="00E93A26">
        <w:t xml:space="preserve"> </w:t>
      </w:r>
      <w:r w:rsidR="00D91FA5" w:rsidRPr="00E93A26">
        <w:t xml:space="preserve">months (95%CI </w:t>
      </w:r>
      <w:r w:rsidR="001E5B37">
        <w:t>0.8</w:t>
      </w:r>
      <w:r w:rsidR="00D91FA5" w:rsidRPr="00E93A26">
        <w:t>–</w:t>
      </w:r>
      <w:r w:rsidR="001E5B37">
        <w:t>2.1</w:t>
      </w:r>
      <w:r w:rsidR="00D91FA5" w:rsidRPr="00E93A26">
        <w:t xml:space="preserve"> months, p&lt;0.001) and 2.</w:t>
      </w:r>
      <w:r w:rsidR="001E5B37">
        <w:t>2</w:t>
      </w:r>
      <w:r w:rsidR="00D91FA5" w:rsidRPr="00E93A26">
        <w:t xml:space="preserve"> months (95%CI </w:t>
      </w:r>
      <w:r w:rsidR="001E5B37">
        <w:t>0.8</w:t>
      </w:r>
      <w:r w:rsidR="00D91FA5" w:rsidRPr="00E93A26">
        <w:t>-</w:t>
      </w:r>
      <w:r w:rsidR="001E5B37">
        <w:t>3.5</w:t>
      </w:r>
      <w:r w:rsidR="00D91FA5" w:rsidRPr="00E93A26">
        <w:t xml:space="preserve"> months, p</w:t>
      </w:r>
      <w:r w:rsidR="00096625" w:rsidRPr="00E93A26">
        <w:t>=</w:t>
      </w:r>
      <w:r w:rsidR="00D91FA5" w:rsidRPr="00E93A26">
        <w:t>0.00</w:t>
      </w:r>
      <w:r w:rsidR="00096625" w:rsidRPr="00E93A26">
        <w:t>2</w:t>
      </w:r>
      <w:r w:rsidR="00D91FA5" w:rsidRPr="00E93A26">
        <w:t xml:space="preserve">) at three- and five-years respectively. </w:t>
      </w:r>
      <w:r w:rsidR="006B66B6" w:rsidRPr="00E93A26">
        <w:t xml:space="preserve">Weighted </w:t>
      </w:r>
      <w:r w:rsidR="00BB08CF" w:rsidRPr="00E93A26">
        <w:t>C</w:t>
      </w:r>
      <w:r w:rsidR="006B66B6" w:rsidRPr="00E93A26">
        <w:t xml:space="preserve">ox analysis yielded a </w:t>
      </w:r>
      <w:r w:rsidR="00E741E6" w:rsidRPr="00E93A26">
        <w:t xml:space="preserve">HR </w:t>
      </w:r>
      <w:r w:rsidR="006B66B6" w:rsidRPr="00E93A26">
        <w:t xml:space="preserve">for </w:t>
      </w:r>
      <w:r w:rsidR="007C301B">
        <w:t>postoperative</w:t>
      </w:r>
      <w:r w:rsidR="006B66B6" w:rsidRPr="00E93A26">
        <w:t xml:space="preserve"> treatment of 0.</w:t>
      </w:r>
      <w:r w:rsidR="00285283" w:rsidRPr="00E93A26">
        <w:t>8</w:t>
      </w:r>
      <w:r w:rsidR="00AD4D44">
        <w:t>4</w:t>
      </w:r>
      <w:r w:rsidR="006B66B6" w:rsidRPr="00E93A26">
        <w:t xml:space="preserve"> (95% CI 0.</w:t>
      </w:r>
      <w:r w:rsidR="006C7ED4" w:rsidRPr="00E93A26">
        <w:t>7</w:t>
      </w:r>
      <w:r w:rsidR="00F069E9">
        <w:t>7</w:t>
      </w:r>
      <w:r w:rsidR="006B66B6" w:rsidRPr="00E93A26">
        <w:t xml:space="preserve"> – 0.</w:t>
      </w:r>
      <w:r w:rsidR="006C7ED4" w:rsidRPr="00E93A26">
        <w:t>9</w:t>
      </w:r>
      <w:r w:rsidR="00F069E9">
        <w:t>4</w:t>
      </w:r>
      <w:r w:rsidR="006B66B6" w:rsidRPr="00E93A26">
        <w:t>, p</w:t>
      </w:r>
      <w:r w:rsidR="00C16630">
        <w:t>=</w:t>
      </w:r>
      <w:r w:rsidR="006B66B6" w:rsidRPr="00E93A26">
        <w:t>0.</w:t>
      </w:r>
      <w:r w:rsidR="006B66B6" w:rsidRPr="00E06334">
        <w:t xml:space="preserve">001). </w:t>
      </w:r>
      <w:r w:rsidR="0022093F" w:rsidRPr="00E06334">
        <w:t>Weighted Shoenfeld residuals are shown in Supplementary Figure 3.</w:t>
      </w:r>
    </w:p>
    <w:p w14:paraId="416F7959" w14:textId="294EC535" w:rsidR="001E5F1F" w:rsidRPr="007E3DBA" w:rsidRDefault="009907CC" w:rsidP="007E3DBA">
      <w:pPr>
        <w:spacing w:before="100" w:beforeAutospacing="1" w:after="100" w:afterAutospacing="1" w:line="480" w:lineRule="auto"/>
      </w:pPr>
      <w:r w:rsidRPr="00E93A26">
        <w:t>When assessing for the risk of unmeasured confounding, an E-value of 1.</w:t>
      </w:r>
      <w:r w:rsidR="000B30C9">
        <w:t>5</w:t>
      </w:r>
      <w:r w:rsidRPr="00E93A26">
        <w:t>1 (95% CI 1.</w:t>
      </w:r>
      <w:r w:rsidR="000B30C9">
        <w:t>26</w:t>
      </w:r>
      <w:r w:rsidRPr="00E93A26">
        <w:t>-1.</w:t>
      </w:r>
      <w:r w:rsidR="00D210B9">
        <w:t>69</w:t>
      </w:r>
      <w:r w:rsidRPr="00E93A26">
        <w:t>) was obtained, meaning that to eliminate the survival benefit described above, residual confounding would have to be expressed 1.</w:t>
      </w:r>
      <w:r w:rsidR="00D210B9">
        <w:t>51</w:t>
      </w:r>
      <w:r w:rsidRPr="00E93A26">
        <w:t xml:space="preserve"> times more frequently in the </w:t>
      </w:r>
      <w:r w:rsidR="00A676A1">
        <w:t xml:space="preserve">patients treated with postoperative </w:t>
      </w:r>
      <w:r w:rsidR="00A676A1">
        <w:lastRenderedPageBreak/>
        <w:t>chemotherapy</w:t>
      </w:r>
      <w:r w:rsidRPr="00E93A26">
        <w:t xml:space="preserve"> than in </w:t>
      </w:r>
      <w:r w:rsidR="00A676A1">
        <w:t>the observed</w:t>
      </w:r>
      <w:r w:rsidRPr="00E93A26">
        <w:t xml:space="preserve"> and exhibit a risk ratio for mortality of 1.</w:t>
      </w:r>
      <w:r w:rsidR="00AD2731">
        <w:t>5</w:t>
      </w:r>
      <w:r w:rsidRPr="00E93A26">
        <w:t>1 (</w:t>
      </w:r>
      <w:r w:rsidRPr="00E93A26">
        <w:rPr>
          <w:rFonts w:asciiTheme="minorHAnsi" w:hAnsiTheme="minorHAnsi" w:cstheme="minorHAnsi"/>
          <w:color w:val="555555"/>
          <w:shd w:val="clear" w:color="auto" w:fill="FFFFFF"/>
          <w:lang w:eastAsia="en-GB"/>
        </w:rPr>
        <w:t>≈</w:t>
      </w:r>
      <w:r w:rsidRPr="00E93A26">
        <w:rPr>
          <w:rFonts w:ascii="Times New Roman" w:hAnsi="Times New Roman"/>
          <w:lang w:eastAsia="en-GB"/>
        </w:rPr>
        <w:t xml:space="preserve"> </w:t>
      </w:r>
      <w:r w:rsidRPr="00E93A26">
        <w:t xml:space="preserve">HR of </w:t>
      </w:r>
      <w:r w:rsidR="0090287D">
        <w:t>1.8</w:t>
      </w:r>
      <w:r w:rsidRPr="00E93A26">
        <w:t xml:space="preserve">). </w:t>
      </w:r>
      <w:r w:rsidR="00494957" w:rsidRPr="00E93A26">
        <w:t xml:space="preserve"> </w:t>
      </w:r>
      <w:r w:rsidR="006B66B6" w:rsidRPr="00E93A26">
        <w:t xml:space="preserve">Varying the landmark analysis time from three to six months (therefore excluding patients who died before this) had minimal influence on the results </w:t>
      </w:r>
      <w:r w:rsidR="006B66B6" w:rsidRPr="00AD2731">
        <w:t xml:space="preserve">(Supplementary Table </w:t>
      </w:r>
      <w:r w:rsidR="00492F15" w:rsidRPr="00AD2731">
        <w:t>2</w:t>
      </w:r>
      <w:r w:rsidR="006B66B6" w:rsidRPr="00AD2731">
        <w:t>, Supplementary Figure 2),</w:t>
      </w:r>
      <w:r w:rsidR="006B66B6" w:rsidRPr="00E93A26">
        <w:t xml:space="preserve"> which were consistent with the primary analysis.</w:t>
      </w:r>
    </w:p>
    <w:p w14:paraId="41944183" w14:textId="76EFAEEB" w:rsidR="006B66B6" w:rsidRPr="00E93A26" w:rsidRDefault="006B66B6" w:rsidP="007E3DBA">
      <w:pPr>
        <w:spacing w:before="100" w:beforeAutospacing="1" w:after="100" w:afterAutospacing="1" w:line="480" w:lineRule="auto"/>
      </w:pPr>
      <w:r w:rsidRPr="00AD2731">
        <w:rPr>
          <w:b/>
          <w:bCs/>
        </w:rPr>
        <w:t>Subgroup analysis</w:t>
      </w:r>
    </w:p>
    <w:p w14:paraId="107A35E5" w14:textId="23B74B5A" w:rsidR="00710A10" w:rsidRDefault="00167A42" w:rsidP="007E3DBA">
      <w:pPr>
        <w:spacing w:before="100" w:beforeAutospacing="1" w:after="100" w:afterAutospacing="1" w:line="480" w:lineRule="auto"/>
      </w:pPr>
      <w:r w:rsidRPr="00E93A26">
        <w:t xml:space="preserve">The </w:t>
      </w:r>
      <w:r w:rsidR="001E5F1F">
        <w:t>three-</w:t>
      </w:r>
      <w:r w:rsidR="006B66B6" w:rsidRPr="00E93A26">
        <w:t>year life expectancy difference</w:t>
      </w:r>
      <w:r w:rsidR="001E5F1F">
        <w:t xml:space="preserve"> and hazard ratio</w:t>
      </w:r>
      <w:r w:rsidR="006B66B6" w:rsidRPr="00E93A26">
        <w:t xml:space="preserve"> for each </w:t>
      </w:r>
      <w:r w:rsidR="005C608B" w:rsidRPr="00E93A26">
        <w:t xml:space="preserve">subgroup </w:t>
      </w:r>
      <w:r w:rsidR="006B66B6" w:rsidRPr="00E93A26">
        <w:t xml:space="preserve">analysis are summarised in Table </w:t>
      </w:r>
      <w:r w:rsidR="00B00AA6" w:rsidRPr="00E93A26">
        <w:t>3</w:t>
      </w:r>
      <w:r w:rsidR="006B66B6" w:rsidRPr="00E93A26">
        <w:t xml:space="preserve">. </w:t>
      </w:r>
      <w:r w:rsidR="009215A8">
        <w:t>T</w:t>
      </w:r>
      <w:r w:rsidR="00691A00" w:rsidRPr="00E93A26">
        <w:t>he</w:t>
      </w:r>
      <w:r w:rsidR="009215A8">
        <w:t xml:space="preserve"> weighting did not produce as balanced treatment and observation groups in the subgroup analyses, </w:t>
      </w:r>
      <w:r w:rsidR="00691A00" w:rsidRPr="00E93A26">
        <w:t xml:space="preserve">with </w:t>
      </w:r>
      <w:r w:rsidR="006B66B6" w:rsidRPr="00E93A26">
        <w:t>SMD</w:t>
      </w:r>
      <w:r w:rsidR="00311101" w:rsidRPr="00E93A26">
        <w:t xml:space="preserve"> </w:t>
      </w:r>
      <w:r w:rsidR="00691A00" w:rsidRPr="00E93A26">
        <w:t>&gt;</w:t>
      </w:r>
      <w:r w:rsidR="006B66B6" w:rsidRPr="00E93A26">
        <w:t>0.1</w:t>
      </w:r>
      <w:r w:rsidR="00691A00" w:rsidRPr="00E93A26">
        <w:t xml:space="preserve"> in</w:t>
      </w:r>
      <w:r w:rsidR="009C6A37" w:rsidRPr="00E93A26">
        <w:t xml:space="preserve"> </w:t>
      </w:r>
      <w:r w:rsidR="005C212F">
        <w:t>length of stay for the N+</w:t>
      </w:r>
      <w:r w:rsidR="00D0086A">
        <w:t xml:space="preserve"> and</w:t>
      </w:r>
      <w:r w:rsidR="005C212F">
        <w:t xml:space="preserve"> </w:t>
      </w:r>
      <w:r w:rsidR="001B4859">
        <w:t xml:space="preserve">Gastric </w:t>
      </w:r>
      <w:r w:rsidR="00D020F7">
        <w:t>groups</w:t>
      </w:r>
      <w:r w:rsidR="005C212F">
        <w:t>,</w:t>
      </w:r>
      <w:r w:rsidR="00D020F7">
        <w:t xml:space="preserve"> and in anastomotic leak for the </w:t>
      </w:r>
      <w:r w:rsidR="001B4859">
        <w:t xml:space="preserve">Gastric and </w:t>
      </w:r>
      <w:r w:rsidR="00D020F7">
        <w:t>G</w:t>
      </w:r>
      <w:r w:rsidR="004C6085">
        <w:t>O</w:t>
      </w:r>
      <w:r w:rsidR="00D020F7">
        <w:t>J group. T</w:t>
      </w:r>
      <w:r w:rsidR="00F32CA0" w:rsidRPr="00E93A26">
        <w:t xml:space="preserve">here were </w:t>
      </w:r>
      <w:r w:rsidR="00D020F7">
        <w:t xml:space="preserve">however </w:t>
      </w:r>
      <w:r w:rsidR="00F32CA0" w:rsidRPr="00E93A26">
        <w:t xml:space="preserve">substantial reductions in the mean SMD </w:t>
      </w:r>
      <w:r w:rsidR="001728E3">
        <w:t>and for all variables in</w:t>
      </w:r>
      <w:r w:rsidR="00F32CA0" w:rsidRPr="00E93A26">
        <w:t xml:space="preserve"> </w:t>
      </w:r>
      <w:r w:rsidR="00723F81" w:rsidRPr="00E93A26">
        <w:t>all subgroups</w:t>
      </w:r>
      <w:r w:rsidR="00691A00" w:rsidRPr="00E93A26">
        <w:t>.</w:t>
      </w:r>
      <w:r w:rsidR="006B66B6" w:rsidRPr="00E93A26">
        <w:t xml:space="preserve"> </w:t>
      </w:r>
      <w:r w:rsidR="008E3A22">
        <w:t xml:space="preserve"> </w:t>
      </w:r>
      <w:r w:rsidR="006E7C5E">
        <w:t xml:space="preserve">When </w:t>
      </w:r>
      <w:r w:rsidR="001A0977">
        <w:t xml:space="preserve">comparing effect by tumour </w:t>
      </w:r>
      <w:r w:rsidR="00E673EF">
        <w:t>site</w:t>
      </w:r>
      <w:r w:rsidR="001A0977">
        <w:t>,</w:t>
      </w:r>
      <w:r w:rsidR="00256BD0">
        <w:t xml:space="preserve"> a survival benefit was most marked in </w:t>
      </w:r>
      <w:r w:rsidR="004C6085">
        <w:t>o</w:t>
      </w:r>
      <w:r w:rsidR="00256BD0">
        <w:t xml:space="preserve">esophageal tumours, </w:t>
      </w:r>
      <w:r w:rsidR="001A0977">
        <w:t>with</w:t>
      </w:r>
      <w:r w:rsidR="00256BD0">
        <w:t xml:space="preserve"> a life expectancy difference (LED) at 3 years of 1.82 months (95%CI 0.89-2.76, p&lt;0.001), </w:t>
      </w:r>
      <w:r w:rsidR="00EE5D66">
        <w:t xml:space="preserve">median survival </w:t>
      </w:r>
      <w:r w:rsidR="00554BF8">
        <w:t xml:space="preserve">63.6 vs 43.2 months (p&lt;0.001) and </w:t>
      </w:r>
      <w:r w:rsidR="001A0977">
        <w:t>a HR of 0.79 (95%CI 0.68-0.90, p=0.001)</w:t>
      </w:r>
      <w:r w:rsidR="007908AE">
        <w:t>.</w:t>
      </w:r>
      <w:r w:rsidR="00256BD0">
        <w:t xml:space="preserve"> For G</w:t>
      </w:r>
      <w:r w:rsidR="004C6085">
        <w:t>O</w:t>
      </w:r>
      <w:r w:rsidR="00256BD0">
        <w:t>J tumours, a 3-year LED of 1.59 months was seen (95% CI 0.42-2.96 months p=0.009), however the HR was not statistically significant (HR 0.86, 95%CI 0.70-1.06, p=0.156) and violated the proportional hazards assumption (and is therefore less appropriate for group comparisons</w:t>
      </w:r>
      <w:r w:rsidR="00AE1A8B">
        <w:t>)</w:t>
      </w:r>
      <w:r w:rsidR="00256BD0">
        <w:t>. For tumours of the stomach no benefit in 3-year LED (0.72 months, 95%CI -0.51-1.95, p=0.251) or HR (</w:t>
      </w:r>
      <w:r w:rsidR="00710A10">
        <w:t>0.95, 95%CI 0.75-1.20, p=0.686) to postoperative chemotherapy was seen.</w:t>
      </w:r>
    </w:p>
    <w:p w14:paraId="7CBF9482" w14:textId="66EC2707" w:rsidR="002F71BB" w:rsidRDefault="002F71BB" w:rsidP="007E3DBA">
      <w:pPr>
        <w:spacing w:before="100" w:beforeAutospacing="1" w:after="100" w:afterAutospacing="1" w:line="480" w:lineRule="auto"/>
      </w:pPr>
      <w:r>
        <w:t>Patients with tumours of the stomach were more frequently given postoperative chemotherapy (</w:t>
      </w:r>
      <w:r w:rsidR="002F4239">
        <w:t>42.9% of patients compared to 36.2% GEJ and 37.8% esophagus, p&lt;0.001),</w:t>
      </w:r>
      <w:r>
        <w:t xml:space="preserve"> </w:t>
      </w:r>
      <w:r w:rsidR="00A366DE">
        <w:t>possibly reflecting the lower complication burden suffered by these patients (all complications 22.5% stomach, 33.9% G</w:t>
      </w:r>
      <w:r w:rsidR="004C6085">
        <w:t>O</w:t>
      </w:r>
      <w:r w:rsidR="00A366DE">
        <w:t xml:space="preserve">J and 36.2% </w:t>
      </w:r>
      <w:r w:rsidR="004C6085">
        <w:t>o</w:t>
      </w:r>
      <w:r w:rsidR="002F4239">
        <w:t>esophagus, p&lt;0.001</w:t>
      </w:r>
      <w:r w:rsidR="00526551">
        <w:t>, Supplementary Table 3</w:t>
      </w:r>
      <w:r w:rsidR="002F4239">
        <w:t>)</w:t>
      </w:r>
      <w:r w:rsidR="000230DB">
        <w:t>.</w:t>
      </w:r>
      <w:r w:rsidR="006B29AC">
        <w:t xml:space="preserve"> </w:t>
      </w:r>
      <w:r w:rsidR="00346E2A">
        <w:t>ypN stage was similar for all tumour locations (p=0.111)</w:t>
      </w:r>
      <w:r w:rsidR="00512B55">
        <w:t xml:space="preserve">, however patients with gastric tumours were more likely to have </w:t>
      </w:r>
      <w:r w:rsidR="00256BD0">
        <w:t>higher ypT (</w:t>
      </w:r>
      <w:r w:rsidR="00512B55">
        <w:t>ypT4</w:t>
      </w:r>
      <w:r w:rsidR="00EB6C07">
        <w:t xml:space="preserve"> 22.7%</w:t>
      </w:r>
      <w:r w:rsidR="00256BD0">
        <w:t xml:space="preserve"> for stomach</w:t>
      </w:r>
      <w:r w:rsidR="00EB6C07">
        <w:t>, 11.3% for G</w:t>
      </w:r>
      <w:r w:rsidR="004C6085">
        <w:t>O</w:t>
      </w:r>
      <w:r w:rsidR="00EB6C07">
        <w:t xml:space="preserve">J and 5.2% for </w:t>
      </w:r>
      <w:r w:rsidR="004C6085">
        <w:t>o</w:t>
      </w:r>
      <w:r w:rsidR="00EB6C07">
        <w:t>esophagus, p&lt;0.001</w:t>
      </w:r>
      <w:r w:rsidR="00256BD0">
        <w:t>)</w:t>
      </w:r>
      <w:r w:rsidR="008A2771">
        <w:t>.</w:t>
      </w:r>
    </w:p>
    <w:p w14:paraId="49A2B204" w14:textId="77777777" w:rsidR="002D2A88" w:rsidRDefault="004D247D" w:rsidP="009B06D7">
      <w:pPr>
        <w:spacing w:before="100" w:beforeAutospacing="1" w:after="100" w:afterAutospacing="1" w:line="480" w:lineRule="auto"/>
        <w:rPr>
          <w:sz w:val="40"/>
          <w:szCs w:val="40"/>
        </w:rPr>
      </w:pPr>
      <w:r>
        <w:lastRenderedPageBreak/>
        <w:t xml:space="preserve"> Patients found to have no involved lymph nodes at resection (ypN0) </w:t>
      </w:r>
      <w:r w:rsidR="00AC4E08">
        <w:t>had globally excellent survival outcomes, and a further benefit to postoperative chemotherapy was not seen</w:t>
      </w:r>
      <w:r w:rsidR="00D4139F">
        <w:t xml:space="preserve">, whereas in patients with ypN+, </w:t>
      </w:r>
      <w:r w:rsidR="0055626D">
        <w:t xml:space="preserve">observed </w:t>
      </w:r>
      <w:r w:rsidR="00D4139F">
        <w:t xml:space="preserve">survival was </w:t>
      </w:r>
      <w:r w:rsidR="00FF230E">
        <w:t>superior in those patients who received</w:t>
      </w:r>
      <w:r w:rsidR="00D4139F">
        <w:t xml:space="preserve"> postoperative chemotherapy</w:t>
      </w:r>
      <w:r w:rsidR="00AC4E08">
        <w:t xml:space="preserve"> </w:t>
      </w:r>
      <w:r w:rsidR="00FF230E">
        <w:t>(HR 0.80, 95%CI 0.70-0.92,</w:t>
      </w:r>
      <w:r w:rsidR="003A0572">
        <w:t xml:space="preserve"> </w:t>
      </w:r>
      <w:r w:rsidR="00FF230E">
        <w:t xml:space="preserve">p&lt;0.001, </w:t>
      </w:r>
      <w:r w:rsidR="00AE1A8B">
        <w:t xml:space="preserve">3-year </w:t>
      </w:r>
      <w:r w:rsidR="00D0086A">
        <w:t>LED 2.1 months, 95%CI 1.2-3.0, p&lt;0.001).</w:t>
      </w:r>
      <w:r w:rsidR="00723478">
        <w:t xml:space="preserve"> </w:t>
      </w:r>
      <w:r w:rsidR="00A53994">
        <w:t xml:space="preserve">When </w:t>
      </w:r>
      <w:r w:rsidR="00A51A40">
        <w:t xml:space="preserve">analysed according to both nodal status and </w:t>
      </w:r>
      <w:r w:rsidR="00C51BCD">
        <w:t>site of tumour</w:t>
      </w:r>
      <w:r w:rsidR="00A51A40">
        <w:t>,</w:t>
      </w:r>
      <w:r w:rsidR="0043247C">
        <w:t xml:space="preserve"> </w:t>
      </w:r>
      <w:r w:rsidR="00A91DD3">
        <w:t>survival was</w:t>
      </w:r>
      <w:r w:rsidR="0043247C">
        <w:t xml:space="preserve"> </w:t>
      </w:r>
      <w:r w:rsidR="00A91DD3">
        <w:t xml:space="preserve">longer in patients </w:t>
      </w:r>
      <w:r w:rsidR="00C51BCD">
        <w:t xml:space="preserve">receiving postoperative chemotherapy </w:t>
      </w:r>
      <w:r w:rsidR="00A91DD3">
        <w:t xml:space="preserve">with ypN+ </w:t>
      </w:r>
      <w:r w:rsidR="00C51BCD">
        <w:t xml:space="preserve">if the tumour was located in the </w:t>
      </w:r>
      <w:r w:rsidR="004C6085">
        <w:t>o</w:t>
      </w:r>
      <w:r w:rsidR="00C51BCD">
        <w:t xml:space="preserve">esophagus (HR </w:t>
      </w:r>
      <w:r w:rsidR="00C4358C">
        <w:t>0.81 95%CI 0.69-0.95, p=0.009)</w:t>
      </w:r>
      <w:r w:rsidR="00C51BCD">
        <w:t xml:space="preserve"> or at the G</w:t>
      </w:r>
      <w:r w:rsidR="004C6085">
        <w:t>O</w:t>
      </w:r>
      <w:r w:rsidR="00C51BCD">
        <w:t>J</w:t>
      </w:r>
      <w:r w:rsidR="00C4358C">
        <w:t xml:space="preserve"> (HR 0.76, 95%CI 0.</w:t>
      </w:r>
      <w:r w:rsidR="00FE54EA">
        <w:t>61-0.95, p=0.016), but not the stomach (HR 0.94 95%CI 0.69-1.27, p=0.686)</w:t>
      </w:r>
      <w:r w:rsidR="00952765">
        <w:t xml:space="preserve"> or for any tumour site with ypN0</w:t>
      </w:r>
      <w:r w:rsidR="004D27B4">
        <w:t xml:space="preserve"> (supplementary table 4)</w:t>
      </w:r>
      <w:r w:rsidR="00952765">
        <w:t>.</w:t>
      </w:r>
      <w:r w:rsidR="009B06D7" w:rsidRPr="00EE1804">
        <w:rPr>
          <w:sz w:val="40"/>
          <w:szCs w:val="40"/>
        </w:rPr>
        <w:t xml:space="preserve"> </w:t>
      </w:r>
    </w:p>
    <w:p w14:paraId="2A0699FD" w14:textId="77777777" w:rsidR="002D2A88" w:rsidRDefault="002D2A88">
      <w:pPr>
        <w:spacing w:before="0" w:line="240" w:lineRule="auto"/>
        <w:rPr>
          <w:sz w:val="40"/>
          <w:szCs w:val="40"/>
        </w:rPr>
      </w:pPr>
      <w:r>
        <w:rPr>
          <w:sz w:val="40"/>
          <w:szCs w:val="40"/>
        </w:rPr>
        <w:br w:type="page"/>
      </w:r>
    </w:p>
    <w:p w14:paraId="1DBE6450" w14:textId="01941C19" w:rsidR="009439C6" w:rsidRPr="00EE1804" w:rsidRDefault="009439C6" w:rsidP="009B06D7">
      <w:pPr>
        <w:spacing w:before="100" w:beforeAutospacing="1" w:after="100" w:afterAutospacing="1" w:line="480" w:lineRule="auto"/>
        <w:rPr>
          <w:sz w:val="40"/>
          <w:szCs w:val="40"/>
        </w:rPr>
      </w:pPr>
      <w:r w:rsidRPr="00EE1804">
        <w:rPr>
          <w:sz w:val="40"/>
          <w:szCs w:val="40"/>
        </w:rPr>
        <w:lastRenderedPageBreak/>
        <w:t>Discussion</w:t>
      </w:r>
    </w:p>
    <w:p w14:paraId="57AFD285" w14:textId="5757A7CB" w:rsidR="0066200A" w:rsidRDefault="002D2A88" w:rsidP="007E3DBA">
      <w:pPr>
        <w:spacing w:before="0" w:after="100" w:afterAutospacing="1" w:line="480" w:lineRule="auto"/>
      </w:pPr>
      <w:r w:rsidRPr="007F2F8D">
        <w:t>Although drawing definitive conclusions from retrospective analyses is challenging,</w:t>
      </w:r>
      <w:r w:rsidRPr="001A2532">
        <w:t xml:space="preserve"> t</w:t>
      </w:r>
      <w:r w:rsidR="00D43651" w:rsidRPr="001A2532">
        <w:t>his study</w:t>
      </w:r>
      <w:r w:rsidR="00D43651" w:rsidRPr="00572B34">
        <w:t xml:space="preserve"> </w:t>
      </w:r>
      <w:r w:rsidR="005D04B7">
        <w:t xml:space="preserve">suggests </w:t>
      </w:r>
      <w:r w:rsidR="008741A6">
        <w:t xml:space="preserve">that </w:t>
      </w:r>
      <w:r w:rsidR="00D43651" w:rsidRPr="00572B34">
        <w:t xml:space="preserve">the postoperative component of perioperative chemotherapy </w:t>
      </w:r>
      <w:r w:rsidR="005D04B7">
        <w:t xml:space="preserve">has a clinically meaningful benefit </w:t>
      </w:r>
      <w:r w:rsidR="00D43651" w:rsidRPr="00572B34">
        <w:t>in patients with surgical</w:t>
      </w:r>
      <w:r w:rsidR="0098139C" w:rsidRPr="00572B34">
        <w:t>ly</w:t>
      </w:r>
      <w:r w:rsidR="00D43651" w:rsidRPr="00572B34">
        <w:t xml:space="preserve"> treated </w:t>
      </w:r>
      <w:r w:rsidR="004C6085">
        <w:t>o</w:t>
      </w:r>
      <w:r w:rsidR="00D43651" w:rsidRPr="00572B34">
        <w:t>esophag</w:t>
      </w:r>
      <w:r w:rsidR="00ED1DCD">
        <w:t xml:space="preserve">ogastric </w:t>
      </w:r>
      <w:r w:rsidR="00D43651" w:rsidRPr="00572B34">
        <w:t xml:space="preserve">adenocarcinoma. </w:t>
      </w:r>
      <w:r w:rsidR="001A2532">
        <w:t>P</w:t>
      </w:r>
      <w:r w:rsidR="002B367B">
        <w:t xml:space="preserve">atients undergoing </w:t>
      </w:r>
      <w:r w:rsidR="00BA120A">
        <w:t>p</w:t>
      </w:r>
      <w:r w:rsidR="005F72AC" w:rsidRPr="00572B34">
        <w:t>ostoperative</w:t>
      </w:r>
      <w:r w:rsidR="00D43651" w:rsidRPr="00572B34">
        <w:t xml:space="preserve"> chemotherapy </w:t>
      </w:r>
      <w:r w:rsidR="00263694">
        <w:t xml:space="preserve">had a </w:t>
      </w:r>
      <w:r w:rsidR="00D43651" w:rsidRPr="00572B34">
        <w:t xml:space="preserve">median </w:t>
      </w:r>
      <w:r w:rsidR="00EE1804" w:rsidRPr="00572B34">
        <w:t xml:space="preserve">survival </w:t>
      </w:r>
      <w:r w:rsidR="00263694">
        <w:t xml:space="preserve">of </w:t>
      </w:r>
      <w:r w:rsidR="00BF67F5">
        <w:t>62.7</w:t>
      </w:r>
      <w:r w:rsidR="00263694">
        <w:t xml:space="preserve"> months in comparison to </w:t>
      </w:r>
      <w:r w:rsidR="00BF67F5">
        <w:t>50.4</w:t>
      </w:r>
      <w:r w:rsidR="00263694">
        <w:t xml:space="preserve"> months for observation alone, </w:t>
      </w:r>
      <w:r w:rsidR="002624C0" w:rsidRPr="00572B34">
        <w:t>a magnitude</w:t>
      </w:r>
      <w:r w:rsidR="00EE1804" w:rsidRPr="00572B34">
        <w:t xml:space="preserve"> of effect</w:t>
      </w:r>
      <w:r w:rsidR="002624C0" w:rsidRPr="00572B34">
        <w:t xml:space="preserve"> comparable to that seen for the benefit of FLOT type perioperative treatment over ECF/ECX</w:t>
      </w:r>
      <w:r w:rsidR="002624C0" w:rsidRPr="00572B34">
        <w:fldChar w:fldCharType="begin" w:fldLock="1"/>
      </w:r>
      <w:r w:rsidR="00D120BE">
        <w:instrText>ADDIN CSL_CITATION {"citationItems":[{"id":"ITEM-1","itemData":{"DOI":"10.1016/S0140-6736(18)32557-1","ISSN":"01406736","abstract":"BACKGROUND Docetaxel-based chemotherapy is effective in metastatic gastric and gastro-oesophageal junction adenocarcinoma. This study reports on the safety and efficacy of the docetaxel-based triplet FLOT (fluorouracil plus leucovorin, oxaliplatin and docetaxel) as a perioperative therapy for patients with locally advanced, resectable tumours. METHODS In this controlled, open-label, phase 2/3 trial, we randomly assigned 716 patients with histologically-confirmed advanced clinical stage cT2 or higher or nodal positive stage (cN+), or both, resectable tumours, with no evidence of distant metastases, via central interactive web-based-response system, to receive either three pre-operative and three postoperative 3-week cycles of 50 mg/m2 epirubicin and 60 mg/m2 cisplatin on day 1 plus either 200 mg/m2 fluorouracil as continuous intravenous infusion or 1250 mg/m2 capecitabine orally on days 1 to 21 (ECF/ECX; control group) or four preoperative and four postoperative 2-week cycles of 50 mg/m2 docetaxel, 85 mg/m2 oxaliplatin, 200 mg/m2 leucovorin and 2600 mg/m2 fluorouracil as 24-h infusion on day 1 (FLOT; experimental group). The primary outcome of the trial was overall survival (superiority) analysed in the intention-to-treat population. This trial is registered with ClinicalTrials.gov, number NCT01216644. FINDINGS Between Aug 8, 2010, and Feb 10, 2015, 716 patients were randomly assigned to treatment in 38 German hospitals or with practice-based oncologists. 360 patients were assigned to ECF/ECX and 356 patients to FLOT. Overall survival was increased in the FLOT group compared with the ECF/ECX group (hazard ratio [HR] 0·77; 95% confidence interval [CI; 0.63 to 0·94]; median overall survival, 50 months [38·33 to not reached] vs 35 months [27·35 to 46·26]). The number of patients with related serious adverse events (including those occurring during hospital stay for surgery) was similar in the two groups (96 [27%] in the ECF/ECX group vs 97 [27%] in the FLOT group), as was the number of toxic deaths (two [&lt;1%] in both groups). Hospitalisation for toxicity occurred in 94 patients (26%) in the ECF/ECX group and 89 patients (25%) in the FLOT group. INTERPRETATION In locally advanced, resectable gastric or gastro-oesophageal junction adenocarcinoma, perioperative FLOT improved overall survival compared with perioperative ECF/ECX. FUNDING The German Cancer Aid (Deutsche Krebshilfe), Sanofi-Aventis, Chugai, and Stiftung Leben mit Krebs Foundation.","author":[{"dropping-particle":"","family":"Al-Batran","given":"Salah-Eddin","non-dropping-particle":"","parse-names":false,"suffix":""},{"dropping-particle":"","family":"Homann","given":"Nils","non-dropping-particle":"","parse-names":false,"suffix":""},{"dropping-particle":"","family":"Pauligk","given":"Claudia","non-dropping-particle":"","parse-names":false,"suffix":""},{"dropping-particle":"","family":"Goetze","given":"Thorsten O","non-dropping-particle":"","parse-names":false,"suffix":""},{"dropping-particle":"","family":"Meiler","given":"Johannes","non-dropping-particle":"","parse-names":false,"suffix":""},{"dropping-particle":"","family":"Kasper","given":"Stefan","non-dropping-particle":"","parse-names":false,"suffix":""},{"dropping-particle":"","family":"Kopp","given":"Hans-Georg","non-dropping-particle":"","parse-names":false,"suffix":""},{"dropping-particle":"","family":"Mayer","given":"Frank","non-dropping-particle":"","parse-names":false,"suffix":""},{"dropping-particle":"","family":"Haag","given":"Georg Martin","non-dropping-particle":"","parse-names":false,"suffix":""},{"dropping-particle":"","family":"Luley","given":"Kim","non-dropping-particle":"","parse-names":false,"suffix":""},{"dropping-particle":"","family":"Lindig","given":"Udo","non-dropping-particle":"","parse-names":false,"suffix":""},{"dropping-particle":"","family":"Schmiegel","given":"Wolff","non-dropping-particle":"","parse-names":false,"suffix":""},{"dropping-particle":"","family":"Pohl","given":"Michael","non-dropping-particle":"","parse-names":false,"suffix":""},{"dropping-particle":"","family":"Stoehlmacher","given":"Jan","non-dropping-particle":"","parse-names":false,"suffix":""},{"dropping-particle":"","family":"Folprecht","given":"Gunnar","non-dropping-particle":"","parse-names":false,"suffix":""},{"dropping-particle":"","family":"Probst","given":"Stephan","non-dropping-particle":"","parse-names":false,"suffix":""},{"dropping-particle":"","family":"Prasnikar","given":"Nicole","non-dropping-particle":"","parse-names":false,"suffix":""},{"dropping-particle":"","family":"Fischbach","given":"Wolfgang","non-dropping-particle":"","parse-names":false,"suffix":""},{"dropping-particle":"","family":"Mahlberg","given":"Rolf","non-dropping-particle":"","parse-names":false,"suffix":""},{"dropping-particle":"","family":"Trojan","given":"Jörg","non-dropping-particle":"","parse-names":false,"suffix":""},{"dropping-particle":"","family":"Koenigsmann","given":"Michael","non-dropping-particle":"","parse-names":false,"suffix":""},{"dropping-particle":"","family":"Martens","given":"Uwe M","non-dropping-particle":"","parse-names":false,"suffix":""},{"dropping-particle":"","family":"Thuss-Patience","given":"Peter","non-dropping-particle":"","parse-names":false,"suffix":""},{"dropping-particle":"","family":"Egger","given":"Matthias","non-dropping-particle":"","parse-names":false,"suffix":""},{"dropping-particle":"","family":"Block","given":"Andreas","non-dropping-particle":"","parse-names":false,"suffix":""},{"dropping-particle":"","family":"Heinemann","given":"Volker","non-dropping-particle":"","parse-names":false,"suffix":""},{"dropping-particle":"","family":"Illerhaus","given":"Gerald","non-dropping-particle":"","parse-names":false,"suffix":""},{"dropping-particle":"","family":"Moehler","given":"Markus","non-dropping-particle":"","parse-names":false,"suffix":""},{"dropping-particle":"","family":"Schenk","given":"Michael","non-dropping-particle":"","parse-names":false,"suffix":""},{"dropping-particle":"","family":"Kullmann","given":"Frank","non-dropping-particle":"","parse-names":false,"suffix":""},{"dropping-particle":"","family":"Behringer","given":"Dirk M","non-dropping-particle":"","parse-names":false,"suffix":""},{"dropping-particle":"","family":"Heike","given":"Michael","non-dropping-particle":"","parse-names":false,"suffix":""},{"dropping-particle":"","family":"Pink","given":"Daniel","non-dropping-particle":"","parse-names":false,"suffix":""},{"dropping-particle":"","family":"Teschendorf","given":"Christian","non-dropping-particle":"","parse-names":false,"suffix":""},{"dropping-particle":"","family":"Löhr","given":"Carmen","non-dropping-particle":"","parse-names":false,"suffix":""},{"dropping-particle":"","family":"Bernhard","given":"Helga","non-dropping-particle":"","parse-names":false,"suffix":""},{"dropping-particle":"","family":"Schuch","given":"Gunter","non-dropping-particle":"","parse-names":false,"suffix":""},{"dropping-particle":"","family":"Rethwisch","given":"Volker","non-dropping-particle":"","parse-names":false,"suffix":""},{"dropping-particle":"","family":"Weikersthal","given":"Ludwig Fischer","non-dropping-particle":"von","parse-names":false,"suffix":""},{"dropping-particle":"","family":"Hartmann","given":"Jörg T","non-dropping-particle":"","parse-names":false,"suffix":""},{"dropping-particle":"","family":"Kneba","given":"Michael","non-dropping-particle":"","parse-names":false,"suffix":""},{"dropping-particle":"","family":"Daum","given":"Severin","non-dropping-particle":"","parse-names":false,"suffix":""},{"dropping-particle":"","family":"Schulmann","given":"Karsten","non-dropping-particle":"","parse-names":false,"suffix":""},{"dropping-particle":"","family":"Weniger","given":"Jörg","non-dropping-particle":"","parse-names":false,"suffix":""},{"dropping-particle":"","family":"Belle","given":"Sebastian","non-dropping-particle":"","parse-names":false,"suffix":""},{"dropping-particle":"","family":"Gaiser","given":"Timo","non-dropping-particle":"","parse-names":false,"suffix":""},{"dropping-particle":"","family":"Oduncu","given":"Fuat S","non-dropping-particle":"","parse-names":false,"suffix":""},{"dropping-particle":"","family":"Güntner","given":"Martina","non-dropping-particle":"","parse-names":false,"suffix":""},{"dropping-particle":"","family":"Hozaeel","given":"Wael","non-dropping-particle":"","parse-names":false,"suffix":""},{"dropping-particle":"","family":"Reichart","given":"Alexander","non-dropping-particle":"","parse-names":false,"suffix":""},{"dropping-particle":"","family":"Jäger","given":"Elke","non-dropping-particle":"","parse-names":false,"suffix":""},{"dropping-particle":"","family":"Kraus","given":"Thomas","non-dropping-particle":"","parse-names":false,"suffix":""},{"dropping-particle":"","family":"Mönig","given":"Stefan","non-dropping-particle":"","parse-names":false,"suffix":""},{"dropping-particle":"","family":"Bechstein","given":"Wolf O","non-dropping-particle":"","parse-names":false,"suffix":""},{"dropping-particle":"","family":"Schuler","given":"Martin","non-dropping-particle":"","parse-names":false,"suffix":""},{"dropping-particle":"","family":"Schmalenberg","given":"Harald","non-dropping-particle":"","parse-names":false,"suffix":""},{"dropping-particle":"","family":"Hofheinz","given":"Ralf D","non-dropping-particle":"","parse-names":false,"suffix":""}],"container-title":"The Lancet","id":"ITEM-1","issued":{"date-parts":[["2019"]]},"page":"1948-1957","title":"Perioperative chemotherapy with fluorouracil plus leucovorin, oxaliplatin, and docetaxel versus fluorouracil or capecitabine plus cisplatin and epirubicin for locally advanced, resectable gastric or gastro-oesophageal junction adenocarcinoma (FLOT4): a ra","type":"article-journal","volume":"393"},"uris":["http://www.mendeley.com/documents/?uuid=fe4be2a9-bf9e-4246-a37d-7ebcd1375f94"]}],"mendeley":{"formattedCitation":"(4)","plainTextFormattedCitation":"(4)","previouslyFormattedCitation":"(4)"},"properties":{"noteIndex":0},"schema":"https://github.com/citation-style-language/schema/raw/master/csl-citation.json"}</w:instrText>
      </w:r>
      <w:r w:rsidR="002624C0" w:rsidRPr="00572B34">
        <w:fldChar w:fldCharType="separate"/>
      </w:r>
      <w:r w:rsidR="002624C0" w:rsidRPr="002B3E81">
        <w:rPr>
          <w:noProof/>
        </w:rPr>
        <w:t>(4)</w:t>
      </w:r>
      <w:r w:rsidR="002624C0" w:rsidRPr="00572B34">
        <w:fldChar w:fldCharType="end"/>
      </w:r>
      <w:r w:rsidR="0098139C" w:rsidRPr="00572B34">
        <w:t>, which has led to a change in practice</w:t>
      </w:r>
      <w:r w:rsidR="002624C0" w:rsidRPr="00572B34">
        <w:t>.</w:t>
      </w:r>
      <w:r w:rsidR="00F61C48" w:rsidRPr="00572B34">
        <w:t xml:space="preserve"> </w:t>
      </w:r>
      <w:r w:rsidR="0066200A">
        <w:t xml:space="preserve">In patients with </w:t>
      </w:r>
      <w:r w:rsidR="004C6085">
        <w:t>o</w:t>
      </w:r>
      <w:r w:rsidR="0066200A">
        <w:t xml:space="preserve">esophageal tumours, the effect </w:t>
      </w:r>
      <w:r w:rsidR="00346BCC">
        <w:t xml:space="preserve">of postoperative chemotherapy </w:t>
      </w:r>
      <w:r w:rsidR="0066200A">
        <w:t>was even more marked, with</w:t>
      </w:r>
      <w:r w:rsidR="000A3E17">
        <w:t xml:space="preserve"> median survival of 63.6 and 42.2 months seen</w:t>
      </w:r>
      <w:r w:rsidR="00346BCC">
        <w:t xml:space="preserve"> and a HR of 0.79.</w:t>
      </w:r>
    </w:p>
    <w:p w14:paraId="55F1C167" w14:textId="0CAE13DE" w:rsidR="00EE1804" w:rsidRPr="00572B34" w:rsidRDefault="002624C0" w:rsidP="007E3DBA">
      <w:pPr>
        <w:spacing w:before="0" w:after="100" w:afterAutospacing="1" w:line="480" w:lineRule="auto"/>
      </w:pPr>
      <w:r w:rsidRPr="00572B34">
        <w:t xml:space="preserve">Following the publication of the </w:t>
      </w:r>
      <w:r w:rsidR="0098139C" w:rsidRPr="00572B34">
        <w:t>MRC-</w:t>
      </w:r>
      <w:r w:rsidRPr="00572B34">
        <w:t>MAGIC</w:t>
      </w:r>
      <w:r w:rsidR="00EE1804" w:rsidRPr="00572B34">
        <w:t xml:space="preserve"> trial</w:t>
      </w:r>
      <w:r w:rsidR="00C1030A">
        <w:fldChar w:fldCharType="begin" w:fldLock="1"/>
      </w:r>
      <w:r w:rsidR="00D120BE">
        <w:instrText>ADDIN CSL_CITATION {"citationItems":[{"id":"ITEM-1","itemData":{"DOI":"10.1056/NEJMoa055531","ISSN":"0028-4793","author":[{"dropping-particle":"","family":"Cunningham","given":"David","non-dropping-particle":"","parse-names":false,"suffix":""},{"dropping-particle":"","family":"Allum","given":"William H","non-dropping-particle":"","parse-names":false,"suffix":""},{"dropping-particle":"","family":"Stenning","given":"Sally P","non-dropping-particle":"","parse-names":false,"suffix":""},{"dropping-particle":"","family":"Thompson","given":"Jeremy N","non-dropping-particle":"","parse-names":false,"suffix":""},{"dropping-particle":"","family":"Velde","given":"Cornelis J H","non-dropping-particle":"Van de","parse-names":false,"suffix":""},{"dropping-particle":"","family":"Nicolson","given":"Marianne","non-dropping-particle":"","parse-names":false,"suffix":""},{"dropping-particle":"","family":"Scarffe","given":"J Howard","non-dropping-particle":"","parse-names":false,"suffix":""},{"dropping-particle":"","family":"Lofts","given":"Fiona J","non-dropping-particle":"","parse-names":false,"suffix":""},{"dropping-particle":"","family":"Falk","given":"Stephen J","non-dropping-particle":"","parse-names":false,"suffix":""},{"dropping-particle":"","family":"Iveson","given":"Timothy J","non-dropping-particle":"","parse-names":false,"suffix":""},{"dropping-particle":"","family":"Smith","given":"David B","non-dropping-particle":"","parse-names":false,"suffix":""},{"dropping-particle":"","family":"Langley","given":"Ruth E","non-dropping-particle":"","parse-names":false,"suffix":""},{"dropping-particle":"","family":"Verma","given":"Monica","non-dropping-particle":"","parse-names":false,"suffix":""},{"dropping-particle":"","family":"Weeden","given":"Simon","non-dropping-particle":"","parse-names":false,"suffix":""},{"dropping-particle":"","family":"Chua","given":"Yu Jo","non-dropping-particle":"","parse-names":false,"suffix":""}],"container-title":"New England Journal of Medicine","id":"ITEM-1","issue":"1","issued":{"date-parts":[["2006"]]},"note":"doi: 10.1056/NEJMoa055531","page":"11-20","publisher":"Massachusetts Medical Society","title":"Perioperative Chemotherapy versus Surgery Alone for Resectable Gastroesophageal Cancer","type":"article-journal","volume":"355"},"uris":["http://www.mendeley.com/documents/?uuid=bbbccb40-bd98-4b5c-b029-e8d47969ec93"]}],"mendeley":{"formattedCitation":"(1)","plainTextFormattedCitation":"(1)","previouslyFormattedCitation":"(1)"},"properties":{"noteIndex":0},"schema":"https://github.com/citation-style-language/schema/raw/master/csl-citation.json"}</w:instrText>
      </w:r>
      <w:r w:rsidR="00C1030A">
        <w:fldChar w:fldCharType="separate"/>
      </w:r>
      <w:r w:rsidR="00C1030A" w:rsidRPr="002B3E81">
        <w:rPr>
          <w:noProof/>
        </w:rPr>
        <w:t>(1)</w:t>
      </w:r>
      <w:r w:rsidR="00C1030A">
        <w:fldChar w:fldCharType="end"/>
      </w:r>
      <w:r w:rsidR="0050741F" w:rsidRPr="00572B34">
        <w:t>,</w:t>
      </w:r>
      <w:r w:rsidR="006A4A98" w:rsidRPr="00572B34">
        <w:t xml:space="preserve"> </w:t>
      </w:r>
      <w:r w:rsidRPr="00572B34">
        <w:t>perioperative chemotherapy became standard of care in many settings</w:t>
      </w:r>
      <w:r w:rsidR="00941425">
        <w:t>, especially for gastric/G</w:t>
      </w:r>
      <w:r w:rsidR="004C6085">
        <w:t>OJ</w:t>
      </w:r>
      <w:r w:rsidR="00941425">
        <w:t xml:space="preserve"> cancers</w:t>
      </w:r>
      <w:r w:rsidRPr="00572B34">
        <w:t xml:space="preserve">. </w:t>
      </w:r>
      <w:r w:rsidR="00747584" w:rsidRPr="00572B34">
        <w:t xml:space="preserve">Subsequent trials provided further evidence of benefit </w:t>
      </w:r>
      <w:r w:rsidR="00BA120A">
        <w:t xml:space="preserve">for multi-modal therapy </w:t>
      </w:r>
      <w:r w:rsidR="00747584" w:rsidRPr="00572B34">
        <w:t>over surgery alone and aimed to optimise regimens</w:t>
      </w:r>
      <w:r w:rsidR="00747584" w:rsidRPr="00572B34">
        <w:fldChar w:fldCharType="begin" w:fldLock="1"/>
      </w:r>
      <w:r w:rsidR="00D120BE">
        <w:instrText>ADDIN CSL_CITATION {"citationItems":[{"id":"ITEM-1","itemData":{"DOI":"10.1016/S0140-6736(18)32557-1","ISSN":"01406736","abstract":"BACKGROUND Docetaxel-based chemotherapy is effective in metastatic gastric and gastro-oesophageal junction adenocarcinoma. This study reports on the safety and efficacy of the docetaxel-based triplet FLOT (fluorouracil plus leucovorin, oxaliplatin and docetaxel) as a perioperative therapy for patients with locally advanced, resectable tumours. METHODS In this controlled, open-label, phase 2/3 trial, we randomly assigned 716 patients with histologically-confirmed advanced clinical stage cT2 or higher or nodal positive stage (cN+), or both, resectable tumours, with no evidence of distant metastases, via central interactive web-based-response system, to receive either three pre-operative and three postoperative 3-week cycles of 50 mg/m2 epirubicin and 60 mg/m2 cisplatin on day 1 plus either 200 mg/m2 fluorouracil as continuous intravenous infusion or 1250 mg/m2 capecitabine orally on days 1 to 21 (ECF/ECX; control group) or four preoperative and four postoperative 2-week cycles of 50 mg/m2 docetaxel, 85 mg/m2 oxaliplatin, 200 mg/m2 leucovorin and 2600 mg/m2 fluorouracil as 24-h infusion on day 1 (FLOT; experimental group). The primary outcome of the trial was overall survival (superiority) analysed in the intention-to-treat population. This trial is registered with ClinicalTrials.gov, number NCT01216644. FINDINGS Between Aug 8, 2010, and Feb 10, 2015, 716 patients were randomly assigned to treatment in 38 German hospitals or with practice-based oncologists. 360 patients were assigned to ECF/ECX and 356 patients to FLOT. Overall survival was increased in the FLOT group compared with the ECF/ECX group (hazard ratio [HR] 0·77; 95% confidence interval [CI; 0.63 to 0·94]; median overall survival, 50 months [38·33 to not reached] vs 35 months [27·35 to 46·26]). The number of patients with related serious adverse events (including those occurring during hospital stay for surgery) was similar in the two groups (96 [27%] in the ECF/ECX group vs 97 [27%] in the FLOT group), as was the number of toxic deaths (two [&lt;1%] in both groups). Hospitalisation for toxicity occurred in 94 patients (26%) in the ECF/ECX group and 89 patients (25%) in the FLOT group. INTERPRETATION In locally advanced, resectable gastric or gastro-oesophageal junction adenocarcinoma, perioperative FLOT improved overall survival compared with perioperative ECF/ECX. FUNDING The German Cancer Aid (Deutsche Krebshilfe), Sanofi-Aventis, Chugai, and Stiftung Leben mit Krebs Foundation.","author":[{"dropping-particle":"","family":"Al-Batran","given":"Salah-Eddin","non-dropping-particle":"","parse-names":false,"suffix":""},{"dropping-particle":"","family":"Homann","given":"Nils","non-dropping-particle":"","parse-names":false,"suffix":""},{"dropping-particle":"","family":"Pauligk","given":"Claudia","non-dropping-particle":"","parse-names":false,"suffix":""},{"dropping-particle":"","family":"Goetze","given":"Thorsten O","non-dropping-particle":"","parse-names":false,"suffix":""},{"dropping-particle":"","family":"Meiler","given":"Johannes","non-dropping-particle":"","parse-names":false,"suffix":""},{"dropping-particle":"","family":"Kasper","given":"Stefan","non-dropping-particle":"","parse-names":false,"suffix":""},{"dropping-particle":"","family":"Kopp","given":"Hans-Georg","non-dropping-particle":"","parse-names":false,"suffix":""},{"dropping-particle":"","family":"Mayer","given":"Frank","non-dropping-particle":"","parse-names":false,"suffix":""},{"dropping-particle":"","family":"Haag","given":"Georg Martin","non-dropping-particle":"","parse-names":false,"suffix":""},{"dropping-particle":"","family":"Luley","given":"Kim","non-dropping-particle":"","parse-names":false,"suffix":""},{"dropping-particle":"","family":"Lindig","given":"Udo","non-dropping-particle":"","parse-names":false,"suffix":""},{"dropping-particle":"","family":"Schmiegel","given":"Wolff","non-dropping-particle":"","parse-names":false,"suffix":""},{"dropping-particle":"","family":"Pohl","given":"Michael","non-dropping-particle":"","parse-names":false,"suffix":""},{"dropping-particle":"","family":"Stoehlmacher","given":"Jan","non-dropping-particle":"","parse-names":false,"suffix":""},{"dropping-particle":"","family":"Folprecht","given":"Gunnar","non-dropping-particle":"","parse-names":false,"suffix":""},{"dropping-particle":"","family":"Probst","given":"Stephan","non-dropping-particle":"","parse-names":false,"suffix":""},{"dropping-particle":"","family":"Prasnikar","given":"Nicole","non-dropping-particle":"","parse-names":false,"suffix":""},{"dropping-particle":"","family":"Fischbach","given":"Wolfgang","non-dropping-particle":"","parse-names":false,"suffix":""},{"dropping-particle":"","family":"Mahlberg","given":"Rolf","non-dropping-particle":"","parse-names":false,"suffix":""},{"dropping-particle":"","family":"Trojan","given":"Jörg","non-dropping-particle":"","parse-names":false,"suffix":""},{"dropping-particle":"","family":"Koenigsmann","given":"Michael","non-dropping-particle":"","parse-names":false,"suffix":""},{"dropping-particle":"","family":"Martens","given":"Uwe M","non-dropping-particle":"","parse-names":false,"suffix":""},{"dropping-particle":"","family":"Thuss-Patience","given":"Peter","non-dropping-particle":"","parse-names":false,"suffix":""},{"dropping-particle":"","family":"Egger","given":"Matthias","non-dropping-particle":"","parse-names":false,"suffix":""},{"dropping-particle":"","family":"Block","given":"Andreas","non-dropping-particle":"","parse-names":false,"suffix":""},{"dropping-particle":"","family":"Heinemann","given":"Volker","non-dropping-particle":"","parse-names":false,"suffix":""},{"dropping-particle":"","family":"Illerhaus","given":"Gerald","non-dropping-particle":"","parse-names":false,"suffix":""},{"dropping-particle":"","family":"Moehler","given":"Markus","non-dropping-particle":"","parse-names":false,"suffix":""},{"dropping-particle":"","family":"Schenk","given":"Michael","non-dropping-particle":"","parse-names":false,"suffix":""},{"dropping-particle":"","family":"Kullmann","given":"Frank","non-dropping-particle":"","parse-names":false,"suffix":""},{"dropping-particle":"","family":"Behringer","given":"Dirk M","non-dropping-particle":"","parse-names":false,"suffix":""},{"dropping-particle":"","family":"Heike","given":"Michael","non-dropping-particle":"","parse-names":false,"suffix":""},{"dropping-particle":"","family":"Pink","given":"Daniel","non-dropping-particle":"","parse-names":false,"suffix":""},{"dropping-particle":"","family":"Teschendorf","given":"Christian","non-dropping-particle":"","parse-names":false,"suffix":""},{"dropping-particle":"","family":"Löhr","given":"Carmen","non-dropping-particle":"","parse-names":false,"suffix":""},{"dropping-particle":"","family":"Bernhard","given":"Helga","non-dropping-particle":"","parse-names":false,"suffix":""},{"dropping-particle":"","family":"Schuch","given":"Gunter","non-dropping-particle":"","parse-names":false,"suffix":""},{"dropping-particle":"","family":"Rethwisch","given":"Volker","non-dropping-particle":"","parse-names":false,"suffix":""},{"dropping-particle":"","family":"Weikersthal","given":"Ludwig Fischer","non-dropping-particle":"von","parse-names":false,"suffix":""},{"dropping-particle":"","family":"Hartmann","given":"Jörg T","non-dropping-particle":"","parse-names":false,"suffix":""},{"dropping-particle":"","family":"Kneba","given":"Michael","non-dropping-particle":"","parse-names":false,"suffix":""},{"dropping-particle":"","family":"Daum","given":"Severin","non-dropping-particle":"","parse-names":false,"suffix":""},{"dropping-particle":"","family":"Schulmann","given":"Karsten","non-dropping-particle":"","parse-names":false,"suffix":""},{"dropping-particle":"","family":"Weniger","given":"Jörg","non-dropping-particle":"","parse-names":false,"suffix":""},{"dropping-particle":"","family":"Belle","given":"Sebastian","non-dropping-particle":"","parse-names":false,"suffix":""},{"dropping-particle":"","family":"Gaiser","given":"Timo","non-dropping-particle":"","parse-names":false,"suffix":""},{"dropping-particle":"","family":"Oduncu","given":"Fuat S","non-dropping-particle":"","parse-names":false,"suffix":""},{"dropping-particle":"","family":"Güntner","given":"Martina","non-dropping-particle":"","parse-names":false,"suffix":""},{"dropping-particle":"","family":"Hozaeel","given":"Wael","non-dropping-particle":"","parse-names":false,"suffix":""},{"dropping-particle":"","family":"Reichart","given":"Alexander","non-dropping-particle":"","parse-names":false,"suffix":""},{"dropping-particle":"","family":"Jäger","given":"Elke","non-dropping-particle":"","parse-names":false,"suffix":""},{"dropping-particle":"","family":"Kraus","given":"Thomas","non-dropping-particle":"","parse-names":false,"suffix":""},{"dropping-particle":"","family":"Mönig","given":"Stefan","non-dropping-particle":"","parse-names":false,"suffix":""},{"dropping-particle":"","family":"Bechstein","given":"Wolf O","non-dropping-particle":"","parse-names":false,"suffix":""},{"dropping-particle":"","family":"Schuler","given":"Martin","non-dropping-particle":"","parse-names":false,"suffix":""},{"dropping-particle":"","family":"Schmalenberg","given":"Harald","non-dropping-particle":"","parse-names":false,"suffix":""},{"dropping-particle":"","family":"Hofheinz","given":"Ralf D","non-dropping-particle":"","parse-names":false,"suffix":""}],"container-title":"The Lancet","id":"ITEM-1","issued":{"date-parts":[["2019"]]},"page":"1948-1957","title":"Perioperative chemotherapy with fluorouracil plus leucovorin, oxaliplatin, and docetaxel versus fluorouracil or capecitabine plus cisplatin and epirubicin for locally advanced, resectable gastric or gastro-oesophageal junction adenocarcinoma (FLOT4): a ra","type":"article-journal","volume":"393"},"uris":["http://www.mendeley.com/documents/?uuid=fe4be2a9-bf9e-4246-a37d-7ebcd1375f94"]},{"id":"ITEM-2","itemData":{"DOI":"10.1200/JCO.2010.33.0597","ISBN":"1527-7755 (Electronic)\\r0732-183X (Linking)","ISSN":"0732183X","PMID":"21444866","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author":[{"dropping-particle":"","family":"Ychou","given":"Marc","non-dropping-particle":"","parse-names":false,"suffix":""},{"dropping-particle":"","family":"Boige","given":"Valérie","non-dropping-particle":"","parse-names":false,"suffix":""},{"dropping-particle":"","family":"Pignon","given":"Jean Pierre","non-dropping-particle":"","parse-names":false,"suffix":""},{"dropping-particle":"","family":"Conroy","given":"Thierry","non-dropping-particle":"","parse-names":false,"suffix":""},{"dropping-particle":"","family":"Bouché","given":"Olivier","non-dropping-particle":"","parse-names":false,"suffix":""},{"dropping-particle":"","family":"Lebreton","given":"Gilles","non-dropping-particle":"","parse-names":false,"suffix":""},{"dropping-particle":"","family":"Ducourtieux","given":"Muriel","non-dropping-particle":"","parse-names":false,"suffix":""},{"dropping-particle":"","family":"Bedenne","given":"Laurent","non-dropping-particle":"","parse-names":false,"suffix":""},{"dropping-particle":"","family":"Fabre","given":"Jean Michel","non-dropping-particle":"","parse-names":false,"suffix":""},{"dropping-particle":"","family":"Saint-Aubert","given":"Bernard","non-dropping-particle":"","parse-names":false,"suffix":""},{"dropping-particle":"","family":"Genève","given":"Jean","non-dropping-particle":"","parse-names":false,"suffix":""},{"dropping-particle":"","family":"Lasser","given":"Philippe","non-dropping-particle":"","parse-names":false,"suffix":""},{"dropping-particle":"","family":"Rougier","given":"Philippe","non-dropping-particle":"","parse-names":false,"suffix":""}],"container-title":"Journal of Clinical Oncology","id":"ITEM-2","issue":"13","issued":{"date-parts":[["2011"]]},"page":"1715-1721","title":"Perioperative chemotherapy compared with surgery alone for resectable gastroesophageal adenocarcinoma: An FNCLCC and FFCD multicenter phase III trial","type":"article-journal","volume":"29"},"uris":["http://www.mendeley.com/documents/?uuid=4a41a118-cae4-409f-94bf-538fce77f9ac"]},{"id":"ITEM-3","itemData":{"DOI":"10.1016/S1470-2045(17)30447-3","ISSN":"14745488","PMID":"28784312","abstract":"Background Neoadjuvant chemotherapy before surgery improves survival compared with surgery alone for patients with oesophageal cancer. The OE05 trial assessed whether increasing the duration and intensity of neoadjuvant chemotherapy further improved survival compared with the current standard regimen. Methods OE05 was an open-label, phase 3, randomised clinical trial. Patients with surgically resectable oesophageal adenocarcinoma classified as stage cT1N1, cT2N1, cT3N0/N1, or cT4N0/N1 were recruited from 72 UK hospitals. Eligibility criteria included WHO performance status 0 or 1, adequate respiratory, cardiac, and liver function, white blood cell count at least 3 × 109 cells per L, platelet count at least 100 × 109 platelets per L, and a glomerular filtration rate at least 60 mL/min. Participants were randomly allocated (1:1) using a computerised minimisation program with a random element and stratified by centre and tumour stage, to receive two cycles of cisplatin and fluorouracil (CF; two 3-weekly cycles of cisplatin [80 mg/m2 intravenously on day 1] and fluorouracil [1 g/m2 per day intravenously on days 1–4]) or four cycles of epirubicin, cisplatin, and capecitabine (ECX; four 3-weekly cycles of epirubicin [50 mg/m2] and cisplatin [60 mg/m2] intravenously on day 1, and capecitabine [1250 mg/m2] daily throughout the four cycles) before surgery, stratified according to centre and clinical disease stage. Neither patients nor study staff were masked to treatment allocation. Two-phase oesophagectomy with two-field (abdomen and thorax) lymphadenectomy was done within 4–6 weeks of completion of chemotherapy. The primary outcome measure was overall survival, and primary and safety analyses were done in the intention-to-treat population. This trial is registered with the ISRCTN registry (number 01852072) and ClinicalTrials.gov (NCT00041262), and is completed. Findings Between Jan 13, 2005, and Oct 31, 2011, 897 patients were recruited and 451 were assigned to the CF group and 446 to the ECX group. By Nov 14, 2016, 327 (73%) of 451 patients in the CF group and 302 (68%) of 446 in the ECX group had died. Median survival was 23·4 months (95% CI 20·6–26·3) with CF and 26·1 months (22·5–29·7) with ECX (hazard ratio 0·90 (95% CI 0·77–1·05, p=0·19). No unexpected chemotherapy toxicity was seen, and neutropenia was the most commonly reported event (grade 3 or 4 neutropenia: 74 [17%] of 446 patients in the CF group vs 101 [23%] of 441 people in the ECX group). The pr…","author":[{"dropping-particle":"","family":"Alderson","given":"Derek","non-dropping-particle":"","parse-names":false,"suffix":""},{"dropping-particle":"","family":"Cunningham","given":"David","non-dropping-particle":"","parse-names":false,"suffix":""},{"dropping-particle":"","family":"Nankivell","given":"Matthew","non-dropping-particle":"","parse-names":false,"suffix":""},{"dropping-particle":"","family":"Blazeby","given":"Jane M.","non-dropping-particle":"","parse-names":false,"suffix":""},{"dropping-particle":"","family":"Griffin","given":"S. Michael","non-dropping-particle":"","parse-names":false,"suffix":""},{"dropping-particle":"","family":"Crellin","given":"Adrian","non-dropping-particle":"","parse-names":false,"suffix":""},{"dropping-particle":"","family":"Grabsch","given":"Heike I.","non-dropping-particle":"","parse-names":false,"suffix":""},{"dropping-particle":"","family":"Langer","given":"Rupert","non-dropping-particle":"","parse-names":false,"suffix":""},{"dropping-particle":"","family":"Pritchard","given":"Susan","non-dropping-particle":"","parse-names":false,"suffix":""},{"dropping-particle":"","family":"Okines","given":"Alicia","non-dropping-particle":"","parse-names":false,"suffix":""},{"dropping-particle":"","family":"Krysztopik","given":"Richard","non-dropping-particle":"","parse-names":false,"suffix":""},{"dropping-particle":"","family":"Coxon","given":"Fareeda","non-dropping-particle":"","parse-names":false,"suffix":""},{"dropping-particle":"","family":"Thompson","given":"Joyce","non-dropping-particle":"","parse-names":false,"suffix":""},{"dropping-particle":"","family":"Falk","given":"Stephen","non-dropping-particle":"","parse-names":false,"suffix":""},{"dropping-particle":"","family":"Robb","given":"Clare","non-dropping-particle":"","parse-names":false,"suffix":""},{"dropping-particle":"","family":"Stenning","given":"Sally","non-dropping-particle":"","parse-names":false,"suffix":""},{"dropping-particle":"","family":"Langley","given":"Ruth E.","non-dropping-particle":"","parse-names":false,"suffix":""}],"container-title":"The Lancet Oncology","id":"ITEM-3","issue":"9","issued":{"date-parts":[["2017"]]},"page":"1249-1260","publisher":"The Author(s). Published by Elsevier Ltd. This is an Open Access article under the CC BY 4.0 license","title":"Neoadjuvant cisplatin and fluorouracil versus epirubicin, cisplatin, and capecitabine followed by resection in patients with oesophageal adenocarcinoma (UK MRC OE05): an open-label, randomised phase 3 trial","type":"article-journal","volume":"18"},"uris":["http://www.mendeley.com/documents/?uuid=b70f5e09-f569-4144-b130-57c7bc2bb8a4"]},{"id":"ITEM-4","itemData":{"DOI":"10.1016/S1470-2045(17)30043-8","ISSN":"1470-2045","author":[{"dropping-particle":"","family":"Cunningham","given":"David","non-dropping-particle":"","parse-names":false,"suffix":""},{"dropping-particle":"","family":"Stenning","given":"Sally P","non-dropping-particle":"","parse-names":false,"suffix":""},{"dropping-particle":"","family":"Smyth","given":"Elizabeth C","non-dropping-particle":"","parse-names":false,"suffix":""},{"dropping-particle":"","family":"Okines","given":"Alicia F","non-dropping-particle":"","parse-names":false,"suffix":""},{"dropping-particle":"","family":"Allum","given":"William H","non-dropping-particle":"","parse-names":false,"suffix":""},{"dropping-particle":"","family":"Rowley","given":"Sam","non-dropping-particle":"","parse-names":false,"suffix":""},{"dropping-particle":"","family":"Stevenson","given":"Laura","non-dropping-particle":"","parse-names":false,"suffix":""},{"dropping-particle":"","family":"Grabsch","given":"Heike I","non-dropping-particle":"","parse-names":false,"suffix":""},{"dropping-particle":"","family":"Alderson","given":"Derek","non-dropping-particle":"","parse-names":false,"suffix":""},{"dropping-particle":"","family":"Crosby","given":"Thomas","non-dropping-particle":"","parse-names":false,"suffix":""},{"dropping-particle":"","family":"Griffin","given":"S Michael","non-dropping-particle":"","parse-names":false,"suffix":""},{"dropping-particle":"","family":"Mansoor","given":"Wasat","non-dropping-particle":"","parse-names":false,"suffix":""},{"dropping-particle":"","family":"Coxon","given":"Fareeda Y","non-dropping-particle":"","parse-names":false,"suffix":""},{"dropping-particle":"","family":"Falk","given":"Stephen J","non-dropping-particle":"","parse-names":false,"suffix":""},{"dropping-particle":"","family":"Darby","given":"Suzanne","non-dropping-particle":"","parse-names":false,"suffix":""},{"dropping-particle":"","family":"Sumpter","given":"Kate A","non-dropping-particle":"","parse-names":false,"suffix":""},{"dropping-particle":"","family":"Blazeby","given":"Jane M","non-dropping-particle":"","parse-names":false,"suffix":""},{"dropping-particle":"","family":"Langley","given":"Ruth E","non-dropping-particle":"","parse-names":false,"suffix":""}],"container-title":"Lancet Oncology","id":"ITEM-4","issue":"3","issued":{"date-parts":[["0"]]},"page":"357-370","publisher":"The Author(s). Published by Elsevier Ltd. This is an Open Access article under the CC BY license","title":"Peri-operative chemotherapy with or without bevacizumab in operable oesophagogastric adenocarcinoma ( UK Medical Research Council ST03 ): primary analysis results of a multicentre , open-label , randomised phase 2 – 3 trial","type":"article-journal","volume":"18"},"uris":["http://www.mendeley.com/documents/?uuid=82998457-c725-400b-a61e-1925722fd473"]}],"mendeley":{"formattedCitation":"(4,44–46)","plainTextFormattedCitation":"(4,44–46)","previouslyFormattedCitation":"(4,44–46)"},"properties":{"noteIndex":0},"schema":"https://github.com/citation-style-language/schema/raw/master/csl-citation.json"}</w:instrText>
      </w:r>
      <w:r w:rsidR="00747584" w:rsidRPr="00572B34">
        <w:fldChar w:fldCharType="separate"/>
      </w:r>
      <w:r w:rsidR="002B3E81" w:rsidRPr="002B3E81">
        <w:rPr>
          <w:noProof/>
        </w:rPr>
        <w:t>(4,44–46)</w:t>
      </w:r>
      <w:r w:rsidR="00747584" w:rsidRPr="00572B34">
        <w:fldChar w:fldCharType="end"/>
      </w:r>
      <w:r w:rsidR="00747584" w:rsidRPr="00572B34">
        <w:t xml:space="preserve">. </w:t>
      </w:r>
      <w:r w:rsidR="006A4A98" w:rsidRPr="00572B34">
        <w:t xml:space="preserve">However, </w:t>
      </w:r>
      <w:r w:rsidR="003F65B1">
        <w:t>fewer</w:t>
      </w:r>
      <w:r w:rsidR="006A4A98" w:rsidRPr="00572B34">
        <w:t xml:space="preserve"> than 50% of patients completed treatment per-protocol in all of these studies</w:t>
      </w:r>
      <w:r w:rsidR="009F0D0D">
        <w:t xml:space="preserve">. </w:t>
      </w:r>
      <w:r w:rsidR="006A4A98" w:rsidRPr="00572B34">
        <w:t xml:space="preserve">This has left a clear evidence gap, with uncertainty </w:t>
      </w:r>
      <w:r w:rsidR="00B361E6" w:rsidRPr="00572B34">
        <w:t xml:space="preserve">concerning </w:t>
      </w:r>
      <w:r w:rsidR="001E73CC">
        <w:t xml:space="preserve">in </w:t>
      </w:r>
      <w:r w:rsidR="006A4A98" w:rsidRPr="00572B34">
        <w:t xml:space="preserve">whom of a comparatively unfit patient cohort, who have already undergone debilitating treatment, postoperative treatment should be targeted. This study provides evidence </w:t>
      </w:r>
      <w:r w:rsidR="009E2600">
        <w:t>in</w:t>
      </w:r>
      <w:r w:rsidR="006A4A98" w:rsidRPr="00572B34">
        <w:t xml:space="preserve"> support of postoperative chemotherapy in these patients</w:t>
      </w:r>
      <w:r w:rsidR="00F61C48" w:rsidRPr="00572B34">
        <w:t>.</w:t>
      </w:r>
      <w:r w:rsidR="00FB122E" w:rsidRPr="00572B34">
        <w:t xml:space="preserve"> </w:t>
      </w:r>
    </w:p>
    <w:p w14:paraId="2CF56069" w14:textId="46A7151C" w:rsidR="00390905" w:rsidRDefault="004260E0" w:rsidP="00390905">
      <w:pPr>
        <w:spacing w:before="100" w:beforeAutospacing="1" w:line="480" w:lineRule="auto"/>
      </w:pPr>
      <w:r w:rsidRPr="00061298">
        <w:t xml:space="preserve">The strengths of this study include the large, </w:t>
      </w:r>
      <w:r w:rsidR="005D04B7" w:rsidRPr="00061298">
        <w:t>multi-centre</w:t>
      </w:r>
      <w:r w:rsidRPr="00061298">
        <w:t xml:space="preserve"> national datasets from which it was drawn. </w:t>
      </w:r>
      <w:r w:rsidR="001A2532" w:rsidRPr="00061298">
        <w:t xml:space="preserve">A </w:t>
      </w:r>
      <w:r w:rsidRPr="00061298">
        <w:t xml:space="preserve">large number of variables plausibly related to treatment allocation and/or survival </w:t>
      </w:r>
      <w:r w:rsidR="00F45848" w:rsidRPr="00061298">
        <w:t>were</w:t>
      </w:r>
      <w:r w:rsidR="001A2532" w:rsidRPr="00061298">
        <w:t xml:space="preserve"> used </w:t>
      </w:r>
      <w:r w:rsidRPr="00061298">
        <w:t xml:space="preserve">to </w:t>
      </w:r>
      <w:r w:rsidR="005D04B7" w:rsidRPr="00061298">
        <w:t xml:space="preserve">derive the propensity score and </w:t>
      </w:r>
      <w:r w:rsidR="001A2532" w:rsidRPr="00061298">
        <w:t>it was possible</w:t>
      </w:r>
      <w:r w:rsidR="005D04B7" w:rsidRPr="00061298">
        <w:t xml:space="preserve"> to</w:t>
      </w:r>
      <w:r w:rsidR="0073573C" w:rsidRPr="00061298">
        <w:t xml:space="preserve"> </w:t>
      </w:r>
      <w:r w:rsidRPr="00061298">
        <w:t>includ</w:t>
      </w:r>
      <w:r w:rsidR="005D04B7" w:rsidRPr="00061298">
        <w:t xml:space="preserve">e </w:t>
      </w:r>
      <w:r w:rsidRPr="00061298">
        <w:t>chemotherapy regimen details</w:t>
      </w:r>
      <w:r w:rsidR="005220B3" w:rsidRPr="00061298">
        <w:t xml:space="preserve"> and surgical complications</w:t>
      </w:r>
      <w:r w:rsidRPr="00061298">
        <w:t xml:space="preserve">, which </w:t>
      </w:r>
      <w:r w:rsidR="005220B3" w:rsidRPr="00061298">
        <w:t xml:space="preserve">are </w:t>
      </w:r>
      <w:r w:rsidRPr="00061298">
        <w:t>absent from studies conducted using the NCDB</w:t>
      </w:r>
      <w:r w:rsidRPr="00061298">
        <w:fldChar w:fldCharType="begin" w:fldLock="1"/>
      </w:r>
      <w:r w:rsidR="00D120BE" w:rsidRPr="00061298">
        <w:instrText>ADDIN CSL_CITATION {"citationItems":[{"id":"ITEM-1","itemData":{"DOI":"10.1097/SLA.0000000000001954","ISBN":"0000000000","ISSN":"15281140","PMID":"27501170","abstract":"Objective: To determine whether adjuvant chemotherapy (AC) after neoadjuvant chemoradiation and esophagectomy is associated with improved overall survival for patients with locally advanced esophageal cancer, and to evaluate how pathologic disease response to neoadjuvant treatment impacts this effect. Background: Neoadjuvant chemoradiation is currently the preferred management approach for locoregional esophageal cancer. Although there is interest in the use of AC, the benefit of systemic therapy after neoadjuvant chemoradiation and esophagectomy is unclear. Methods: Retrospective cohort study of patients with esophageal cancer treated with neoadjuvant chemoradiation and esophagectomy in the National Cancer Data Base (2006-2012). Results: Among 3592 patients with esophageal cancer (84.7% adenocarcinoma, 15.2% squamous cell carcinoma), 335 (9.3%) were treated with AC. AC was not associated with a significantly lower risk of death among patients with no residual disease (ypT0N0) or residual non-nodal disease (ypT+N0). Among patients with residual nodal disease (ypTanyN+), AC was associated with a 30% lower risk of death in the overall cohort [hazard ratio (HR) 0.70, (0.57-0.85)] and among those with adenocarcinoma [HR 0.69 (0.57-0.85)]. Using a 90-day postoperative landmark, findings were similar. Among patients with postoperative length of stay ≤10 days and no unplanned readmission, AC was associated with approximately 40% lower risk of death among patients with residual nodal disease [overall cohort, HR 0.63 (0.48-0.84); adenocarcinoma, HR 0.66 (0.49-0.88)]. Conclusions: AC after neoadjuvant chemoradiation and esophagectomy is associated with improved survival in patients with residual nodal disease. Our findings suggest AC may provide additional benefit for esophageal cancer patients, and merits further investigation.","author":[{"dropping-particle":"","family":"Burt","given":"Bryan M.","non-dropping-particle":"","parse-names":false,"suffix":""},{"dropping-particle":"","family":"Groth","given":"Shawn S.","non-dropping-particle":"","parse-names":false,"suffix":""},{"dropping-particle":"","family":"Sada","given":"Yvonne H.","non-dropping-particle":"","parse-names":false,"suffix":""},{"dropping-particle":"","family":"Farjah","given":"Farhood","non-dropping-particle":"","parse-names":false,"suffix":""},{"dropping-particle":"","family":"Cornwell","given":"Lorraine","non-dropping-particle":"","parse-names":false,"suffix":""},{"dropping-particle":"","family":"Sugarbaker","given":"David J.","non-dropping-particle":"","parse-names":false,"suffix":""},{"dropping-particle":"","family":"Massarweh","given":"Nader N.","non-dropping-particle":"","parse-names":false,"suffix":""}],"container-title":"Annals of Surgery","id":"ITEM-1","issue":"2","issued":{"date-parts":[["2017"]]},"page":"297-304","title":"Utility of Adjuvant Chemotherapy after Neoadjuvant Chemoradiation and Esophagectomy for Esophageal Cancer","type":"article-journal","volume":"266"},"uris":["http://www.mendeley.com/documents/?uuid=c9663e9e-e84a-478e-8bb3-cca212c6bd0b"]},{"id":"ITEM-2","itemData":{"DOI":"10.1001/jamaoncol.2017.2805","ISSN":"23742445","abstract":"IMPORTANCE Distant recurrence following preoperative chemoradiotherapy and resection in patients with gastroesophageal adenocarcinoma is common. Adjuvant chemotherapymay improve survival. OBJECTIVE To compare adjuvant chemotherapy with postoperative observation following preoperative chemoradiotherapy and resection in patients with gastroesophageal adenocarcinoma. DESIGN, SETTING, AND PARTICIPANTS Propensity score-matched analysis using the National Cancer Database.We included adult patients who received a diagnosis between 2006 and 2013 of clinical stage T1N1-3M0 or T2-4N0-3M0 adenocarcinoma of the distal esophagus or gastric cardia who were treated with preoperative chemoradiotherapy and curative-intent resection. Patients receiving adjuvant chemotherapy were matched by propensity score to patients undergoing postoperative observation. EXPOSURES Adjuvant chemotherapy and postoperative observation. MAIN OUTCOMES AND MEASURES Overall survival. RESULTS We identified 10 086 patients (8840 [88%] male; mean [SD] age, 61 [9.5] years), 9272 in the postoperative observation group and 814 in the adjuvant chemotherapy group. Patients receiving adjuvant chemotherapy were younger (18-54 years: 252 [31%] vs 1989 [21%]; P &lt; .001) and were more likely to have advanced disease (ypT3/4: 458 [62%] vs 3531 [46%]; P &lt; .001; ypN+: 572 [72%] vs 3428 [39%]; P &lt; .001), as well as shorter postoperative inpatient stays (&gt;2 weeks: 94 [13%] vs 1589 [20%]; P &lt; .001). A total of 732 patients in the adjuvant chemotherapy group were matched by propensity score to 3660 patients in the postoperative observation group. Adjuvant chemotherapy was associated with improved overall survival compared with postoperative observation (median survival: 40 months; 95% CI, 36-46 months vs 34 months; 95%CI, 32-35 months; stratified log-rank P &lt; .001; hazard ratio, 0.79; 95%CI, 0.72-0.88). Overall survival at 1, 3, and 5 years was 88%, 47%, and 34% in the observation group, and 94%, 54%, and 38%in the adjuvant chemotherapy group, respectively. Adjuvant chemotherapy was associated with a survival benefit compared with postoperative observation in most patient subgroups. CONCLUSIONS AND RELEVANCE For patients with locally advanced gastroesophageal adenocarcinoma treated with preoperative chemoradiotherapy and resection, adjuvant chemotherapy was associated with improved overall survival. Our findings have important implications for the postoperative treatment of this patient group for which few data ar…","author":[{"dropping-particle":"","family":"Mokdad","given":"Ali A.","non-dropping-particle":"","parse-names":false,"suffix":""},{"dropping-particle":"","family":"Yopp","given":"Adam C.","non-dropping-particle":"","parse-names":false,"suffix":""},{"dropping-particle":"","family":"Polanco","given":"Patricio M.","non-dropping-particle":"","parse-names":false,"suffix":""},{"dropping-particle":"","family":"Mansour","given":"John C.","non-dropping-particle":"","parse-names":false,"suffix":""},{"dropping-particle":"","family":"Reznik","given":"Scott I.","non-dropping-particle":"","parse-names":false,"suffix":""},{"dropping-particle":"","family":"Heitjan","given":"Daniel F.","non-dropping-particle":"","parse-names":false,"suffix":""},{"dropping-particle":"","family":"Choti","given":"Michael A.","non-dropping-particle":"","parse-names":false,"suffix":""},{"dropping-particle":"","family":"Minter","given":"Rebecca R.","non-dropping-particle":"","parse-names":false,"suffix":""},{"dropping-particle":"","family":"Wang","given":"Sam C.","non-dropping-particle":"","parse-names":false,"suffix":""},{"dropping-particle":"","family":"Porembka","given":"Matthew R.","non-dropping-particle":"","parse-names":false,"suffix":""}],"container-title":"JAMA Oncology","id":"ITEM-2","issue":"1","issued":{"date-parts":[["2018"]]},"page":"31-38","title":"Adjuvant chemotherapy vs postoperative observation following preoperative chemoradiotherapy and resection in gastroesophageal cancer a propensity score-matched analysis","type":"article-journal","volume":"4"},"uris":["http://www.mendeley.com/documents/?uuid=0204a326-5bb7-40ac-8371-2c6b4999ab59"]},{"id":"ITEM-3","itemData":{"DOI":"10.1136/esmoopen-2018-000386","ISSN":"20597029","abstract":"Background Oesophageal cancer (OC) survival rates have improved since the widespread adoption of neoadjuvant chemoradiation therapy (NACRT) followed by oesophagectomy (trimodality therapy). Unfortunately, the overall prognosis for patients with locally advanced disease remains poor. In this study, we sought to assess the effect of adjuvant chemotherapy (AC) in patients treated with trimodality therapy. Methods Using the National Cancer Database we retrospectively identified 6785 patients with locally advanced (cT1b-T4a, N0-N+, M0) OC who were treated with trimodality therapy from 2006 to 2014. Patients were separated based on receipt of AC (n=463), as well as clinical and pathological lymph node involvement. Overall survival (OS) between groups was compared using the Kaplan-Meier method and Cox proportional hazard modelling. Results Based on multivariate analysis, AC was associated with a statistically significantly reduced risk of death (HR 0.77, p&lt;0.001). Subgroup analysis revealed that AC was associated with reduced risk of death compared with NACRT alone in the cN+/pN0 (median OS 64 vs 43 months; p=0.019) and the cN+/pN+ (median OS 27 vs 22 months; p=0.010) groups, but not in the cN0/pN0 (median OS 48 vs 49 months; p=0.253) or cN0/pN+ (median OS 31 vs 24 months; p=0.077) groups. Conclusion AC following trimodality therapy may improve survival in patients with locally advanced OC. Patients who undergo lymph node downstaging may be the most likely to benefit from AC. Prospective studies are needed to confirm this finding.","author":[{"dropping-particle":"","family":"Nevala-Plagemann","given":"Christopher","non-dropping-particle":"","parse-names":false,"suffix":""},{"dropping-particle":"","family":"Francis","given":"Samual","non-dropping-particle":"","parse-names":false,"suffix":""},{"dropping-particle":"","family":"Cavalieri","given":"Courtney","non-dropping-particle":"","parse-names":false,"suffix":""},{"dropping-particle":"","family":"Tao","given":"Randa","non-dropping-particle":"","parse-names":false,"suffix":""},{"dropping-particle":"","family":"Whisenant","given":"Jonathan","non-dropping-particle":"","parse-names":false,"suffix":""},{"dropping-particle":"","family":"Glasgow","given":"Robert","non-dropping-particle":"","parse-names":false,"suffix":""},{"dropping-particle":"","family":"Scaife","given":"Courtney","non-dropping-particle":"","parse-names":false,"suffix":""},{"dropping-particle":"","family":"Lloyd","given":"Shane","non-dropping-particle":"","parse-names":false,"suffix":""},{"dropping-particle":"","family":"Garrido-Laguna","given":"Ignacio","non-dropping-particle":"","parse-names":false,"suffix":""}],"container-title":"ESMO Open","id":"ITEM-3","issue":"5","issued":{"date-parts":[["2018"]]},"page":"1-7","title":"Benefit of adjuvant chemotherapy based on lymph node involvement for oesophageal cancer following trimodality therapy","type":"article-journal","volume":"3"},"uris":["http://www.mendeley.com/documents/?uuid=c4125ba7-d5f4-4615-a9b3-6234bcb7f76e"]},{"id":"ITEM-4","itemData":{"DOI":"10.1007/s11605-018-04087-8","ISSN":"18734626","PMID":"30671799","abstract":"Purpose: The aim of this cohort study was to assess the benefit that patients with lower esophageal or gastroesophageal junction (E/GEJ) adenocarcinoma receive by continuing perioperative chemotherapy post-surgery. Methods: Three hundred twelve patients underwent radical tumor surgical resection after preoperative chemotherapy. Chemotherapy was mainly ECX (epirubicin, cisplatin, capecitabine). Propensity score matching (PSM) was used to compare continuation of chemotherapy post-surgery vs. no postoperative treatment. Results: Two hundred ten patients (67.3%) had GEJ and 102 (32.7%) lower esophageal adenocarcinoma. Microscopically clear surgical margins (R0), according to the Royal College of Pathologists, were achieved in 208 patients (66.7%). In total, 225 patients (72.1%) continued perioperative chemotherapy post-surgery. PSM was used to create two patient groups, well-balanced for basic epidemiological, clinical, and histopathological characteristics. The first included 148 patients who continued perioperative chemotherapy after surgery and the second 86, who did not receive postoperative treatment. The first group had non-significantly different median time-to-relapse (TTR 22.2 vs. 25.7 months, p = 0.627), overall survival (OS 46.1 vs. 36.7 months, p = 0.199), and post-relapse survival (15.3 vs. 8.7 months, p = 0.122). Subgroup analysis showed that only patients with microscopically residual disease after surgery (R1 resection) benefited from continuation of chemotherapy post-surgery for both TTR (hazard ratio [HR] 0.556, 95% CI 0.330–0.936, p = 0.027) and OS (HR 0.530, 95% CI 0.313–0.898, p = 0.018). Conclusions: Continuation of perioperative chemotherapy post-surgery was not associated with improved outcome in patients with E/GEJ adenocarcinoma. Patients with microscopically residual disease post-surgery might receive a potential benefit from adjuvant chemotherapy.","author":[{"dropping-particle":"","family":"Papaxoinis","given":"George","non-dropping-particle":"","parse-names":false,"suffix":""},{"dropping-particle":"","family":"Kamposioras","given":"Konstantinos","non-dropping-particle":"","parse-names":false,"suffix":""},{"dropping-particle":"","family":"Weaver","given":"Jamie M.J.","non-dropping-particle":"","parse-names":false,"suffix":""},{"dropping-particle":"","family":"Kordatou","given":"Zoe","non-dropping-particle":"","parse-names":false,"suffix":""},{"dropping-particle":"","family":"Stamatopoulou","given":"Sofia","non-dropping-particle":"","parse-names":false,"suffix":""},{"dropping-particle":"","family":"Germetaki","given":"Theodora","non-dropping-particle":"","parse-names":false,"suffix":""},{"dropping-particle":"","family":"Nasralla","given":"Magdy","non-dropping-particle":"","parse-names":false,"suffix":""},{"dropping-particle":"","family":"Owen-Holt","given":"Vikki","non-dropping-particle":"","parse-names":false,"suffix":""},{"dropping-particle":"","family":"Anthoney","given":"Alan","non-dropping-particle":"","parse-names":false,"suffix":""},{"dropping-particle":"","family":"Mansoor","given":"Wasat","non-dropping-particle":"","parse-names":false,"suffix":""}],"container-title":"Journal of Gastrointestinal Surgery","id":"ITEM-4","issue":"9","issued":{"date-parts":[["2019"]]},"page":"1729-1741","publisher":"Journal of Gastrointestinal Surgery","title":"The Role of Continuing Perioperative Chemotherapy Post Surgery in Patients with Esophageal or Gastroesophageal Junction Adenocarcinoma: a Multicenter Cohort Study","type":"article-journal","volume":"23"},"uris":["http://www.mendeley.com/documents/?uuid=08e87702-e69b-437f-adc9-0cad3318793b"]}],"mendeley":{"formattedCitation":"(10–12,16)","plainTextFormattedCitation":"(10–12,16)","previouslyFormattedCitation":"(10–12,16)"},"properties":{"noteIndex":0},"schema":"https://github.com/citation-style-language/schema/raw/master/csl-citation.json"}</w:instrText>
      </w:r>
      <w:r w:rsidRPr="00061298">
        <w:fldChar w:fldCharType="separate"/>
      </w:r>
      <w:r w:rsidR="00C1030A" w:rsidRPr="00061298">
        <w:rPr>
          <w:noProof/>
        </w:rPr>
        <w:t>(10–12,16)</w:t>
      </w:r>
      <w:r w:rsidRPr="00061298">
        <w:fldChar w:fldCharType="end"/>
      </w:r>
      <w:r w:rsidRPr="00061298">
        <w:t>. The</w:t>
      </w:r>
      <w:r w:rsidRPr="00572B34">
        <w:t xml:space="preserve"> main limitation of this study is </w:t>
      </w:r>
      <w:r w:rsidR="005D04B7">
        <w:t>its</w:t>
      </w:r>
      <w:r w:rsidRPr="00572B34">
        <w:t xml:space="preserve"> observational</w:t>
      </w:r>
      <w:r w:rsidR="005D04B7">
        <w:t xml:space="preserve"> design</w:t>
      </w:r>
      <w:r w:rsidR="009E2600">
        <w:t xml:space="preserve">, but this must be weighed against the importance of the findings made from “real world” settings outside very tightly controlled clinical trials. </w:t>
      </w:r>
      <w:r w:rsidR="005D04B7">
        <w:t>R</w:t>
      </w:r>
      <w:r w:rsidRPr="00572B34">
        <w:t xml:space="preserve">obust methods to </w:t>
      </w:r>
      <w:r w:rsidR="005D04B7">
        <w:t>deal with potential sources of bias</w:t>
      </w:r>
      <w:r w:rsidR="0073573C">
        <w:t xml:space="preserve"> </w:t>
      </w:r>
      <w:r w:rsidR="007A1A48">
        <w:t>were used</w:t>
      </w:r>
      <w:r w:rsidRPr="00572B34">
        <w:t xml:space="preserve">, </w:t>
      </w:r>
      <w:r w:rsidR="005D04B7">
        <w:t>and the</w:t>
      </w:r>
      <w:r w:rsidRPr="00572B34">
        <w:t xml:space="preserve"> </w:t>
      </w:r>
      <w:r w:rsidR="007A1A48">
        <w:t>IPTW</w:t>
      </w:r>
      <w:r w:rsidRPr="00572B34">
        <w:t xml:space="preserve"> </w:t>
      </w:r>
      <w:r w:rsidR="005D04B7">
        <w:t xml:space="preserve">produced well </w:t>
      </w:r>
      <w:r w:rsidR="005D04B7" w:rsidRPr="00061298">
        <w:lastRenderedPageBreak/>
        <w:t>balanced groups in the main analysis</w:t>
      </w:r>
      <w:r w:rsidRPr="00061298">
        <w:t>.</w:t>
      </w:r>
      <w:r w:rsidR="000948D2" w:rsidRPr="00061298">
        <w:t xml:space="preserve"> </w:t>
      </w:r>
      <w:r w:rsidR="001A2532" w:rsidRPr="00061298">
        <w:t>A</w:t>
      </w:r>
      <w:r w:rsidR="000948D2" w:rsidRPr="00061298">
        <w:t xml:space="preserve"> landmark time method </w:t>
      </w:r>
      <w:r w:rsidR="001A2532" w:rsidRPr="00061298">
        <w:t xml:space="preserve">was adopted </w:t>
      </w:r>
      <w:r w:rsidR="000948D2" w:rsidRPr="00061298">
        <w:t xml:space="preserve">to minimise immortal time bias, observing a persistent effect even when this was significantly extended. </w:t>
      </w:r>
      <w:r w:rsidR="001A2532" w:rsidRPr="00061298">
        <w:t>There was o</w:t>
      </w:r>
      <w:r w:rsidR="00390905" w:rsidRPr="00061298">
        <w:t>ne unmeasured confounding factor, tumour regression grade (TRG), which has previously been shown to influence postoperative treatment allocation</w:t>
      </w:r>
      <w:r w:rsidR="00390905" w:rsidRPr="00061298">
        <w:fldChar w:fldCharType="begin" w:fldLock="1"/>
      </w:r>
      <w:r w:rsidR="00D120BE" w:rsidRPr="00061298">
        <w:instrText>ADDIN CSL_CITATION {"citationItems":[{"id":"ITEM-1","itemData":{"DOI":"10.1002/bjs.10627","ISSN":"00071323","PMID":"28944954","abstract":"BACKGROUND This multicentre cohort study sought to define a robust pathological indicator of clinically meaningful response to neoadjuvant chemotherapy in oesophageal adenocarcinoma. METHODS A questionnaire was distributed to 11 UK upper gastrointestinal cancer centres to determine the use of assessment of response to neoadjuvant chemotherapy. Records of consecutive patients undergoing oesophagogastric resection at seven centres between January 2000 and December 2013 were reviewed. Pathological response to neoadjuvant chemotherapy was assessed using the Mandard Tumour Regression Grade (TRG) and lymph node downstaging. RESULTS TRG (8 of 11 centres) was the most widely used system to assess response to neoadjuvant chemotherapy, but there was discordance on how it was used in practice. Of 1392 patients, 1293 had TRG assessment; data were available for clinical and pathological nodal status (cN and pN) in 981 patients, and TRG, cN and pN in 885. There was a significant difference in survival between responders (TRG 1-2; median overall survival (OS) not reached) and non-responders (TRG 3-5; median OS 2·22 (95 per cent c.i. 1·94 to 2·51) years; P &lt; 0·001); the hazard ratio was 2·46 (95 per cent c.i. 1·22 to 4·95; P = 0·012). Among local non-responders, the presence of lymph node downstaging was associated with significantly improved OS compared with that of patients without lymph node downstaging (median OS not reached versus 1·92 (1·68 to 2·16) years; P &lt; 0·001). CONCLUSION A clinically meaningful local response to neoadjuvant chemotherapy was restricted to the small minority of patients (14·8 per cent) with TRG 1-2. Among local non-responders, a subset of patients (21·3 per cent) derived benefit from neoadjuvant chemotherapy by lymph node downstaging and their survival mirrored that of local responders.","author":[{"dropping-particle":"","family":"Noble","given":"F.","non-dropping-particle":"","parse-names":false,"suffix":""},{"dropping-particle":"","family":"Lloyd","given":"M. A.","non-dropping-particle":"","parse-names":false,"suffix":""},{"dropping-particle":"","family":"Turkington","given":"R.","non-dropping-particle":"","parse-names":false,"suffix":""},{"dropping-particle":"","family":"Griffiths","given":"E.","non-dropping-particle":"","parse-names":false,"suffix":""},{"dropping-particle":"","family":"O'Donovan","given":"M.","non-dropping-particle":"","parse-names":false,"suffix":""},{"dropping-particle":"","family":"O'Neill","given":"J. R.","non-dropping-particle":"","parse-names":false,"suffix":""},{"dropping-particle":"","family":"Mercer","given":"S.","non-dropping-particle":"","parse-names":false,"suffix":""},{"dropping-particle":"","family":"Parsons","given":"S. L.","non-dropping-particle":"","parse-names":false,"suffix":""},{"dropping-particle":"","family":"Fitzgerald","given":"R. C.","non-dropping-particle":"","parse-names":false,"suffix":""},{"dropping-particle":"","family":"Underwood","given":"T. J.","non-dropping-particle":"","parse-names":false,"suffix":""},{"dropping-particle":"","family":"OCCAMS consortium","given":"","non-dropping-particle":"","parse-names":false,"suffix":""}],"container-title":"British Journal of Surgery","id":"ITEM-1","issue":"13","issued":{"date-parts":[["2017","12"]]},"page":"1816-1828","title":"Multicentre cohort study to define and validate pathological assessment of response to neoadjuvant therapy in oesophagogastric adenocarcinoma","type":"article-journal","volume":"104"},"uris":["http://www.mendeley.com/documents/?uuid=cfb276fe-fba5-3234-9004-13e88a5bd79f"]},{"id":"ITEM-2","itemData":{"DOI":"10.1016/j.suronc.2017.06.001","ISSN":"18793320","PMID":"28684226","abstract":"Background: Based on two benchmark studies perioperative chemotherapy (CTx) has become standard treatment for locally advanced esophagogastric adenocarcinoma (EGA) in Europe. However, only half of the patients in both studies actually received postoperative CTx (aCTx). Thus, we evaluated the prognostic impact of preoperative CTx (nCTx) and aCTx combined versus nCTx alone. Furthermore, we aimed to identify subgroups potentially beneficial of aCTx and factors associated with its non-administration. Methods: We retrospectively analyzed 299 consecutive patients with EGA, who underwent complete resection (all M0, R0) after nCTx in our institution and were eligible for aCTx. Patients with and without aCTx were compared regarding clinicopathological data, treatment, morbidity, and long-term prognosis. Results: 129 patients (43.1%) did not receive aCTx. Administration of aCTx did not significantly improve overall (OS) and recurrence free survival (RFS) (median OS: 78.2 months vs. not reached, p = 0.331; RFS: 43.3 vs. 41.1 months, p = 0.118), but was an independent positive predictor of RFS (HR 1.6 95%CI 1.1–2.5, p = 0.024). aCTx improved RFS in non-intestinal tumors (p = 0.023) and patients receiving FLOT regimen (p = 0.038). By logistic regression analysis factors predictive of non-administration of aCTx were older age (&gt;65 years: OR 3.2, p = 0.028), longer hospital stay (15–28 days: OR 2.6, p = 0.001; &gt;28 days: OR 5.2, p &lt; 0.001), and histopathologic non-response (OR 1.9, p = 0.023). Conclusion: Advanced age, histopathologic non-response, and prolonged convalescence due to postoperative morbidity lead to omission of aCTx. However, this study could not provide evidence to support the beneficial role of aCTx in perioperative chemotherapy regimens for a selected patient collective with EGA and excellent prognosis.","author":[{"dropping-particle":"","family":"Sisic","given":"Leila","non-dropping-particle":"","parse-names":false,"suffix":""},{"dropping-particle":"","family":"Blank","given":"Susanne","non-dropping-particle":"","parse-names":false,"suffix":""},{"dropping-particle":"","family":"Nienhüser","given":"Henrik","non-dropping-particle":"","parse-names":false,"suffix":""},{"dropping-particle":"","family":"Haag","given":"Georg Martin","non-dropping-particle":"","parse-names":false,"suffix":""},{"dropping-particle":"","family":"Jäger","given":"Dirk","non-dropping-particle":"","parse-names":false,"suffix":""},{"dropping-particle":"","family":"Bruckner","given":"Tom","non-dropping-particle":"","parse-names":false,"suffix":""},{"dropping-particle":"","family":"Ott","given":"Katja","non-dropping-particle":"","parse-names":false,"suffix":""},{"dropping-particle":"","family":"Schmidt","given":"Thomas","non-dropping-particle":"","parse-names":false,"suffix":""},{"dropping-particle":"","family":"Ulrich","given":"Alexis","non-dropping-particle":"","parse-names":false,"suffix":""}],"container-title":"Surgical Oncology","id":"ITEM-2","issued":{"date-parts":[["2020"]]},"page":"177-188","title":"The postoperative part of perioperative chemotherapy fails to provide a survival benefit in completely resected esophagogastric adenocarcinoma","type":"article-journal","volume":"33"},"uris":["http://www.mendeley.com/documents/?uuid=8ec4b6b4-7105-4693-bebf-2187a5ecca23"]}],"mendeley":{"formattedCitation":"(6,15)","plainTextFormattedCitation":"(6,15)","previouslyFormattedCitation":"(6,15)"},"properties":{"noteIndex":0},"schema":"https://github.com/citation-style-language/schema/raw/master/csl-citation.json"}</w:instrText>
      </w:r>
      <w:r w:rsidR="00390905" w:rsidRPr="00061298">
        <w:fldChar w:fldCharType="separate"/>
      </w:r>
      <w:r w:rsidR="00390905" w:rsidRPr="00061298">
        <w:rPr>
          <w:noProof/>
        </w:rPr>
        <w:t>(6,15)</w:t>
      </w:r>
      <w:r w:rsidR="00390905" w:rsidRPr="00061298">
        <w:fldChar w:fldCharType="end"/>
      </w:r>
      <w:r w:rsidR="00390905" w:rsidRPr="00061298">
        <w:t>. The propensity score model included several variables with which TRG is strongly corelated (ypT, ypN, CRM), which are likely to reduce or eliminate its independent multivariate effect</w:t>
      </w:r>
      <w:r w:rsidR="00390905" w:rsidRPr="00061298">
        <w:fldChar w:fldCharType="begin" w:fldLock="1"/>
      </w:r>
      <w:r w:rsidR="00D120BE" w:rsidRPr="00061298">
        <w:instrText>ADDIN CSL_CITATION {"citationItems":[{"id":"ITEM-1","itemData":{"DOI":"10.1002/bjs.11461","ISSN":"00071323","abstract":"Background: Early cancer recurrence after oesophagectomy is a common problem, with an incidence of 20–30 per cent despite the widespread use of neoadjuvant treatment. Quantification of this risk is difficult and existing models perform poorly. This study aimed to develop a predictive model for early recurrence after surgery for oesophageal adenocarcinoma using a large multinational cohort and machine learning approaches. Methods: Consecutive patients who underwent oesophagectomy for adenocarcinoma and had neoadjuvant treatment in one Dutch and six UK oesophagogastric units were analysed. Using clinical characteristics and postoperative histopathology, models were generated using elastic net regression (ELR) and the machine learning methods random forest (RF) and extreme gradient boosting (XGB). Finally, a combined (ensemble) model of these was generated. The relative importance of factors to outcome was calculated as a percentage contribution to the model. Results: A total of 812 patients were included. The recurrence rate at less than 1 year was 29·1 per cent. All of the models demonstrated good discrimination. Internally validated areas under the receiver operating characteristic (ROC) curve (AUCs) were similar, with the ensemble model performing best (AUC 0·791 for ELR, 0·801 for RF, 0·804 for XGB, 0·805 for ensemble). Performance was similar when internal–external validation was used (validation across sites, AUC 0·804 for ensemble). In the final model, the most important variables were number of positive lymph nodes (25·7 per cent) and lymphovascular invasion (16·9 per cent). Conclusion: The model derived using machine learning approaches and an international data set provided excellent performance in quantifying the risk of early recurrence after surgery, and will be useful in prognostication for clinicians and patients.","author":[{"dropping-particle":"","family":"Rahman","given":"S. A.","non-dropping-particle":"","parse-names":false,"suffix":""},{"dropping-particle":"","family":"Walker","given":"R. C.","non-dropping-particle":"","parse-names":false,"suffix":""},{"dropping-particle":"","family":"Lloyd","given":"M. A.","non-dropping-particle":"","parse-names":false,"suffix":""},{"dropping-particle":"","family":"Grace","given":"B. L.","non-dropping-particle":"","parse-names":false,"suffix":""},{"dropping-particle":"","family":"Boxel","given":"G. I.","non-dropping-particle":"van","parse-names":false,"suffix":""},{"dropping-particle":"","family":"Kingma","given":"B. F.","non-dropping-particle":"","parse-names":false,"suffix":""},{"dropping-particle":"","family":"Ruurda","given":"J. P.","non-dropping-particle":"","parse-names":false,"suffix":""},{"dropping-particle":"","family":"Hillegersberg","given":"R.","non-dropping-particle":"van","parse-names":false,"suffix":""},{"dropping-particle":"","family":"Harris","given":"S.","non-dropping-particle":"","parse-names":false,"suffix":""},{"dropping-particle":"","family":"Parsons","given":"S.","non-dropping-particle":"","parse-names":false,"suffix":""},{"dropping-particle":"","family":"Mercer","given":"S.","non-dropping-particle":"","parse-names":false,"suffix":""},{"dropping-particle":"","family":"Griffiths","given":"E. A.","non-dropping-particle":"","parse-names":false,"suffix":""},{"dropping-particle":"","family":"O'Neill","given":"J. Robert","non-dropping-particle":"","parse-names":false,"suffix":""},{"dropping-particle":"","family":"Turkington","given":"R.","non-dropping-particle":"","parse-names":false,"suffix":""},{"dropping-particle":"","family":"Fitzgerald","given":"R. C.","non-dropping-particle":"","parse-names":false,"suffix":""},{"dropping-particle":"","family":"Underwood","given":"Timothy J.","non-dropping-particle":"","parse-names":false,"suffix":""}],"container-title":"British Journal of Surgery","id":"ITEM-1","issue":"8","issued":{"date-parts":[["2020","7"]]},"page":"1042-1052","publisher":"John Wiley and Sons Ltd","title":"Machine learning to predict early recurrence after oesophageal cancer surgery","type":"article-journal","volume":"107"},"uris":["http://www.mendeley.com/documents/?uuid=4b647c9c-cc20-3569-91fd-d59bfc1d7eb7"]}],"mendeley":{"formattedCitation":"(47)","plainTextFormattedCitation":"(47)","previouslyFormattedCitation":"(47)"},"properties":{"noteIndex":0},"schema":"https://github.com/citation-style-language/schema/raw/master/csl-citation.json"}</w:instrText>
      </w:r>
      <w:r w:rsidR="00390905" w:rsidRPr="00061298">
        <w:fldChar w:fldCharType="separate"/>
      </w:r>
      <w:r w:rsidR="00390905" w:rsidRPr="00061298">
        <w:rPr>
          <w:noProof/>
        </w:rPr>
        <w:t>(47)</w:t>
      </w:r>
      <w:r w:rsidR="00390905" w:rsidRPr="00061298">
        <w:fldChar w:fldCharType="end"/>
      </w:r>
      <w:r w:rsidR="001A2532" w:rsidRPr="00061298">
        <w:t>. H</w:t>
      </w:r>
      <w:r w:rsidR="00390905" w:rsidRPr="00061298">
        <w:t>owever its absence is a limitation of this analysis. Further study with direct measurement of tumour and nodal regression</w:t>
      </w:r>
      <w:r w:rsidR="00390905" w:rsidRPr="00061298">
        <w:fldChar w:fldCharType="begin" w:fldLock="1"/>
      </w:r>
      <w:r w:rsidR="00D120BE" w:rsidRPr="00061298">
        <w:instrText>ADDIN CSL_CITATION {"citationItems":[{"id":"ITEM-1","itemData":{"DOI":"10.1002/bjs.10900","author":[{"dropping-particle":"","family":"Davies","given":"A. R.","non-dropping-particle":"","parse-names":false,"suffix":""},{"dropping-particle":"","family":"Myoteri","given":"D.","non-dropping-particle":"","parse-names":false,"suffix":""},{"dropping-particle":"","family":"Zylstra","given":"J.","non-dropping-particle":"","parse-names":false,"suffix":""},{"dropping-particle":"","family":"Baker","given":"C. R.","non-dropping-particle":"","parse-names":false,"suffix":""},{"dropping-particle":"","family":"Wulaningsih","given":"W.","non-dropping-particle":"","parse-names":false,"suffix":""},{"dropping-particle":"","family":"Hemelrijck","given":"M.","non-dropping-particle":"Van","parse-names":false,"suffix":""},{"dropping-particle":"","family":"Maisey","given":"N.","non-dropping-particle":"","parse-names":false,"suffix":""},{"dropping-particle":"","family":"Allum","given":"W. H.","non-dropping-particle":"","parse-names":false,"suffix":""},{"dropping-particle":"","family":"Smyth","given":"E.","non-dropping-particle":"","parse-names":false,"suffix":""},{"dropping-particle":"","family":"Gossage","given":"J. A.","non-dropping-particle":"","parse-names":false,"suffix":""},{"dropping-particle":"","family":"Lagergren","given":"J.","non-dropping-particle":"","parse-names":false,"suffix":""},{"dropping-particle":"","family":"Cunningham","given":"D.","non-dropping-particle":"","parse-names":false,"suffix":""},{"dropping-particle":"","family":"Green","given":"M.","non-dropping-particle":"","parse-names":false,"suffix":""}],"container-title":"British Journal of Surgery","id":"ITEM-1","issue":"12","issued":{"date-parts":[["2018"]]},"page":"1639-1649","title":"Lymph node regression and survival following neoadjuvant chemotherapy in oesophageal adenocarcinoma","type":"article-journal","volume":"105"},"uris":["http://www.mendeley.com/documents/?uuid=2b2f183e-f472-478f-a691-f60b41952b0c"]}],"mendeley":{"formattedCitation":"(48)","plainTextFormattedCitation":"(48)","previouslyFormattedCitation":"(48)"},"properties":{"noteIndex":0},"schema":"https://github.com/citation-style-language/schema/raw/master/csl-citation.json"}</w:instrText>
      </w:r>
      <w:r w:rsidR="00390905" w:rsidRPr="00061298">
        <w:fldChar w:fldCharType="separate"/>
      </w:r>
      <w:r w:rsidR="00390905" w:rsidRPr="00061298">
        <w:rPr>
          <w:noProof/>
        </w:rPr>
        <w:t>(48)</w:t>
      </w:r>
      <w:r w:rsidR="00390905" w:rsidRPr="00061298">
        <w:fldChar w:fldCharType="end"/>
      </w:r>
      <w:r w:rsidR="00390905" w:rsidRPr="00061298">
        <w:t xml:space="preserve"> would be beneficial. It is likely that other unmeasured confounders exist that may reduce the strength of association seen. </w:t>
      </w:r>
      <w:r w:rsidR="00B64874" w:rsidRPr="00061298">
        <w:t>T</w:t>
      </w:r>
      <w:r w:rsidR="00390905" w:rsidRPr="00061298">
        <w:t>he potential effect of unmeasured confounding</w:t>
      </w:r>
      <w:r w:rsidR="00B64874" w:rsidRPr="00061298">
        <w:t xml:space="preserve"> was assessed. It was</w:t>
      </w:r>
      <w:r w:rsidR="00390905" w:rsidRPr="00061298">
        <w:t xml:space="preserve"> found that to eliminate the</w:t>
      </w:r>
      <w:r w:rsidR="00390905" w:rsidRPr="00572B34">
        <w:t xml:space="preserve"> </w:t>
      </w:r>
      <w:r w:rsidR="00390905">
        <w:t>demonstrated</w:t>
      </w:r>
      <w:r w:rsidR="00390905" w:rsidRPr="00572B34">
        <w:t xml:space="preserve"> benefit, </w:t>
      </w:r>
      <w:r w:rsidR="00390905">
        <w:t xml:space="preserve">a set of confounders would need to be roughly 50% </w:t>
      </w:r>
      <w:r w:rsidR="00390905" w:rsidRPr="00572B34">
        <w:t xml:space="preserve">more </w:t>
      </w:r>
      <w:r w:rsidR="00390905">
        <w:t xml:space="preserve">prevalent </w:t>
      </w:r>
      <w:r w:rsidR="00390905" w:rsidRPr="00572B34">
        <w:t xml:space="preserve">in </w:t>
      </w:r>
      <w:r w:rsidR="00390905">
        <w:t>the observation</w:t>
      </w:r>
      <w:r w:rsidR="00390905" w:rsidRPr="00572B34">
        <w:t xml:space="preserve"> cases</w:t>
      </w:r>
      <w:r w:rsidR="00390905">
        <w:t xml:space="preserve"> and </w:t>
      </w:r>
      <w:r w:rsidR="00390905" w:rsidRPr="00EE51ED">
        <w:t xml:space="preserve">would have to be associated with a </w:t>
      </w:r>
      <w:r w:rsidR="00390905">
        <w:t>1.51</w:t>
      </w:r>
      <w:r w:rsidR="00390905" w:rsidRPr="00EE51ED">
        <w:t xml:space="preserve"> increase in the risk of </w:t>
      </w:r>
      <w:r w:rsidR="00390905">
        <w:t>death</w:t>
      </w:r>
      <w:r w:rsidR="00390905" w:rsidRPr="00EE51ED">
        <w:t xml:space="preserve"> to explain the observed risk ratio</w:t>
      </w:r>
      <w:r w:rsidR="00390905">
        <w:t xml:space="preserve">, which is unlikely. </w:t>
      </w:r>
      <w:r w:rsidR="00AD59A6">
        <w:t>The NOGCA also does not record recurrence or cause of death, so we were unable to calculate disease</w:t>
      </w:r>
      <w:r w:rsidR="002B3205">
        <w:t>-</w:t>
      </w:r>
      <w:r w:rsidR="00AD59A6">
        <w:t>free or cancer</w:t>
      </w:r>
      <w:r w:rsidR="002B3205">
        <w:t>-</w:t>
      </w:r>
      <w:r w:rsidR="00AD59A6">
        <w:t>specific survival, which</w:t>
      </w:r>
      <w:r w:rsidR="002B3205">
        <w:t xml:space="preserve"> may be less susceptible to residual selection bias. </w:t>
      </w:r>
    </w:p>
    <w:p w14:paraId="09F11CDD" w14:textId="79040EE5" w:rsidR="004D1AB1" w:rsidRPr="006E1E8C" w:rsidRDefault="00B64874" w:rsidP="00F7005E">
      <w:pPr>
        <w:spacing w:before="100" w:beforeAutospacing="1" w:after="100" w:afterAutospacing="1" w:line="480" w:lineRule="auto"/>
      </w:pPr>
      <w:r>
        <w:t>The</w:t>
      </w:r>
      <w:r w:rsidRPr="001A6B17">
        <w:t xml:space="preserve"> </w:t>
      </w:r>
      <w:r w:rsidR="004D1AB1" w:rsidRPr="001A6B17">
        <w:t>subgroup analyses were limited by the increased residual confounding in comparison to the main analysis, with length of stay and the occurrence of anastomotic leak, both factors that strongly correlate with administration of postoperative chemotherapy, unable to be balanced in some subgroups. This reduces the validity of relationships demonstrated</w:t>
      </w:r>
      <w:r>
        <w:t>. H</w:t>
      </w:r>
      <w:r w:rsidR="004D1AB1" w:rsidRPr="001A6B17">
        <w:t>owever, valuable further insights may still be gained.</w:t>
      </w:r>
      <w:r w:rsidR="004D1AB1" w:rsidRPr="00B64874">
        <w:t xml:space="preserve"> Firstly, in ypN0 patients no survival benefit was seen with postoperative chemotherapy. </w:t>
      </w:r>
      <w:r w:rsidR="00F7005E" w:rsidRPr="001A6B17">
        <w:t>These patients had very good survival outcomes overall and they may have either innately favourable biology and/or substantial response to preoperative treatment that obviate the need for postoperative chemotherapy.</w:t>
      </w:r>
      <w:r w:rsidR="00F7005E" w:rsidRPr="00B64874">
        <w:t xml:space="preserve"> </w:t>
      </w:r>
      <w:r>
        <w:t>A</w:t>
      </w:r>
      <w:r w:rsidR="004D1AB1" w:rsidRPr="00B64874">
        <w:t xml:space="preserve"> prognostic model for oesophageal cancer </w:t>
      </w:r>
      <w:r>
        <w:t xml:space="preserve">was </w:t>
      </w:r>
      <w:r w:rsidR="004D1AB1" w:rsidRPr="00B64874">
        <w:t>developed in a similar cohort from the NOGCA</w:t>
      </w:r>
      <w:r w:rsidR="004D1AB1" w:rsidRPr="00B64874">
        <w:fldChar w:fldCharType="begin" w:fldLock="1"/>
      </w:r>
      <w:r w:rsidR="00D120BE">
        <w:instrText>ADDIN CSL_CITATION {"citationItems":[{"id":"ITEM-1","itemData":{"DOI":"10.1097/SLA.0000000000004794","ISSN":"0003-4932","PMID":"33630434","abstract":"OBJECTIVE: To develop a predictive model for overall survival after esophagectomy using pre/postoperative clinical data and machine learning. SUMMARY BACKGROUND DATA: For patients with esophageal cancer, accurately predicting long-term survival after esophagectomy is challenging. This study investigated survival prediction after esophagectomy using a Random Survival Forest (RSF) model derived from routine data from a large, well curated, national dataset. METHODS: Patients diagnosed with esophageal adenocarcinoma or squamous cell carcinoma between 2012 and 2018 in England and Wales who underwent an esophagectomy were included. Prediction models for overall survival were developed using the RSF method and Cox regression from 41 patient and disease characteristics. Calibration and discrimination (time dependent AUC) were validated internally using bootstrap resampling. RESULTS: The study analysed 6399 patients, with 2625 deaths during follow-up. Median follow-up was 41 months. Overall survival was 47.1% at 5 years. The final RSF model included 14 variables and had excellent discrimination with a 5-year tAUC of 83.9% (95%CI 82.6-84.9%), compared to 82.3% (95%CI 81.1-83.3%) for the Cox model. The most important variables were lymph node involvement, pT stage, CRM involvement (tumour at &lt; 1 mm from cut edge) and age. There was a wide range of survival estimates even within TNM staging groups, with quintiles of prediction within Stage 3b ranging from 12.2-44.7% survival at 5 years. CONCLUSIONS: An RSF model for long-term survival after esophagectomy exhibited excellent discrimination and well calibrated predictions. At a patient level, it provides more accuracy than TNM staging alone and could help in the delivery of tailored treatment and follow-up.","author":[{"dropping-particle":"","family":"Rahman","given":"Saqib A","non-dropping-particle":"","parse-names":false,"suffix":""},{"dropping-particle":"","family":"Walker","given":"Robert C","non-dropping-particle":"","parse-names":false,"suffix":""},{"dropping-particle":"","family":"Maynard","given":"Nick","non-dropping-particle":"","parse-names":false,"suffix":""},{"dropping-particle":"","family":"Trudgill","given":"Nigel","non-dropping-particle":"","parse-names":false,"suffix":""},{"dropping-particle":"","family":"Crosby","given":"Tom","non-dropping-particle":"","parse-names":false,"suffix":""},{"dropping-particle":"","family":"Cromwell","given":"David A","non-dropping-particle":"","parse-names":false,"suffix":""},{"dropping-particle":"","family":"Underwood","given":"Timothy J","non-dropping-particle":"","parse-names":false,"suffix":""}],"container-title":"Annals of Surgery","id":"ITEM-1","issued":{"date-parts":[["2021","2","17"]]},"language":"eng","publisher-place":"United States","title":"The AUGIS Survival Predictor","type":"article-journal","volume":"Publish Ah"},"uris":["http://www.mendeley.com/documents/?uuid=c660805e-c9bf-40de-a0dc-37ee3cdba84a"]}],"mendeley":{"formattedCitation":"(49)","plainTextFormattedCitation":"(49)","previouslyFormattedCitation":"(49)"},"properties":{"noteIndex":0},"schema":"https://github.com/citation-style-language/schema/raw/master/csl-citation.json"}</w:instrText>
      </w:r>
      <w:r w:rsidR="004D1AB1" w:rsidRPr="00B64874">
        <w:fldChar w:fldCharType="separate"/>
      </w:r>
      <w:r w:rsidR="004D1AB1" w:rsidRPr="00B64874">
        <w:rPr>
          <w:noProof/>
        </w:rPr>
        <w:t>(49)</w:t>
      </w:r>
      <w:r w:rsidR="004D1AB1" w:rsidRPr="00B64874">
        <w:fldChar w:fldCharType="end"/>
      </w:r>
      <w:r w:rsidR="004D1AB1" w:rsidRPr="00B64874">
        <w:t xml:space="preserve"> which highlights subpopulations within staging groups with differing survival. </w:t>
      </w:r>
      <w:r w:rsidR="00ED2156" w:rsidRPr="001A6B17">
        <w:t xml:space="preserve">Prospective validation of this tool or others should consider if they can identify either subgroups or individual patients who would benefit from postoperative/adjuvant therapy. </w:t>
      </w:r>
      <w:r w:rsidR="00ED2156" w:rsidRPr="001A6B17">
        <w:lastRenderedPageBreak/>
        <w:t>The integration of biomarker analysis into routine practice may also help guide treatment decisions in future, particularly for adding of monoclonal antibodies into treatment pathways (e.g., PDL1 status for utility of Nivolumab), although no such marker of response to traditional pre/post-operative chemotherapy so far has been identified.</w:t>
      </w:r>
      <w:r w:rsidR="006E1E8C" w:rsidRPr="00B64874">
        <w:t xml:space="preserve"> </w:t>
      </w:r>
      <w:r w:rsidR="00940CFD" w:rsidRPr="001A6B17">
        <w:t>Secondly, treatment effect varied with tumour site, with a larger effect seen with oesophageal tumours, a lesser effect seen for tumours of the GOJ, and no clear benefit to tumours of the stomach, even when ypN+, similar to previous research</w:t>
      </w:r>
      <w:r w:rsidR="00940CFD" w:rsidRPr="001A6B17">
        <w:fldChar w:fldCharType="begin" w:fldLock="1"/>
      </w:r>
      <w:r w:rsidR="00D120BE">
        <w:instrText>ADDIN CSL_CITATION {"citationItems":[{"id":"ITEM-1","itemData":{"DOI":"10.1245/s10434-020-09045-w","ISSN":"15344681","abstract":"Background: Perioperative chemotherapy is a standard-of-care treatment for patients with gastric cancer. However, the impact of the postoperative chemotherapy (postCTX) component on overall survival (OS) is not well defined. Methods: The National Cancer Database (NCDB) 2006–2014 was queried for patients who received preoperative chemotherapy (preCTX) and resection for gastric cancer. Analysis was performed to identify factors influencing receipt of postCTX. The impact of postCTX on OS was evaluated in propensity-matched groups. Results: Among 3449 patients who received preCTX and resection for gastric cancer, 1091 (31.6%) received postCTX. Independent predictors of receiving postCTX were diagnosis after 2010 (odds ratio [OR] 1.985), distal tumor location (OR 1.348), and 15 or more lymph nodes examined (OR 1.214). Predictors of not receiving postCTX were older age (OR 0.985), comorbidity score higher than 1 (OR 0.592), and black race (OR 0.791). After propensity-matching (1091 per group), the median OS was 56.8 months for those who did receive postCTX versus 52.5 months for those who did not (p = 0.131). Subset analysis according to tumor grade, lymphovascular invasion, number of lymph nodes evaluated, T and N class, and AJCC stage identified an improvement in OS for the patients with N1 disease who received postCTX compared with those who did not (79.6 vs 41.3 months; p = 0.025). However, no other subgroup had a significant survival benefit. Conclusions: Additional postCTX was administered to a minority of patients who received preCTX and gastrectomy for gastric cancer, and its influence on OS appeared to be limited. Future trials should aim to define patients who will benefit from postCTX.","author":[{"dropping-particle":"","family":"Drake","given":"Justin A.","non-dropping-particle":"","parse-names":false,"suffix":""},{"dropping-particle":"","family":"Stiles","given":"Zachary E.","non-dropping-particle":"","parse-names":false,"suffix":""},{"dropping-particle":"","family":"Tsao","given":"Miriam W.","non-dropping-particle":"","parse-names":false,"suffix":""},{"dropping-particle":"","family":"Deneve","given":"Jeremiah L.","non-dropping-particle":"","parse-names":false,"suffix":""},{"dropping-particle":"","family":"Glazer","given":"Evan S.","non-dropping-particle":"","parse-names":false,"suffix":""},{"dropping-particle":"","family":"Yakoub","given":"Danny","non-dropping-particle":"","parse-names":false,"suffix":""},{"dropping-particle":"","family":"Grothey","given":"Axel","non-dropping-particle":"","parse-names":false,"suffix":""},{"dropping-particle":"","family":"Somer","given":"Bradley G.","non-dropping-particle":"","parse-names":false,"suffix":""},{"dropping-particle":"V.","family":"Dickson","given":"Paxton","non-dropping-particle":"","parse-names":false,"suffix":""}],"container-title":"Annals of Surgical Oncology","id":"ITEM-1","issued":{"date-parts":[["2020"]]},"publisher":"Springer International Publishing","title":"Analysis of the Survival Impact of Postoperative Chemotherapy After Preoperative Chemotherapy and Resection for Gastric Cancer","type":"article-journal"},"uris":["http://www.mendeley.com/documents/?uuid=c8c11df9-ff65-4edf-9b86-25b7d5f73949"]}],"mendeley":{"formattedCitation":"(13)","plainTextFormattedCitation":"(13)","previouslyFormattedCitation":"(13)"},"properties":{"noteIndex":0},"schema":"https://github.com/citation-style-language/schema/raw/master/csl-citation.json"}</w:instrText>
      </w:r>
      <w:r w:rsidR="00940CFD" w:rsidRPr="001A6B17">
        <w:fldChar w:fldCharType="separate"/>
      </w:r>
      <w:r w:rsidR="00940CFD" w:rsidRPr="001A6B17">
        <w:rPr>
          <w:noProof/>
        </w:rPr>
        <w:t>(13)</w:t>
      </w:r>
      <w:r w:rsidR="00940CFD" w:rsidRPr="001A6B17">
        <w:fldChar w:fldCharType="end"/>
      </w:r>
      <w:r w:rsidR="00940CFD" w:rsidRPr="001A6B17">
        <w:t>. These results should be interpreted in the context that the pre-specified balance criteria (SMD &lt;0.1) were not met for some variables in the GOJ and gastric subgroups, making these analyses largely exploratory.</w:t>
      </w:r>
      <w:r w:rsidR="004D1AB1" w:rsidRPr="001A6B17">
        <w:t xml:space="preserve"> Nonetheless, this</w:t>
      </w:r>
      <w:r w:rsidR="004D1AB1" w:rsidRPr="00B64874">
        <w:t xml:space="preserve"> reinforces that these tumours, although often considered together, vary in terms of their etiology, genetics and response to treatment, at least in certain settings, which should be taken into consideration when analysing outcomes data</w:t>
      </w:r>
      <w:r w:rsidR="004D1AB1" w:rsidRPr="00B64874">
        <w:fldChar w:fldCharType="begin" w:fldLock="1"/>
      </w:r>
      <w:r w:rsidR="00D120BE">
        <w:instrText>ADDIN CSL_CITATION {"citationItems":[{"id":"ITEM-1","itemData":{"DOI":"10.1002/jso.23484","ISSN":"1096-9098 (Electronic) 0022-4790 (Linking)","author":[{"dropping-particle":"","family":"Curtis","given":"N J","non-dropping-particle":"","parse-names":false,"suffix":""},{"dropping-particle":"","family":"Noble","given":"F","non-dropping-particle":"","parse-names":false,"suffix":""},{"dropping-particle":"","family":"Bailey","given":"I S","non-dropping-particle":"","parse-names":false,"suffix":""},{"dropping-particle":"","family":"Kelly","given":"J J","non-dropping-particle":"","parse-names":false,"suffix":""},{"dropping-particle":"","family":"Byrne","given":"J P","non-dropping-particle":"","parse-names":false,"suffix":""},{"dropping-particle":"","family":"Underwood","given":"T J","non-dropping-particle":"","parse-names":false,"suffix":""}],"container-title":"J Surg Oncol","id":"ITEM-1","issue":"3","issued":{"date-parts":[["2014"]]},"page":"202-207","title":"The relevance of the Siewert classification in the era of multimodal therapy for adenocarcinoma of the gastro-oesophageal junction","type":"article-journal","volume":"109"},"uris":["http://www.mendeley.com/documents/?uuid=fd090b23-bec4-4cb0-8308-be4d26acb1aa"]}],"mendeley":{"formattedCitation":"(50)","plainTextFormattedCitation":"(50)","previouslyFormattedCitation":"(50)"},"properties":{"noteIndex":0},"schema":"https://github.com/citation-style-language/schema/raw/master/csl-citation.json"}</w:instrText>
      </w:r>
      <w:r w:rsidR="004D1AB1" w:rsidRPr="00B64874">
        <w:fldChar w:fldCharType="separate"/>
      </w:r>
      <w:r w:rsidR="004D1AB1" w:rsidRPr="00B64874">
        <w:rPr>
          <w:noProof/>
        </w:rPr>
        <w:t>(50)</w:t>
      </w:r>
      <w:r w:rsidR="004D1AB1" w:rsidRPr="00B64874">
        <w:fldChar w:fldCharType="end"/>
      </w:r>
      <w:r w:rsidR="004D1AB1" w:rsidRPr="00B64874">
        <w:t>.</w:t>
      </w:r>
    </w:p>
    <w:p w14:paraId="52249109" w14:textId="7788EC6A" w:rsidR="0098338D" w:rsidRDefault="0098338D" w:rsidP="00A823F9">
      <w:pPr>
        <w:spacing w:before="100" w:beforeAutospacing="1" w:after="100" w:afterAutospacing="1" w:line="480" w:lineRule="auto"/>
      </w:pPr>
      <w:r w:rsidRPr="00572B34">
        <w:t>There were insufficient numbers to analyse patients treated with FLOT separately, as this regimen has only recently entered widespread clinical practice, however given the similarities in postoperative treatment uptake between the MRC-MAGIC and FLOT4 trials, similar results would be expected</w:t>
      </w:r>
      <w:r w:rsidRPr="00B64874">
        <w:t xml:space="preserve">. </w:t>
      </w:r>
      <w:r w:rsidR="001D6917" w:rsidRPr="001A6B17">
        <w:t>The magnitude of effect is however unclear, and the findings on subgroup analysis (e.g., the lack of benefit in ypN0 tumours</w:t>
      </w:r>
      <w:r w:rsidR="003200D1" w:rsidRPr="001A6B17">
        <w:t>,</w:t>
      </w:r>
      <w:r w:rsidR="001D6917" w:rsidRPr="001A6B17">
        <w:t xml:space="preserve"> which </w:t>
      </w:r>
      <w:r w:rsidR="003200D1" w:rsidRPr="001A6B17">
        <w:t>is</w:t>
      </w:r>
      <w:r w:rsidR="001D6917" w:rsidRPr="001A6B17">
        <w:t xml:space="preserve"> seen more frequently after FLOT) may not translate to this population. Further research is required, and a further 5-10 years of experience with the regimen will be required to answer these questions.</w:t>
      </w:r>
      <w:r w:rsidR="001D6917" w:rsidRPr="00B64874">
        <w:t xml:space="preserve"> </w:t>
      </w:r>
      <w:r w:rsidRPr="00B64874">
        <w:t>Despite the small number of patients who received FLOT in this study, the considerably reduced proportion of patients going on to have postoperative chemotherapy should</w:t>
      </w:r>
      <w:r>
        <w:t xml:space="preserve"> be noted. </w:t>
      </w:r>
      <w:r w:rsidRPr="00572B34">
        <w:t>Considering the effect</w:t>
      </w:r>
      <w:r>
        <w:t>s</w:t>
      </w:r>
      <w:r w:rsidRPr="00572B34">
        <w:t xml:space="preserve"> of postoperative therapy demonstrated in this study, the more pronounced toxicity of FLOT, perceived or otherwise, could impact survival outcomes in the real-world setting.  </w:t>
      </w:r>
    </w:p>
    <w:p w14:paraId="266237E7" w14:textId="094463E2" w:rsidR="00EE1804" w:rsidRPr="00572B34" w:rsidRDefault="000D6716" w:rsidP="007E3DBA">
      <w:pPr>
        <w:spacing w:before="0" w:after="100" w:afterAutospacing="1" w:line="480" w:lineRule="auto"/>
      </w:pPr>
      <w:r>
        <w:t>T</w:t>
      </w:r>
      <w:r w:rsidR="001D0970" w:rsidRPr="00572B34">
        <w:t>h</w:t>
      </w:r>
      <w:r w:rsidR="007D321E" w:rsidRPr="00572B34">
        <w:t>e</w:t>
      </w:r>
      <w:r w:rsidR="001D0970" w:rsidRPr="00572B34">
        <w:t>s</w:t>
      </w:r>
      <w:r w:rsidR="007D321E" w:rsidRPr="00572B34">
        <w:t>e</w:t>
      </w:r>
      <w:r w:rsidR="001D0970" w:rsidRPr="00572B34">
        <w:t xml:space="preserve"> </w:t>
      </w:r>
      <w:r w:rsidR="005D04B7" w:rsidRPr="00061298">
        <w:t>results</w:t>
      </w:r>
      <w:r w:rsidRPr="00061298">
        <w:t xml:space="preserve"> highlight the potential impact of</w:t>
      </w:r>
      <w:r w:rsidR="001D0970" w:rsidRPr="00061298">
        <w:t xml:space="preserve"> increasing </w:t>
      </w:r>
      <w:r w:rsidRPr="00061298">
        <w:t xml:space="preserve">the </w:t>
      </w:r>
      <w:r w:rsidR="001D0970" w:rsidRPr="00061298">
        <w:t>uptake of postoperative chemotherapy</w:t>
      </w:r>
      <w:r w:rsidRPr="00061298">
        <w:t xml:space="preserve"> in terms of </w:t>
      </w:r>
      <w:r w:rsidR="001D0970" w:rsidRPr="00061298">
        <w:t>improv</w:t>
      </w:r>
      <w:r w:rsidRPr="00061298">
        <w:t>ing survival</w:t>
      </w:r>
      <w:r w:rsidR="008A4FA5" w:rsidRPr="00061298">
        <w:t xml:space="preserve"> among patients with </w:t>
      </w:r>
      <w:r w:rsidR="004C6085" w:rsidRPr="00061298">
        <w:t>O</w:t>
      </w:r>
      <w:r w:rsidR="00D603B6" w:rsidRPr="00061298">
        <w:t>G</w:t>
      </w:r>
      <w:r w:rsidR="008A4FA5" w:rsidRPr="00061298">
        <w:t xml:space="preserve">AC. </w:t>
      </w:r>
      <w:r w:rsidRPr="00061298">
        <w:t xml:space="preserve"> </w:t>
      </w:r>
      <w:r w:rsidR="00B64874" w:rsidRPr="00061298">
        <w:t xml:space="preserve">It was </w:t>
      </w:r>
      <w:r w:rsidR="00F61C48" w:rsidRPr="00061298">
        <w:t xml:space="preserve">found </w:t>
      </w:r>
      <w:r w:rsidR="00643D7D" w:rsidRPr="00061298">
        <w:t xml:space="preserve">that </w:t>
      </w:r>
      <w:r w:rsidR="00804763" w:rsidRPr="00061298">
        <w:t>postoperative</w:t>
      </w:r>
      <w:r w:rsidR="00F61C48" w:rsidRPr="00061298">
        <w:t xml:space="preserve"> chemotherapy was utilised less frequently</w:t>
      </w:r>
      <w:r w:rsidR="00F540C0" w:rsidRPr="00061298">
        <w:t xml:space="preserve"> overall</w:t>
      </w:r>
      <w:r w:rsidR="00F61C48" w:rsidRPr="00061298">
        <w:t xml:space="preserve"> than in published trials</w:t>
      </w:r>
      <w:r w:rsidR="001A5858" w:rsidRPr="00061298">
        <w:t xml:space="preserve"> (3</w:t>
      </w:r>
      <w:r w:rsidR="00D603B6" w:rsidRPr="00061298">
        <w:t>8</w:t>
      </w:r>
      <w:r w:rsidR="001A5858" w:rsidRPr="00061298">
        <w:t xml:space="preserve">.5% of </w:t>
      </w:r>
      <w:r w:rsidR="00B64874" w:rsidRPr="00061298">
        <w:t>patients</w:t>
      </w:r>
      <w:r w:rsidR="001A5858" w:rsidRPr="00061298">
        <w:t>)</w:t>
      </w:r>
      <w:r w:rsidR="00F61C48" w:rsidRPr="00061298">
        <w:t xml:space="preserve">. </w:t>
      </w:r>
      <w:r w:rsidR="00F61C48" w:rsidRPr="00061298">
        <w:lastRenderedPageBreak/>
        <w:t xml:space="preserve">Treatment allocation appeared to be predominantly governed by patient fitness and postoperative course, rather than tumour biology, with the most discriminatory variables including post-surgery length of stay, </w:t>
      </w:r>
      <w:r w:rsidR="00EE51ED" w:rsidRPr="00061298">
        <w:t xml:space="preserve">surgical </w:t>
      </w:r>
      <w:r w:rsidR="00F61C48" w:rsidRPr="00061298">
        <w:t xml:space="preserve">complications, </w:t>
      </w:r>
      <w:r w:rsidR="00643D7D" w:rsidRPr="00061298">
        <w:t xml:space="preserve">and </w:t>
      </w:r>
      <w:r w:rsidR="00F61C48" w:rsidRPr="00061298">
        <w:t xml:space="preserve">age. Patients who did not complete </w:t>
      </w:r>
      <w:r w:rsidR="00A80F6C" w:rsidRPr="00061298">
        <w:t>all</w:t>
      </w:r>
      <w:r w:rsidR="00F61C48" w:rsidRPr="00061298">
        <w:t xml:space="preserve"> preoperative treatment were also less likely to </w:t>
      </w:r>
      <w:r w:rsidR="009E2600" w:rsidRPr="00061298">
        <w:t xml:space="preserve">be </w:t>
      </w:r>
      <w:r w:rsidR="00A80F6C" w:rsidRPr="00061298">
        <w:t>treated</w:t>
      </w:r>
      <w:r w:rsidR="00F61C48" w:rsidRPr="00061298">
        <w:t xml:space="preserve"> </w:t>
      </w:r>
      <w:r w:rsidR="00804763" w:rsidRPr="00061298">
        <w:t>postoperative</w:t>
      </w:r>
      <w:r w:rsidR="00A80F6C" w:rsidRPr="00061298">
        <w:t>ly</w:t>
      </w:r>
      <w:r w:rsidR="00F61C48" w:rsidRPr="00061298">
        <w:t>, presumably because</w:t>
      </w:r>
      <w:r w:rsidR="00F61C48" w:rsidRPr="00572B34">
        <w:t xml:space="preserve"> of </w:t>
      </w:r>
      <w:r w:rsidR="00130446" w:rsidRPr="00572B34">
        <w:t xml:space="preserve">their </w:t>
      </w:r>
      <w:r w:rsidR="00F61C48" w:rsidRPr="00572B34">
        <w:t xml:space="preserve">physical condition. </w:t>
      </w:r>
      <w:r w:rsidR="00BB3772">
        <w:t>P</w:t>
      </w:r>
      <w:r w:rsidR="00F61C48" w:rsidRPr="00572B34">
        <w:t>atients who were treated in higher volume centres (&gt;</w:t>
      </w:r>
      <w:r w:rsidR="00643D7D" w:rsidRPr="00572B34">
        <w:t xml:space="preserve">60 </w:t>
      </w:r>
      <w:r w:rsidR="00F61C48" w:rsidRPr="00572B34">
        <w:t>resections</w:t>
      </w:r>
      <w:r w:rsidR="00643D7D" w:rsidRPr="00572B34">
        <w:t>/</w:t>
      </w:r>
      <w:r w:rsidR="00F61C48" w:rsidRPr="00572B34">
        <w:t>year) were mo</w:t>
      </w:r>
      <w:r w:rsidR="00643D7D" w:rsidRPr="00572B34">
        <w:t>re</w:t>
      </w:r>
      <w:r w:rsidR="00F61C48" w:rsidRPr="00572B34">
        <w:t xml:space="preserve"> likely to </w:t>
      </w:r>
      <w:r w:rsidR="009E2600">
        <w:t xml:space="preserve">be </w:t>
      </w:r>
      <w:r w:rsidR="00804763" w:rsidRPr="00572B34">
        <w:t>treated with postoperative chemotherapy</w:t>
      </w:r>
      <w:r w:rsidR="00F61C48" w:rsidRPr="00572B34">
        <w:t xml:space="preserve"> </w:t>
      </w:r>
      <w:r w:rsidR="000827DE" w:rsidRPr="00572B34">
        <w:t xml:space="preserve">(Table </w:t>
      </w:r>
      <w:r w:rsidR="00B00AA6" w:rsidRPr="00572B34">
        <w:t>2</w:t>
      </w:r>
      <w:r w:rsidR="000827DE" w:rsidRPr="00572B34">
        <w:t>)</w:t>
      </w:r>
      <w:r w:rsidR="00671DCD">
        <w:t>.</w:t>
      </w:r>
      <w:r w:rsidR="00941425">
        <w:t xml:space="preserve"> </w:t>
      </w:r>
    </w:p>
    <w:p w14:paraId="3C3C6CC4" w14:textId="2B4B0D78" w:rsidR="00806D9B" w:rsidRDefault="00F232D3" w:rsidP="007E3DBA">
      <w:pPr>
        <w:spacing w:before="0" w:after="100" w:afterAutospacing="1" w:line="480" w:lineRule="auto"/>
        <w:rPr>
          <w:b/>
          <w:bCs/>
          <w:sz w:val="24"/>
          <w:szCs w:val="24"/>
          <w:u w:val="single"/>
        </w:rPr>
      </w:pPr>
      <w:r w:rsidRPr="00572B34">
        <w:t xml:space="preserve">In this context, </w:t>
      </w:r>
      <w:r w:rsidR="00DD58BB" w:rsidRPr="00572B34">
        <w:t xml:space="preserve">increasing postoperative chemotherapy </w:t>
      </w:r>
      <w:r w:rsidR="00C8649B">
        <w:t xml:space="preserve">use </w:t>
      </w:r>
      <w:r w:rsidR="00DD58BB" w:rsidRPr="00572B34">
        <w:t>involves targeting potentially modifiable factors influencing its receipt, predominantly surgical complications. Although the NOGCA reports complications less frequently than international benchmarks</w:t>
      </w:r>
      <w:r w:rsidR="00DD58BB" w:rsidRPr="00572B34">
        <w:fldChar w:fldCharType="begin" w:fldLock="1"/>
      </w:r>
      <w:r w:rsidR="00D120BE">
        <w:instrText>ADDIN CSL_CITATION {"citationItems":[{"id":"ITEM-1","itemData":{"DOI":"10.1097/SLA.0000000000003210","ISBN":"0000000000","ISSN":"0003-4932","abstract":"MINI: Reporting complications after esophagectomy and gastrectomy of patients registered in the Dutch Upper gastrointestinal Cancer Audit according to a standardized outcomes set is feasible. Data verification showed that the completeness and accuracy of data were high. Major complications (Clavien-Dindo ≥III) occurred in 29% after esophagectomy and in 19% after gastrectomy. OBJECTIVE This nation-wide population-based study aimed to report postoperative morbidity and mortality after esophagectomy and gastrectomy in the Netherlands according to the definitions of the Esophagectomy Complications Consensus Group (ECCG). BACKGROUND To standardize international outcome reporting in esophageal surgery, the ECCG developed a standardized outcomes set. METHODS For this national cohort study, all patients undergoing esophagectomy or gastrectomy for cancer between 2016 and 2017 were selected from the Dutch Upper gastrointestinal Cancer Audit. In a random sample of hospitals, data completeness and accuracy were validated by reabstraction of the data. The investigated outcomes in the present study were postoperative complications, major complications (Clavien-Dindo grade ≥III), and 30-day mortality, according to definitions of the ECCG. RESULTS A total of 2545 patients from 22 hospitals were included. The completeness of the Dutch Upper gastrointestinal Cancer Audit was estimated at 99.8%. Data accuracy on different items was 94% to 100%. After esophagectomy, 1046 of 1617 patients (65%) had a postoperative complication including 468 patients (29%) with a major complication. Most common complications were pneumonia (21%), esophago-enteric leak from anastomosis, staple line or localized conduit necrosis (19%), and atrial dysrhythmia (15%). The 30-day mortality was 1.7%. After gastrectomy, 397 of 928 patients (42%) had a postoperative complication including 180 patients (19%) with a major complication. Most common complications were pneumonia (12%), esophago-enteric leak from anastomosis, staple line or localized conduit necrosis (9%), and acute delirium (5%). The 30-day mortality was 4.4%. CONCLUSIONS Reporting complications according to the ECCG platform is feasible in the Netherlands and facilitates international benchmarking.","author":[{"dropping-particle":"","family":"Werf","given":"Leonie R.","non-dropping-particle":"van der","parse-names":false,"suffix":""},{"dropping-particle":"","family":"Busweiler","given":"Linde A. D.","non-dropping-particle":"","parse-names":false,"suffix":""},{"dropping-particle":"","family":"Sandick","given":"Johanna W.","non-dropping-particle":"van","parse-names":false,"suffix":""},{"dropping-particle":"","family":"Berge Henegouwen","given":"Mark I.","non-dropping-particle":"van","parse-names":false,"suffix":""},{"dropping-particle":"","family":"Wijnhoven","given":"Bas P. L.","non-dropping-particle":"","parse-names":false,"suffix":""}],"container-title":"Annals of Surgery","id":"ITEM-1","issued":{"date-parts":[["2019","1"]]},"title":"Reporting National Outcomes After Esophagectomy and Gastrectomy According to the Esophageal Complications Consensus Group (ECCG)","type":"article-journal"},"uris":["http://www.mendeley.com/documents/?uuid=88f197b9-f68a-4562-819d-b4f4a77f2633"]},{"id":"ITEM-2","itemData":{"DOI":"10.1097/SLA.0000000000002611","ISBN":"0000000000","ISSN":"0003-4932","PMID":"29206677","abstract":"OBJECTIVE Utilizing a standardized dataset with specific definitions to prospectively collect international data to provide a benchmark for complications and outcomes associated with esophagectomy. SUMMARY OF BACKGROUND DATA Outcome reporting in oncologic surgery has suffered from the lack of a standardized system for reporting operative results particularly complications. This is particularly the case for esophagectomy affecting the accuracy and relevance of international outcome assessments, clinical trial results, and quality improvement projects. METHODS The Esophageal Complications Consensus Group (ECCG) involving 24 high-volume esophageal surgical centers in 14 countries developed a standardized platform for recording complications and quality measures associated with esophagectomy. Using a secure online database (ESODATA.org), ECCG centers prospectively recorded data on all resections according to the ECCG platform from these centers over a 2-year period. RESULTS Between January 2015 and December 2016, 2704 resections were entered into the database. All demographic and follow-up data fields were 100% complete. The majority of operations were for cancer (95.6%) and typically located in the distal esophagus (56.2%). Some 1192 patients received neoadjuvant chemoradiation (46.1%) and 763 neoadjuvant chemotherapy (29.5%). Surgical approach involved open procedures in 52.1% and minimally invasive operations in 47.9%. Chest anastomoses were done most commonly (60.7%) and R0 resections were accomplished in 93.4% of patients. The overall incidence of complications was 59% with the most common individual complications being pneumonia (14.6%) and atrial dysrhythmia (14.5%). Anastomotic leak, conduit necrosis, chyle leaks, recurrent nerve injury occurred in 11.4%, 1.3%, 4.7%, and 4.2% of cases, respectively. Clavien-Dindo complications ≥ IIIb occurred in 17.2% of patients. Readmissions occurred in 11.2% of cases and 30- and 90-day mortality was 2.4% and 4.5%, respectively. CONCLUSION Standardized methods provide contemporary international benchmarks for reporting outcomes after esophagectomy.","author":[{"dropping-particle":"","family":"Low","given":"Donald E.","non-dropping-particle":"","parse-names":false,"suffix":""},{"dropping-particle":"","family":"Kuppusamy","given":"Madhan Kumar","non-dropping-particle":"","parse-names":false,"suffix":""},{"dropping-particle":"","family":"Alderson","given":"Derek","non-dropping-particle":"","parse-names":false,"suffix":""},{"dropping-particle":"","family":"Cecconello","given":"Ivan","non-dropping-particle":"","parse-names":false,"suffix":""},{"dropping-particle":"","family":"Chang","given":"Andrew C.","non-dropping-particle":"","parse-names":false,"suffix":""},{"dropping-particle":"","family":"Darling","given":"Gail","non-dropping-particle":"","parse-names":false,"suffix":""},{"dropping-particle":"","family":"Davies","given":"Andrew","non-dropping-particle":"","parse-names":false,"suffix":""},{"dropping-particle":"","family":"D’Journo","given":"Xavier Benoit","non-dropping-particle":"","parse-names":false,"suffix":""},{"dropping-particle":"","family":"Gisbertz","given":"Suzanne S.","non-dropping-particle":"","parse-names":false,"suffix":""},{"dropping-particle":"","family":"Griffin","given":"S. Michael","non-dropping-particle":"","parse-names":false,"suffix":""},{"dropping-particle":"","family":"Hardwick","given":"Richard","non-dropping-particle":"","parse-names":false,"suffix":""},{"dropping-particle":"","family":"Hoelscher","given":"Arnulf","non-dropping-particle":"","parse-names":false,"suffix":""},{"dropping-particle":"","family":"Hofstetter","given":"Wayne","non-dropping-particle":"","parse-names":false,"suffix":""},{"dropping-particle":"","family":"Jobe","given":"Blair","non-dropping-particle":"","parse-names":false,"suffix":""},{"dropping-particle":"","family":"Kitagawa","given":"Yuko","non-dropping-particle":"","parse-names":false,"suffix":""},{"dropping-particle":"","family":"Law","given":"Simon","non-dropping-particle":"","parse-names":false,"suffix":""},{"dropping-particle":"","family":"Mariette","given":"Christophe","non-dropping-particle":"","parse-names":false,"suffix":""},{"dropping-particle":"","family":"Maynard","given":"Nick","non-dropping-particle":"","parse-names":false,"suffix":""},{"dropping-particle":"","family":"Morse","given":"Christopher R.","non-dropping-particle":"","parse-names":false,"suffix":""},{"dropping-particle":"","family":"Nafteux","given":"Philippe","non-dropping-particle":"","parse-names":false,"suffix":""},{"dropping-particle":"","family":"Pera","given":"Manuel","non-dropping-particle":"","parse-names":false,"suffix":""},{"dropping-particle":"","family":"Pramesh","given":"C. S.","non-dropping-particle":"","parse-names":false,"suffix":""},{"dropping-particle":"","family":"Puig","given":"Sonia","non-dropping-particle":"","parse-names":false,"suffix":""},{"dropping-particle":"V.","family":"Reynolds","given":"John","non-dropping-particle":"","parse-names":false,"suffix":""},{"dropping-particle":"","family":"Schroeder","given":"Wolfgang","non-dropping-particle":"","parse-names":false,"suffix":""},{"dropping-particle":"","family":"Smithers","given":"Mark","non-dropping-particle":"","parse-names":false,"suffix":""},{"dropping-particle":"","family":"Wijnhoven","given":"B. P. L.","non-dropping-particle":"","parse-names":false,"suffix":""}],"container-title":"Annals of Surgery","id":"ITEM-2","issue":"2","issued":{"date-parts":[["2019","2","4"]]},"page":"291-298","title":"Benchmarking Complications Associated with Esophagectomy","type":"article-journal","volume":"269"},"uris":["http://www.mendeley.com/documents/?uuid=5ad3bceb-351c-4ac8-8eb9-00810166a39b"]}],"mendeley":{"formattedCitation":"(51,52)","plainTextFormattedCitation":"(51,52)","previouslyFormattedCitation":"(51,52)"},"properties":{"noteIndex":0},"schema":"https://github.com/citation-style-language/schema/raw/master/csl-citation.json"}</w:instrText>
      </w:r>
      <w:r w:rsidR="00DD58BB" w:rsidRPr="00572B34">
        <w:fldChar w:fldCharType="separate"/>
      </w:r>
      <w:r w:rsidR="002B3E81" w:rsidRPr="002B3E81">
        <w:rPr>
          <w:noProof/>
        </w:rPr>
        <w:t>(51,52)</w:t>
      </w:r>
      <w:r w:rsidR="00DD58BB" w:rsidRPr="00572B34">
        <w:fldChar w:fldCharType="end"/>
      </w:r>
      <w:r w:rsidR="00DD58BB" w:rsidRPr="00572B34">
        <w:t xml:space="preserve">, we </w:t>
      </w:r>
      <w:r w:rsidR="000D6716">
        <w:t>observed a</w:t>
      </w:r>
      <w:r w:rsidR="004C2508">
        <w:t xml:space="preserve"> strong</w:t>
      </w:r>
      <w:r w:rsidR="00DD58BB" w:rsidRPr="00572B34">
        <w:t xml:space="preserve"> relationship </w:t>
      </w:r>
      <w:r w:rsidR="004E291D" w:rsidRPr="00572B34">
        <w:t xml:space="preserve">between </w:t>
      </w:r>
      <w:r w:rsidR="00DD58BB" w:rsidRPr="00572B34">
        <w:t>complications and receipt of postoperative chemotherapy. This may</w:t>
      </w:r>
      <w:r w:rsidR="002B0E1B">
        <w:t xml:space="preserve"> partly</w:t>
      </w:r>
      <w:r w:rsidR="00DD58BB" w:rsidRPr="00572B34">
        <w:t xml:space="preserve"> explain the association of</w:t>
      </w:r>
      <w:r w:rsidR="00EE1804" w:rsidRPr="00572B34">
        <w:t xml:space="preserve"> </w:t>
      </w:r>
      <w:r w:rsidR="00DD58BB" w:rsidRPr="00572B34">
        <w:t>anastomotic leak and pulmonary complications with decreased overall survival</w:t>
      </w:r>
      <w:r w:rsidR="00F278B4">
        <w:t xml:space="preserve"> after esophagectomy</w:t>
      </w:r>
      <w:r w:rsidR="00DD58BB" w:rsidRPr="00572B34">
        <w:fldChar w:fldCharType="begin" w:fldLock="1"/>
      </w:r>
      <w:r w:rsidR="00D120BE">
        <w:instrText>ADDIN CSL_CITATION {"citationItems":[{"id":"ITEM-1","itemData":{"DOI":"10.1002/bjs5.64","abstract":"Background: Oesophagectomy has a high risk of postoperative morbidity. The impact of postoperative complications on overall survival of oesophageal cancer remains unclear. This meta-analysis addressed the impact of complications on long-term survival following oesophagectomy. Methods: A search of PubMed and Cochrane Library databases was undertaken for systematic review of papers published between January 1995 and August 2016 that analysed the relation between postoperative complications and long-term survival. In the meta-analysis, data were pooled. The main outcome was overall survival (OS). Secondary endpoints included disease-free (DFS) and cancer-specific (CSS) survival. Results: A total of 357 citations was reviewed; 21 studies comprising 11 368 patients were included in the analyses. Overall, postoperative complications were associated with significantly decreased 5-year OS (hazard ratio (HR) 1.16, 95 per cent c.i. 1.06 to 1.26; P = 0.001) and 5-year CSS (HR 1.27, 1.09 to 1.47; P = 0.002). Pulmonary complications were associated with decreased 5-year OS (HR 1.37, 1.16 to 1.62; P &lt; 0.001), CSS (HR 1.60, 1.35 to 1.89; P &lt; 0.001) and 5-year DFS (HR 1.16, 1.00 to 1.33; P = 0.05). Patients with anastomotic leakage had significantly decreased 5-year OS (HR 1.20, 1.10 to 1.30; P &lt; 0.001), 5-year CSS (HR 1.81, 1.11 to 2.95; P = 0.02) and 5-year DFS (HR 1.13, 1.02 to 1.25; P = 0.01). Conclusion: Postoperative complications after oesophagectomy, including pulmonary complications and anastomotic leakage, decreased long-term survival.","author":[{"dropping-particle":"","family":"Booka","given":"E.","non-dropping-particle":"","parse-names":false,"suffix":""},{"dropping-particle":"","family":"Takeuchi","given":"H.","non-dropping-particle":"","parse-names":false,"suffix":""},{"dropping-particle":"","family":"Suda","given":"K.","non-dropping-particle":"","parse-names":false,"suffix":""},{"dropping-particle":"","family":"Fukuda","given":"K.","non-dropping-particle":"","parse-names":false,"suffix":""},{"dropping-particle":"","family":"Nakamura","given":"R.","non-dropping-particle":"","parse-names":false,"suffix":""},{"dropping-particle":"","family":"Wada","given":"N.","non-dropping-particle":"","parse-names":false,"suffix":""},{"dropping-particle":"","family":"Kawakubo","given":"H.","non-dropping-particle":"","parse-names":false,"suffix":""},{"dropping-particle":"","family":"Kitagawa","given":"Y.","non-dropping-particle":"","parse-names":false,"suffix":""}],"container-title":"BJS Open","id":"ITEM-1","issue":"5","issued":{"date-parts":[["2018"]]},"page":"276-284","title":"Meta-analysis of the impact of postoperative complications on survival after oesophagectomy for cancer","type":"article-journal","volume":"2"},"uris":["http://www.mendeley.com/documents/?uuid=c574c5c1-1342-4892-924a-323ec6a4df2d"]}],"mendeley":{"formattedCitation":"(53)","plainTextFormattedCitation":"(53)","previouslyFormattedCitation":"(53)"},"properties":{"noteIndex":0},"schema":"https://github.com/citation-style-language/schema/raw/master/csl-citation.json"}</w:instrText>
      </w:r>
      <w:r w:rsidR="00DD58BB" w:rsidRPr="00572B34">
        <w:fldChar w:fldCharType="separate"/>
      </w:r>
      <w:r w:rsidR="002B3E81" w:rsidRPr="002B3E81">
        <w:rPr>
          <w:noProof/>
        </w:rPr>
        <w:t>(53)</w:t>
      </w:r>
      <w:r w:rsidR="00DD58BB" w:rsidRPr="00572B34">
        <w:fldChar w:fldCharType="end"/>
      </w:r>
      <w:r w:rsidR="00DD58BB" w:rsidRPr="00572B34">
        <w:t>. Strategies to minimise surgical complications</w:t>
      </w:r>
      <w:r w:rsidR="004260E0" w:rsidRPr="00572B34">
        <w:t xml:space="preserve"> and their impact</w:t>
      </w:r>
      <w:r w:rsidR="00DD58BB" w:rsidRPr="00572B34">
        <w:t>, including centralisation</w:t>
      </w:r>
      <w:r w:rsidR="00DD58BB" w:rsidRPr="00572B34">
        <w:fldChar w:fldCharType="begin" w:fldLock="1"/>
      </w:r>
      <w:r w:rsidR="00D120BE">
        <w:instrText>ADDIN CSL_CITATION {"citationItems":[{"id":"ITEM-1","itemData":{"DOI":"10.1002/bjs.10640","ISSN":"13652168","PMID":"29155448","author":[{"dropping-particle":"","family":"Markar","given":"S. R.","non-dropping-particle":"","parse-names":false,"suffix":""},{"dropping-particle":"","family":"Mackenzie","given":"H.","non-dropping-particle":"","parse-names":false,"suffix":""},{"dropping-particle":"","family":"Wiggins","given":"T.","non-dropping-particle":"","parse-names":false,"suffix":""},{"dropping-particle":"","family":"Askari","given":"A.","non-dropping-particle":"","parse-names":false,"suffix":""},{"dropping-particle":"","family":"Karthikesalingam","given":"A.","non-dropping-particle":"","parse-names":false,"suffix":""},{"dropping-particle":"","family":"Faiz","given":"O.","non-dropping-particle":"","parse-names":false,"suffix":""},{"dropping-particle":"","family":"Griffin","given":"S. M.","non-dropping-particle":"","parse-names":false,"suffix":""},{"dropping-particle":"","family":"Birkmeyer","given":"J. D.","non-dropping-particle":"","parse-names":false,"suffix":""},{"dropping-particle":"","family":"Hanna","given":"G. B.","non-dropping-particle":"","parse-names":false,"suffix":""}],"container-title":"British Journal of Surgery","id":"ITEM-1","issue":"1","issued":{"date-parts":[["2018"]]},"page":"113-120","title":"Influence of national centralization of oesophagogastric cancer on management and clinical outcome from emergency upper gastrointestinal conditions","type":"article-journal","volume":"105"},"uris":["http://www.mendeley.com/documents/?uuid=ac0fd35d-1d84-432b-bb95-8203bfc8b424"]}],"mendeley":{"formattedCitation":"(54)","plainTextFormattedCitation":"(54)","previouslyFormattedCitation":"(54)"},"properties":{"noteIndex":0},"schema":"https://github.com/citation-style-language/schema/raw/master/csl-citation.json"}</w:instrText>
      </w:r>
      <w:r w:rsidR="00DD58BB" w:rsidRPr="00572B34">
        <w:fldChar w:fldCharType="separate"/>
      </w:r>
      <w:r w:rsidR="002B3E81" w:rsidRPr="002B3E81">
        <w:rPr>
          <w:noProof/>
        </w:rPr>
        <w:t>(54)</w:t>
      </w:r>
      <w:r w:rsidR="00DD58BB" w:rsidRPr="00572B34">
        <w:fldChar w:fldCharType="end"/>
      </w:r>
      <w:r w:rsidR="00DD58BB" w:rsidRPr="00572B34">
        <w:t xml:space="preserve"> and minimally invasive techniques</w:t>
      </w:r>
      <w:r w:rsidR="00DD58BB" w:rsidRPr="00572B34">
        <w:fldChar w:fldCharType="begin" w:fldLock="1"/>
      </w:r>
      <w:r w:rsidR="00D120BE">
        <w:instrText>ADDIN CSL_CITATION {"citationItems":[{"id":"ITEM-1","itemData":{"DOI":"10.1056/NEJMoa1805101","ISSN":"0028-4793","author":[{"dropping-particle":"","family":"Mariette","given":"Christophe","non-dropping-particle":"","parse-names":false,"suffix":""},{"dropping-particle":"","family":"Markar","given":"Sheraz R.","non-dropping-particle":"","parse-names":false,"suffix":""},{"dropping-particle":"","family":"Dabakuyo-Yonli","given":"Tienhan S.","non-dropping-particle":"","parse-names":false,"suffix":""},{"dropping-particle":"","family":"Meunier","given":"Bernard","non-dropping-particle":"","parse-names":false,"suffix":""},{"dropping-particle":"","family":"Pezet","given":"Denis","non-dropping-particle":"","parse-names":false,"suffix":""},{"dropping-particle":"","family":"Collet","given":"Denis","non-dropping-particle":"","parse-names":false,"suffix":""},{"dropping-particle":"","family":"D’Journo","given":"Xavier B.","non-dropping-particle":"","parse-names":false,"suffix":""},{"dropping-particle":"","family":"Brigand","given":"Cécile","non-dropping-particle":"","parse-names":false,"suffix":""},{"dropping-particle":"","family":"Perniceni","given":"Thierry","non-dropping-particle":"","parse-names":false,"suffix":""},{"dropping-particle":"","family":"Carrère","given":"Nicolas","non-dropping-particle":"","parse-names":false,"suffix":""},{"dropping-particle":"","family":"Mabrut","given":"Jean-Yves","non-dropping-particle":"","parse-names":false,"suffix":""},{"dropping-particle":"","family":"Msika","given":"Simon","non-dropping-particle":"","parse-names":false,"suffix":""},{"dropping-particle":"","family":"Peschaud","given":"Frédérique","non-dropping-particle":"","parse-names":false,"suffix":""},{"dropping-particle":"","family":"Prudhomme","given":"Michel","non-dropping-particle":"","parse-names":false,"suffix":""},{"dropping-particle":"","family":"Bonnetain","given":"Franck","non-dropping-particle":"","parse-names":false,"suffix":""},{"dropping-particle":"","family":"Piessen","given":"Guillaume","non-dropping-particle":"","parse-names":false,"suffix":""}],"container-title":"New England Journal of Medicine","id":"ITEM-1","issued":{"date-parts":[["2019"]]},"title":"Hybrid Minimally Invasive Esophagectomy for Esophageal Cancer","type":"article-journal"},"uris":["http://www.mendeley.com/documents/?uuid=f5d7b2a2-2c4c-32a1-8226-34355f9d29c1"]}],"mendeley":{"formattedCitation":"(55)","plainTextFormattedCitation":"(55)","previouslyFormattedCitation":"(55)"},"properties":{"noteIndex":0},"schema":"https://github.com/citation-style-language/schema/raw/master/csl-citation.json"}</w:instrText>
      </w:r>
      <w:r w:rsidR="00DD58BB" w:rsidRPr="00572B34">
        <w:fldChar w:fldCharType="separate"/>
      </w:r>
      <w:r w:rsidR="002B3E81" w:rsidRPr="002B3E81">
        <w:rPr>
          <w:noProof/>
        </w:rPr>
        <w:t>(55)</w:t>
      </w:r>
      <w:r w:rsidR="00DD58BB" w:rsidRPr="00572B34">
        <w:fldChar w:fldCharType="end"/>
      </w:r>
      <w:r w:rsidR="00DD58BB" w:rsidRPr="00572B34">
        <w:t xml:space="preserve"> proceed at pace, and may in future yield </w:t>
      </w:r>
      <w:r w:rsidR="00EC3C93" w:rsidRPr="00572B34">
        <w:t xml:space="preserve">significant </w:t>
      </w:r>
      <w:r w:rsidR="00DD58BB" w:rsidRPr="00572B34">
        <w:t xml:space="preserve">survival benefits. </w:t>
      </w:r>
      <w:r w:rsidR="004F5AB6">
        <w:t>Furthermore</w:t>
      </w:r>
      <w:r w:rsidR="00DD58BB" w:rsidRPr="00572B34">
        <w:t>, better risk stratification might allow differing treatment strategies to be used in higher risk patients</w:t>
      </w:r>
      <w:r w:rsidR="008562A9" w:rsidRPr="00572B34">
        <w:t xml:space="preserve"> including both the accepted i.e. chemoradiation</w:t>
      </w:r>
      <w:r w:rsidR="00EE1804" w:rsidRPr="00572B34">
        <w:fldChar w:fldCharType="begin" w:fldLock="1"/>
      </w:r>
      <w:r w:rsidR="00D120BE">
        <w:instrText>ADDIN CSL_CITATION {"citationItems":[{"id":"ITEM-1","itemData":{"DOI":"10.1056/NEJMoa1112088","ISBN":"1533-4406 (Electronic)\\r0028-4793 (Linking)","ISSN":"0028-4793","PMID":"22646630","abstract":"Weekly chemotherapy and concurrent radiotherapy for 5 weeks before curative resection in patients with esophageal or esophagogastric-junction cancer resulted in a pathologically complete response in 29% of patients and doubled the median overall survival to 4 years.","author":[{"dropping-particle":"","family":"Hagen","given":"P.","non-dropping-particle":"van","parse-names":false,"suffix":""},{"dropping-particle":"","family":"Hulshof","given":"M.C.C.M.","non-dropping-particle":"","parse-names":false,"suffix":""},{"dropping-particle":"","family":"Lanschot","given":"J.J.B.","non-dropping-particle":"van","parse-names":false,"suffix":""},{"dropping-particle":"","family":"Steyerberg","given":"E.W.","non-dropping-particle":"","parse-names":false,"suffix":""},{"dropping-particle":"","family":"Henegouwen","given":"M.I. van Berge","non-dropping-particle":"","parse-names":false,"suffix":""},{"dropping-particle":"","family":"Wijnhoven","given":"B.P.L.","non-dropping-particle":"","parse-names":false,"suffix":""},{"dropping-particle":"","family":"Richel","given":"D.J.","non-dropping-particle":"","parse-names":false,"suffix":""},{"dropping-particle":"","family":"Nieuwenhuijzen","given":"G.A.P.","non-dropping-particle":"","parse-names":false,"suffix":""},{"dropping-particle":"","family":"Hospers","given":"G.A.P.","non-dropping-particle":"","parse-names":false,"suffix":""},{"dropping-particle":"","family":"Bonenkamp","given":"J.J.","non-dropping-particle":"","parse-names":false,"suffix":""},{"dropping-particle":"","family":"Cuesta","given":"M.A.","non-dropping-particle":"","parse-names":false,"suffix":""},{"dropping-particle":"","family":"Blaisse","given":"R.J.B.","non-dropping-particle":"","parse-names":false,"suffix":""},{"dropping-particle":"","family":"Busch","given":"O.R.C.","non-dropping-particle":"","parse-names":false,"suffix":""},{"dropping-particle":"","family":"Kate","given":"F.J.W.","non-dropping-particle":"ten","parse-names":false,"suffix":""},{"dropping-particle":"","family":"Creemers","given":"G.-J.","non-dropping-particle":"","parse-names":false,"suffix":""},{"dropping-particle":"","family":"Punt","given":"C.J.A.","non-dropping-particle":"","parse-names":false,"suffix":""},{"dropping-particle":"","family":"Plukker","given":"J.T.M.","non-dropping-particle":"","parse-names":false,"suffix":""},{"dropping-particle":"","family":"Verheul","given":"H.M.W.","non-dropping-particle":"","parse-names":false,"suffix":""},{"dropping-particle":"","family":"Bilgen","given":"E.J. Spillenaar","non-dropping-particle":"","parse-names":false,"suffix":""},{"dropping-particle":"","family":"Dekken","given":"H.","non-dropping-particle":"van","parse-names":false,"suffix":""},{"dropping-particle":"","family":"Sangen","given":"M.J.C.","non-dropping-particle":"van der","parse-names":false,"suffix":""},{"dropping-particle":"","family":"Rozema","given":"T.","non-dropping-particle":"","parse-names":false,"suffix":""},{"dropping-particle":"","family":"Biermann","given":"K.","non-dropping-particle":"","parse-names":false,"suffix":""},{"dropping-particle":"","family":"Beukema","given":"J.C.","non-dropping-particle":"","parse-names":false,"suffix":""},{"dropping-particle":"","family":"Piet","given":"A.H.M.","non-dropping-particle":"","parse-names":false,"suffix":""},{"dropping-particle":"","family":"Rij","given":"C.M.","non-dropping-particle":"van","parse-names":false,"suffix":""},{"dropping-particle":"","family":"Reinders","given":"J.G.","non-dropping-particle":"","parse-names":false,"suffix":""},{"dropping-particle":"","family":"Tilanus","given":"H.W.","non-dropping-particle":"","parse-names":false,"suffix":""},{"dropping-particle":"","family":"Gaast","given":"A.","non-dropping-particle":"van der","parse-names":false,"suffix":""}],"container-title":"New England Journal of Medicine","id":"ITEM-1","issue":"22","issued":{"date-parts":[["2012"]]},"page":"2074-2084","title":"Preoperative Chemoradiotherapy for Esophageal or Junctional Cancer","type":"article-journal","volume":"366"},"uris":["http://www.mendeley.com/documents/?uuid=e3c9170b-6ebe-4d27-be09-2430191f4665"]},{"id":"ITEM-2","itemData":{"DOI":"10.1016/S1470-2045(15)00040-6","ISSN":"14702045","PMID":"26254683","abstract":"BACKGROUND Initial results of the ChemoRadiotherapy for Oesophageal cancer followed by Surgery Study (CROSS) comparing neoadjuvant chemoradiotherapy plus surgery versus surgery alone in patients with squamous cell carcinoma and adenocarcinoma of the oesophagus or oesophagogastric junction showed a significant increase in 5-year overall survival in favour of the neoadjuvant chemoradiotherapy plus surgery group after a median of 45 months' follow-up. In this Article, we report the long-term results after a minimum follow-up of 5 years. METHODS Patients with clinically resectable, locally advanced cancer of the oesophagus or oesophagogastric junction (clinical stage T1N1M0 or T2-3N0-1M0, according to the TNM cancer staging system, sixth edition) were randomly assigned in a 1:1 ratio with permuted blocks of four or six to receive either weekly administration of five cycles of neoadjuvant chemoradiotherapy (intravenous carboplatin [AUC 2 mg/mL per min] and intravenous paclitaxel [50 mg/m(2) of body-surface area] for 23 days) with concurrent radiotherapy (41·4 Gy, given in 23 fractions of 1·8 Gy on 5 days per week) followed by surgery, or surgery alone. The primary endpoint was overall survival, analysed by intention-to-treat. No adverse event data were collected beyond those noted in the initial report of the trial. This trial is registered with the Netherlands Trial Register, number NTR487, and has been completed. FINDINGS Between March 30, 2004, and Dec 2, 2008, 368 patients from eight participating centres (five academic centres and three large non-academic teaching hospitals) in the Netherlands were enrolled into this study and randomly assigned to the two treatment groups: 180 to surgery plus neoadjuvant chemoradiotherapy and 188 to surgery alone. Two patients in the neoadjuvant chemoradiotherapy group withdrew consent, so a total of 366 patients were analysed (178 in the neoadjuvant chemoradiotherapy plus surgery group and 188 in the surgery alone group). Of 171 patients who received any neoadjuvant chemoradiotherapy in this group, 162 (95%) were able to complete the entire neoadjuvant chemoradiotherapy regimen. After a median follow-up for surviving patients of 84·1 months (range 61·1-116·8, IQR 70·7-96·6), median overall survival was 48·6 months (95% CI 32·1-65·1) in the neoadjuvant chemoradiotherapy plus surgery group and 24·0 months (14·2-33·7) in the surgery alone group (HR 0·68 [95% CI 0·53-0·88]; log-rank p=0·003). Median overall survival for pa…","author":[{"dropping-particle":"","family":"Shapiro","given":"Joel","non-dropping-particle":"","parse-names":false,"suffix":""},{"dropping-particle":"","family":"Lanschot","given":"J Jan B","non-dropping-particle":"van","parse-names":false,"suffix":""},{"dropping-particle":"","family":"Hulshof","given":"Maarten C C M","non-dropping-particle":"","parse-names":false,"suffix":""},{"dropping-particle":"","family":"Hagen","given":"Pieter","non-dropping-particle":"van","parse-names":false,"suffix":""},{"dropping-particle":"","family":"Berge Henegouwen","given":"Mark I","non-dropping-particle":"van","parse-names":false,"suffix":""},{"dropping-particle":"","family":"Wijnhoven","given":"Bas P L","non-dropping-particle":"","parse-names":false,"suffix":""},{"dropping-particle":"","family":"Laarhoven","given":"Hanneke W M","non-dropping-particle":"van","parse-names":false,"suffix":""},{"dropping-particle":"","family":"Nieuwenhuijzen","given":"Grard A P","non-dropping-particle":"","parse-names":false,"suffix":""},{"dropping-particle":"","family":"Hospers","given":"Geke A P","non-dropping-particle":"","parse-names":false,"suffix":""},{"dropping-particle":"","family":"Bonenkamp","given":"Johannes J","non-dropping-particle":"","parse-names":false,"suffix":""},{"dropping-particle":"","family":"Cuesta","given":"Miguel A","non-dropping-particle":"","parse-names":false,"suffix":""},{"dropping-particle":"","family":"Blaisse","given":"Reinoud J B","non-dropping-particle":"","parse-names":false,"suffix":""},{"dropping-particle":"","family":"Busch","given":"Olivier R C","non-dropping-particle":"","parse-names":false,"suffix":""},{"dropping-particle":"","family":"Kate","given":"Fiebo J W","non-dropping-particle":"ten","parse-names":false,"suffix":""},{"dropping-particle":"","family":"Creemers","given":"Geert-Jan M","non-dropping-particle":"","parse-names":false,"suffix":""},{"dropping-particle":"","family":"Punt","given":"Cornelis J A","non-dropping-particle":"","parse-names":false,"suffix":""},{"dropping-particle":"","family":"Plukker","given":"John Th M","non-dropping-particle":"","parse-names":false,"suffix":""},{"dropping-particle":"","family":"Verheul","given":"Henk M W","non-dropping-particle":"","parse-names":false,"suffix":""},{"dropping-particle":"","family":"Bilgen","given":"Ernst J Spillenaar","non-dropping-particle":"","parse-names":false,"suffix":""},{"dropping-particle":"","family":"Dekken","given":"Herman","non-dropping-particle":"van","parse-names":false,"suffix":""},{"dropping-particle":"","family":"Sangen","given":"Maurice J C","non-dropping-particle":"van der","parse-names":false,"suffix":""},{"dropping-particle":"","family":"Rozema","given":"Tom","non-dropping-particle":"","parse-names":false,"suffix":""},{"dropping-particle":"","family":"Biermann","given":"Katharina","non-dropping-particle":"","parse-names":false,"suffix":""},{"dropping-particle":"","family":"Beukema","given":"Jannet C","non-dropping-particle":"","parse-names":false,"suffix":""},{"dropping-particle":"","family":"Piet","given":"Anna H M","non-dropping-particle":"","parse-names":false,"suffix":""},{"dropping-particle":"","family":"Rij","given":"Caroline M","non-dropping-particle":"van","parse-names":false,"suffix":""},{"dropping-particle":"","family":"Reinders","given":"Janny G","non-dropping-particle":"","parse-names":false,"suffix":""},{"dropping-particle":"","family":"Tilanus","given":"Hugo W","non-dropping-particle":"","parse-names":false,"suffix":""},{"dropping-particle":"","family":"Steyerberg","given":"Ewout W","non-dropping-particle":"","parse-names":false,"suffix":""},{"dropping-particle":"","family":"Gaast","given":"Ate","non-dropping-particle":"van der","parse-names":false,"suffix":""},{"dropping-particle":"","family":"CROSS study group","given":"","non-dropping-particle":"","parse-names":false,"suffix":""}],"container-title":"The Lancet Oncology","id":"ITEM-2","issue":"9","issued":{"date-parts":[["2015","9"]]},"page":"1090-1098","title":"Neoadjuvant chemoradiotherapy plus surgery versus surgery alone for oesophageal or junctional cancer (CROSS): long-term results of a randomised controlled trial","type":"article-journal","volume":"16"},"uris":["http://www.mendeley.com/documents/?uuid=269fe09c-e7bd-30c3-92d2-89d100330464"]}],"mendeley":{"formattedCitation":"(3,56)","plainTextFormattedCitation":"(3,56)","previouslyFormattedCitation":"(3,56)"},"properties":{"noteIndex":0},"schema":"https://github.com/citation-style-language/schema/raw/master/csl-citation.json"}</w:instrText>
      </w:r>
      <w:r w:rsidR="00EE1804" w:rsidRPr="00572B34">
        <w:fldChar w:fldCharType="separate"/>
      </w:r>
      <w:r w:rsidR="002B3E81" w:rsidRPr="002B3E81">
        <w:rPr>
          <w:noProof/>
        </w:rPr>
        <w:t>(3,56)</w:t>
      </w:r>
      <w:r w:rsidR="00EE1804" w:rsidRPr="00572B34">
        <w:fldChar w:fldCharType="end"/>
      </w:r>
      <w:r w:rsidR="008562A9" w:rsidRPr="00572B34">
        <w:t xml:space="preserve"> and the experimental e.g</w:t>
      </w:r>
      <w:r w:rsidR="00FB122E" w:rsidRPr="00572B34">
        <w:t>.</w:t>
      </w:r>
      <w:r w:rsidR="008562A9" w:rsidRPr="00572B34">
        <w:t xml:space="preserve"> Immunotherapy</w:t>
      </w:r>
      <w:r w:rsidR="004F5AB6">
        <w:t>,</w:t>
      </w:r>
      <w:r w:rsidR="008562A9" w:rsidRPr="00572B34">
        <w:fldChar w:fldCharType="begin" w:fldLock="1"/>
      </w:r>
      <w:r w:rsidR="00D120BE">
        <w:instrText>ADDIN CSL_CITATION {"citationItems":[{"id":"ITEM-1","itemData":{"DOI":"10.1200/JCO.2017.74.9846","ISSN":"15277755","PMID":"29116900","abstract":"Purpose The anti-programmed death-1 antibody pembrolizumab was evaluated in KEYNOTE-028, a multicohort, phase IB study of patients with programmed death ligand-1 (PD-L1)-positive advanced solid tumors. Results from the esophageal carcinoma cohort are reported herein. Patients and Methods Eligible patients with squamous cell carcinoma or adenocarcinoma of the esophagus or gastroesophageal junction in whom standard therapy failed and who had PD-L1-positive tumors received pembrolizumab 10 mg/kg every 2 weeks for up to 2 years or until confirmed disease progression or intolerable toxicity. Response was assessed every 8 weeks up to 6 months and every 12 weeks thereafter. Primary end points were safety and overall response rate, determined by investigator review per Response Evaluation Criteria in Solid Tumors (version 1.1). Results Among 83 patientswith esophageal carcinoma and samples evaluable for PD-L1 expression, 37 (45%) had PD-L1-positive tumors, and 23 were enrolled. Median age was 65 years; 78% had squamous histology; and 87% received ≥ two prior therapies for advanced/metastatic disease. As of the data cutoff (February 20, 2017), median follow-up was 7 months (range, 1 to 33 months). Nine patients (39%) experienced treatment-related adverse events, mostcommonly decreased appetite, decreased lymphocyte count, generalized rash, and rash (two patients [9%] each). No grade 4 adverse events or deaths were attributed to pembrolizumab. Overall response rate was 30%(95%CI, 13%to 53%);median duration of response was 15months (range, 6 to 26months). A six-gene interferon-g gene expression signature analysis suggested that delayed progression and increased response occur among pembrolizumabtreated patients with higher interferon-g composite scores. Conclusion Pembrolizumab demonstrated manageable toxicity and durable antitumor activity in patients with heavily pretreated, PD-L1-positive advanced esophageal carcinoma.","author":[{"dropping-particle":"","family":"Doi","given":"Toshihiko","non-dropping-particle":"","parse-names":false,"suffix":""},{"dropping-particle":"","family":"Piha-Paul","given":"Sarina A.","non-dropping-particle":"","parse-names":false,"suffix":""},{"dropping-particle":"","family":"Jalal","given":"Shadia I.","non-dropping-particle":"","parse-names":false,"suffix":""},{"dropping-particle":"","family":"Saraf","given":"Sanatan","non-dropping-particle":"","parse-names":false,"suffix":""},{"dropping-particle":"","family":"Lunceford","given":"Jared","non-dropping-particle":"","parse-names":false,"suffix":""},{"dropping-particle":"","family":"Koshiji","given":"Minori","non-dropping-particle":"","parse-names":false,"suffix":""},{"dropping-particle":"","family":"Bennouna","given":"Jaafar","non-dropping-particle":"","parse-names":false,"suffix":""}],"container-title":"Journal of Clinical Oncology","id":"ITEM-1","issue":"1","issued":{"date-parts":[["2018"]]},"page":"61-67","title":"Safety and antitumor activity of the anti-programmed death-1 antibody pembrolizumab in patients with advanced esophageal carcinoma","type":"article-journal","volume":"36"},"uris":["http://www.mendeley.com/documents/?uuid=69683e49-9565-45a3-b192-4f932fe2ed76"]},{"id":"ITEM-2","itemData":{"DOI":"10.1097/MOG.0000000000000542","ISBN":"0000000000000","ISSN":"15317056","PMID":"31045596","abstract":"Purpose of reviewThe management of esophageal cancer has not changed significantly over the last decade. Survival rates remain poor in locally advanced and metastatic disease. Newer treatment modalities are desperately needed if we are to improve 5-year overall survival rates. Immunotherapeutic strategies hold great promise, but a much greater understanding of the immune microenvironment underlying squamous cell and esophageal adenocarcinoma is needed if we are to exploit the inherent cancer fighting capabilities of each patient's immune system.Recent findingsHere we describe current and future predictive biomarkers, provide a synopsis of the most significant trial results to date, and explain pivotal ongoing phase III trials.SummaryRecent findings suggest that esophageal squamous cell carcinoma may be more sensitive to single agent PD-1 inhibition than esophageal adenocarcinoma, and selecting patients according to PD-L1 combined positive score (CPS) of at least 10 or more may predict higher response rate. We await data indicating the optimal immuno-oncology (IO-IO) combinations that will allow more patients to respond, however it is likely that personalized immunotherapy may be required for the majority. At the present time, it is hoped that chemotherapy combined with PD-1 inhibition will be an optimal strategy, but we await confirmation from soon-to-be published phase III trials.","author":[{"dropping-particle":"","family":"Kelly","given":"Ronan J.","non-dropping-particle":"","parse-names":false,"suffix":""}],"container-title":"Current Opinion in Gastroenterology","id":"ITEM-2","issue":"4","issued":{"date-parts":[["2019"]]},"page":"337-343","title":"The emerging role of immunotherapy for esophageal cancer","type":"article-journal","volume":"35"},"uris":["http://www.mendeley.com/documents/?uuid=73164b1f-97be-4d69-8180-572cf25e2962"]}],"mendeley":{"formattedCitation":"(57,58)","plainTextFormattedCitation":"(57,58)","previouslyFormattedCitation":"(57,58)"},"properties":{"noteIndex":0},"schema":"https://github.com/citation-style-language/schema/raw/master/csl-citation.json"}</w:instrText>
      </w:r>
      <w:r w:rsidR="008562A9" w:rsidRPr="00572B34">
        <w:fldChar w:fldCharType="separate"/>
      </w:r>
      <w:r w:rsidR="002B3E81" w:rsidRPr="002B3E81">
        <w:rPr>
          <w:noProof/>
        </w:rPr>
        <w:t>(57,58)</w:t>
      </w:r>
      <w:r w:rsidR="008562A9" w:rsidRPr="00572B34">
        <w:fldChar w:fldCharType="end"/>
      </w:r>
      <w:r w:rsidR="004F5AB6">
        <w:t xml:space="preserve"> </w:t>
      </w:r>
      <w:r w:rsidR="007A77C7">
        <w:t xml:space="preserve">administering </w:t>
      </w:r>
      <w:r w:rsidR="002A23F7">
        <w:t>all treatment cycles preoperatively,</w:t>
      </w:r>
      <w:r w:rsidR="007A77C7">
        <w:t xml:space="preserve"> </w:t>
      </w:r>
      <w:r w:rsidR="004F5AB6">
        <w:t xml:space="preserve">or </w:t>
      </w:r>
      <w:r w:rsidR="00F278B4">
        <w:t>omission</w:t>
      </w:r>
      <w:r w:rsidR="004F5AB6">
        <w:t xml:space="preserve"> of fut</w:t>
      </w:r>
      <w:r w:rsidR="00F278B4">
        <w:t>ile treatment in those patients</w:t>
      </w:r>
      <w:r w:rsidR="001A5706">
        <w:t xml:space="preserve"> who  will not benefit.</w:t>
      </w:r>
      <w:r w:rsidR="00806D9B">
        <w:rPr>
          <w:b/>
          <w:bCs/>
          <w:sz w:val="24"/>
          <w:szCs w:val="24"/>
          <w:u w:val="single"/>
        </w:rPr>
        <w:br w:type="page"/>
      </w:r>
    </w:p>
    <w:p w14:paraId="69A75A12" w14:textId="7BD53A7F" w:rsidR="003F15AD" w:rsidRDefault="003F15AD" w:rsidP="00B64874">
      <w:pPr>
        <w:spacing w:before="100" w:beforeAutospacing="1" w:after="100" w:afterAutospacing="1" w:line="480" w:lineRule="auto"/>
      </w:pPr>
    </w:p>
    <w:p w14:paraId="4B580DAE" w14:textId="77777777" w:rsidR="007E3DBA" w:rsidRDefault="007E3DBA">
      <w:pPr>
        <w:spacing w:before="0" w:line="240" w:lineRule="auto"/>
      </w:pPr>
      <w:r>
        <w:br w:type="page"/>
      </w:r>
    </w:p>
    <w:p w14:paraId="0EACD4BD" w14:textId="775EF637" w:rsidR="00ED1A55" w:rsidRPr="00FC4CDE" w:rsidRDefault="00050F00" w:rsidP="00042C56">
      <w:pPr>
        <w:spacing w:before="0"/>
        <w:rPr>
          <w:b/>
          <w:bCs/>
          <w:sz w:val="24"/>
          <w:szCs w:val="24"/>
          <w:u w:val="single"/>
          <w:lang w:val="nl-NL"/>
        </w:rPr>
      </w:pPr>
      <w:r w:rsidRPr="00FC4CDE">
        <w:rPr>
          <w:b/>
          <w:bCs/>
          <w:sz w:val="24"/>
          <w:szCs w:val="24"/>
          <w:u w:val="single"/>
          <w:lang w:val="nl-NL"/>
        </w:rPr>
        <w:lastRenderedPageBreak/>
        <w:t>References</w:t>
      </w:r>
    </w:p>
    <w:p w14:paraId="420CFC9E" w14:textId="04B385DA" w:rsidR="00D120BE" w:rsidRPr="00D120BE" w:rsidRDefault="00ED1A55" w:rsidP="00D120BE">
      <w:pPr>
        <w:widowControl w:val="0"/>
        <w:autoSpaceDE w:val="0"/>
        <w:autoSpaceDN w:val="0"/>
        <w:adjustRightInd w:val="0"/>
        <w:ind w:left="640" w:hanging="640"/>
        <w:rPr>
          <w:rFonts w:cs="Calibri"/>
          <w:noProof/>
          <w:sz w:val="24"/>
        </w:rPr>
      </w:pPr>
      <w:r w:rsidRPr="00DE3C9A">
        <w:rPr>
          <w:sz w:val="24"/>
          <w:szCs w:val="24"/>
        </w:rPr>
        <w:fldChar w:fldCharType="begin" w:fldLock="1"/>
      </w:r>
      <w:r w:rsidRPr="00FC4CDE">
        <w:rPr>
          <w:sz w:val="24"/>
          <w:szCs w:val="24"/>
          <w:lang w:val="nl-NL"/>
        </w:rPr>
        <w:instrText xml:space="preserve">ADDIN Mendeley Bibliography CSL_BIBLIOGRAPHY </w:instrText>
      </w:r>
      <w:r w:rsidRPr="00DE3C9A">
        <w:rPr>
          <w:sz w:val="24"/>
          <w:szCs w:val="24"/>
        </w:rPr>
        <w:fldChar w:fldCharType="separate"/>
      </w:r>
      <w:r w:rsidR="00D120BE" w:rsidRPr="00061298">
        <w:rPr>
          <w:rFonts w:cs="Calibri"/>
          <w:noProof/>
          <w:sz w:val="24"/>
          <w:lang w:val="nl-NL"/>
        </w:rPr>
        <w:t xml:space="preserve">1. </w:t>
      </w:r>
      <w:r w:rsidR="00D120BE" w:rsidRPr="00061298">
        <w:rPr>
          <w:rFonts w:cs="Calibri"/>
          <w:noProof/>
          <w:sz w:val="24"/>
          <w:lang w:val="nl-NL"/>
        </w:rPr>
        <w:tab/>
        <w:t xml:space="preserve">Cunningham D, Allum WH, Stenning SP, Thompson JN, Van de Velde CJH, Nicolson M, et al. </w:t>
      </w:r>
      <w:r w:rsidR="00D120BE" w:rsidRPr="00D120BE">
        <w:rPr>
          <w:rFonts w:cs="Calibri"/>
          <w:noProof/>
          <w:sz w:val="24"/>
        </w:rPr>
        <w:t xml:space="preserve">Perioperative Chemotherapy versus Surgery Alone for Resectable Gastroesophageal Cancer. N Engl J Med. 2006;355:11–20. </w:t>
      </w:r>
    </w:p>
    <w:p w14:paraId="0743FFE9" w14:textId="77777777" w:rsidR="00D120BE" w:rsidRPr="00061298" w:rsidRDefault="00D120BE" w:rsidP="00D120BE">
      <w:pPr>
        <w:widowControl w:val="0"/>
        <w:autoSpaceDE w:val="0"/>
        <w:autoSpaceDN w:val="0"/>
        <w:adjustRightInd w:val="0"/>
        <w:ind w:left="640" w:hanging="640"/>
        <w:rPr>
          <w:rFonts w:cs="Calibri"/>
          <w:noProof/>
          <w:sz w:val="24"/>
          <w:lang w:val="nl-NL"/>
        </w:rPr>
      </w:pPr>
      <w:r w:rsidRPr="00D120BE">
        <w:rPr>
          <w:rFonts w:cs="Calibri"/>
          <w:noProof/>
          <w:sz w:val="24"/>
        </w:rPr>
        <w:t xml:space="preserve">2. </w:t>
      </w:r>
      <w:r w:rsidRPr="00D120BE">
        <w:rPr>
          <w:rFonts w:cs="Calibri"/>
          <w:noProof/>
          <w:sz w:val="24"/>
        </w:rPr>
        <w:tab/>
        <w:t xml:space="preserve">Allum WH, Stenning SP, Bancewicz J, Clark PI, Langley RE. Long-term results of a randomized trial of surgery with or without preoperative chemotherapy in esophageal cancer. </w:t>
      </w:r>
      <w:r w:rsidRPr="00061298">
        <w:rPr>
          <w:rFonts w:cs="Calibri"/>
          <w:noProof/>
          <w:sz w:val="24"/>
          <w:lang w:val="nl-NL"/>
        </w:rPr>
        <w:t xml:space="preserve">J Clin Oncol. 2009;27:5062–5067. </w:t>
      </w:r>
    </w:p>
    <w:p w14:paraId="56BD3E32" w14:textId="77777777" w:rsidR="00D120BE" w:rsidRPr="00D120BE" w:rsidRDefault="00D120BE" w:rsidP="00D120BE">
      <w:pPr>
        <w:widowControl w:val="0"/>
        <w:autoSpaceDE w:val="0"/>
        <w:autoSpaceDN w:val="0"/>
        <w:adjustRightInd w:val="0"/>
        <w:ind w:left="640" w:hanging="640"/>
        <w:rPr>
          <w:rFonts w:cs="Calibri"/>
          <w:noProof/>
          <w:sz w:val="24"/>
        </w:rPr>
      </w:pPr>
      <w:r w:rsidRPr="00061298">
        <w:rPr>
          <w:rFonts w:cs="Calibri"/>
          <w:noProof/>
          <w:sz w:val="24"/>
          <w:lang w:val="nl-NL"/>
        </w:rPr>
        <w:t xml:space="preserve">3. </w:t>
      </w:r>
      <w:r w:rsidRPr="00061298">
        <w:rPr>
          <w:rFonts w:cs="Calibri"/>
          <w:noProof/>
          <w:sz w:val="24"/>
          <w:lang w:val="nl-NL"/>
        </w:rPr>
        <w:tab/>
        <w:t xml:space="preserve">van Hagen P, Hulshof MCCM, van Lanschot JJB, Steyerberg EW, Henegouwen MI van B, Wijnhoven BPL, et al. </w:t>
      </w:r>
      <w:r w:rsidRPr="00D120BE">
        <w:rPr>
          <w:rFonts w:cs="Calibri"/>
          <w:noProof/>
          <w:sz w:val="24"/>
        </w:rPr>
        <w:t xml:space="preserve">Preoperative Chemoradiotherapy for Esophageal or Junctional Cancer. N Engl J Med. 2012;366:2074–2084. </w:t>
      </w:r>
    </w:p>
    <w:p w14:paraId="3507F8FA"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4. </w:t>
      </w:r>
      <w:r w:rsidRPr="00D120BE">
        <w:rPr>
          <w:rFonts w:cs="Calibri"/>
          <w:noProof/>
          <w:sz w:val="24"/>
        </w:rPr>
        <w:tab/>
        <w:t xml:space="preserve">Al-Batran S-E, Homann N, Pauligk C, Goetze TO, Meiler J, Kasper S, et al. Perioperative chemotherapy with fluorouracil plus leucovorin, oxaliplatin, and docetaxel versus fluorouracil or capecitabine plus cisplatin and epirubicin for locally advanced, resectable gastric or gastro-oesophageal junction adenocarcinoma (FLOT4): a ra. Lancet. 2019;393:1948–1957. </w:t>
      </w:r>
    </w:p>
    <w:p w14:paraId="0DE76F7B"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5. </w:t>
      </w:r>
      <w:r w:rsidRPr="00D120BE">
        <w:rPr>
          <w:rFonts w:cs="Calibri"/>
          <w:noProof/>
          <w:sz w:val="24"/>
        </w:rPr>
        <w:tab/>
        <w:t xml:space="preserve">Cromwell D, Wahedally H, Park MH, Maynard N, Crosby T, Trudgill N, et al. National Oesophago-Gastric Cancer Audit: 2019 Annual Report. London; 2019. </w:t>
      </w:r>
    </w:p>
    <w:p w14:paraId="02AC814D"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6. </w:t>
      </w:r>
      <w:r w:rsidRPr="00D120BE">
        <w:rPr>
          <w:rFonts w:cs="Calibri"/>
          <w:noProof/>
          <w:sz w:val="24"/>
        </w:rPr>
        <w:tab/>
        <w:t xml:space="preserve">Noble F, Lloyd MA, Turkington R, Griffiths E, O’Donovan M, O’Neill JR, et al. Multicentre cohort study to define and validate pathological assessment of response to neoadjuvant therapy in oesophagogastric adenocarcinoma. Br J Surg. 2017;104:1816–1828. </w:t>
      </w:r>
    </w:p>
    <w:p w14:paraId="2EE9229E"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7. </w:t>
      </w:r>
      <w:r w:rsidRPr="00D120BE">
        <w:rPr>
          <w:rFonts w:cs="Calibri"/>
          <w:noProof/>
          <w:sz w:val="24"/>
        </w:rPr>
        <w:tab/>
        <w:t xml:space="preserve">Moorcraft SY, Smyth EC, Cunningham D. Adjuvant or neoadjuvant therapy for operable esophagogastric cancer? Gastric Cancer. 2015;18:1–10. </w:t>
      </w:r>
    </w:p>
    <w:p w14:paraId="40E1D15B" w14:textId="77777777" w:rsidR="00D120BE" w:rsidRPr="00061298" w:rsidRDefault="00D120BE" w:rsidP="00D120BE">
      <w:pPr>
        <w:widowControl w:val="0"/>
        <w:autoSpaceDE w:val="0"/>
        <w:autoSpaceDN w:val="0"/>
        <w:adjustRightInd w:val="0"/>
        <w:ind w:left="640" w:hanging="640"/>
        <w:rPr>
          <w:rFonts w:cs="Calibri"/>
          <w:noProof/>
          <w:sz w:val="24"/>
          <w:lang w:val="nl-NL"/>
        </w:rPr>
      </w:pPr>
      <w:r w:rsidRPr="00D120BE">
        <w:rPr>
          <w:rFonts w:cs="Calibri"/>
          <w:noProof/>
          <w:sz w:val="24"/>
        </w:rPr>
        <w:t xml:space="preserve">8. </w:t>
      </w:r>
      <w:r w:rsidRPr="00D120BE">
        <w:rPr>
          <w:rFonts w:cs="Calibri"/>
          <w:noProof/>
          <w:sz w:val="24"/>
        </w:rPr>
        <w:tab/>
        <w:t xml:space="preserve">Derogar M, Lagergren P. Health-related quality of life among 5-year survivors of esophageal cancer surgery: A prospective population-based study. </w:t>
      </w:r>
      <w:r w:rsidRPr="00061298">
        <w:rPr>
          <w:rFonts w:cs="Calibri"/>
          <w:noProof/>
          <w:sz w:val="24"/>
          <w:lang w:val="nl-NL"/>
        </w:rPr>
        <w:t xml:space="preserve">J Clin Oncol. 2012;30:413–418. </w:t>
      </w:r>
    </w:p>
    <w:p w14:paraId="32296541" w14:textId="77777777" w:rsidR="00D120BE" w:rsidRPr="00D120BE" w:rsidRDefault="00D120BE" w:rsidP="00D120BE">
      <w:pPr>
        <w:widowControl w:val="0"/>
        <w:autoSpaceDE w:val="0"/>
        <w:autoSpaceDN w:val="0"/>
        <w:adjustRightInd w:val="0"/>
        <w:ind w:left="640" w:hanging="640"/>
        <w:rPr>
          <w:rFonts w:cs="Calibri"/>
          <w:noProof/>
          <w:sz w:val="24"/>
        </w:rPr>
      </w:pPr>
      <w:r w:rsidRPr="00061298">
        <w:rPr>
          <w:rFonts w:cs="Calibri"/>
          <w:noProof/>
          <w:sz w:val="24"/>
          <w:lang w:val="nl-NL"/>
        </w:rPr>
        <w:t xml:space="preserve">9. </w:t>
      </w:r>
      <w:r w:rsidRPr="00061298">
        <w:rPr>
          <w:rFonts w:cs="Calibri"/>
          <w:noProof/>
          <w:sz w:val="24"/>
          <w:lang w:val="nl-NL"/>
        </w:rPr>
        <w:tab/>
        <w:t xml:space="preserve">Stijns RCH, de Graaf EJR, Punt CJA, Nagtegaal ID, Nuyttens JJME, van Meerten E, et al. </w:t>
      </w:r>
      <w:r w:rsidRPr="00D120BE">
        <w:rPr>
          <w:rFonts w:cs="Calibri"/>
          <w:noProof/>
          <w:sz w:val="24"/>
        </w:rPr>
        <w:t xml:space="preserve">Long-term Oncological and Functional Outcomes of Chemoradiotherapy Followed by </w:t>
      </w:r>
      <w:r w:rsidRPr="00D120BE">
        <w:rPr>
          <w:rFonts w:cs="Calibri"/>
          <w:noProof/>
          <w:sz w:val="24"/>
        </w:rPr>
        <w:lastRenderedPageBreak/>
        <w:t xml:space="preserve">Organ-Sparing Transanal Endoscopic Microsurgery for Distal Rectal Cancer. JAMA Surg. 2018;1–8. </w:t>
      </w:r>
    </w:p>
    <w:p w14:paraId="791E363E"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10. </w:t>
      </w:r>
      <w:r w:rsidRPr="00D120BE">
        <w:rPr>
          <w:rFonts w:cs="Calibri"/>
          <w:noProof/>
          <w:sz w:val="24"/>
        </w:rPr>
        <w:tab/>
        <w:t xml:space="preserve">Burt BM, Groth SS, Sada YH, Farjah F, Cornwell L, Sugarbaker DJ, et al. Utility of Adjuvant Chemotherapy after Neoadjuvant Chemoradiation and Esophagectomy for Esophageal Cancer. Ann Surg. 2017;266:297–304. </w:t>
      </w:r>
    </w:p>
    <w:p w14:paraId="1713DB3E"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11. </w:t>
      </w:r>
      <w:r w:rsidRPr="00D120BE">
        <w:rPr>
          <w:rFonts w:cs="Calibri"/>
          <w:noProof/>
          <w:sz w:val="24"/>
        </w:rPr>
        <w:tab/>
        <w:t xml:space="preserve">Mokdad AA, Yopp AC, Polanco PM, Mansour JC, Reznik SI, Heitjan DF, et al. Adjuvant chemotherapy vs postoperative observation following preoperative chemoradiotherapy and resection in gastroesophageal cancer a propensity score-matched analysis. JAMA Oncol. 2018;4:31–38. </w:t>
      </w:r>
    </w:p>
    <w:p w14:paraId="6FCE9098" w14:textId="77777777" w:rsidR="00D120BE" w:rsidRPr="00061298" w:rsidRDefault="00D120BE" w:rsidP="00D120BE">
      <w:pPr>
        <w:widowControl w:val="0"/>
        <w:autoSpaceDE w:val="0"/>
        <w:autoSpaceDN w:val="0"/>
        <w:adjustRightInd w:val="0"/>
        <w:ind w:left="640" w:hanging="640"/>
        <w:rPr>
          <w:rFonts w:cs="Calibri"/>
          <w:noProof/>
          <w:sz w:val="24"/>
          <w:lang w:val="nl-NL"/>
        </w:rPr>
      </w:pPr>
      <w:r w:rsidRPr="00D120BE">
        <w:rPr>
          <w:rFonts w:cs="Calibri"/>
          <w:noProof/>
          <w:sz w:val="24"/>
        </w:rPr>
        <w:t xml:space="preserve">12. </w:t>
      </w:r>
      <w:r w:rsidRPr="00D120BE">
        <w:rPr>
          <w:rFonts w:cs="Calibri"/>
          <w:noProof/>
          <w:sz w:val="24"/>
        </w:rPr>
        <w:tab/>
        <w:t xml:space="preserve">Nevala-Plagemann C, Francis S, Cavalieri C, Tao R, Whisenant J, Glasgow R, et al. Benefit of adjuvant chemotherapy based on lymph node involvement for oesophageal cancer following trimodality therapy. </w:t>
      </w:r>
      <w:r w:rsidRPr="00061298">
        <w:rPr>
          <w:rFonts w:cs="Calibri"/>
          <w:noProof/>
          <w:sz w:val="24"/>
          <w:lang w:val="nl-NL"/>
        </w:rPr>
        <w:t xml:space="preserve">ESMO Open. 2018;3:1–7. </w:t>
      </w:r>
    </w:p>
    <w:p w14:paraId="628E0476" w14:textId="77777777" w:rsidR="00D120BE" w:rsidRPr="00D120BE" w:rsidRDefault="00D120BE" w:rsidP="00D120BE">
      <w:pPr>
        <w:widowControl w:val="0"/>
        <w:autoSpaceDE w:val="0"/>
        <w:autoSpaceDN w:val="0"/>
        <w:adjustRightInd w:val="0"/>
        <w:ind w:left="640" w:hanging="640"/>
        <w:rPr>
          <w:rFonts w:cs="Calibri"/>
          <w:noProof/>
          <w:sz w:val="24"/>
        </w:rPr>
      </w:pPr>
      <w:r w:rsidRPr="00061298">
        <w:rPr>
          <w:rFonts w:cs="Calibri"/>
          <w:noProof/>
          <w:sz w:val="24"/>
          <w:lang w:val="nl-NL"/>
        </w:rPr>
        <w:t xml:space="preserve">13. </w:t>
      </w:r>
      <w:r w:rsidRPr="00061298">
        <w:rPr>
          <w:rFonts w:cs="Calibri"/>
          <w:noProof/>
          <w:sz w:val="24"/>
          <w:lang w:val="nl-NL"/>
        </w:rPr>
        <w:tab/>
        <w:t xml:space="preserve">Drake JA, Stiles ZE, Tsao MW, Deneve JL, Glazer ES, Yakoub D, et al. </w:t>
      </w:r>
      <w:r w:rsidRPr="00D120BE">
        <w:rPr>
          <w:rFonts w:cs="Calibri"/>
          <w:noProof/>
          <w:sz w:val="24"/>
        </w:rPr>
        <w:t xml:space="preserve">Analysis of the Survival Impact of Postoperative Chemotherapy After Preoperative Chemotherapy and Resection for Gastric Cancer. Ann Surg Oncol. 2020; </w:t>
      </w:r>
    </w:p>
    <w:p w14:paraId="7D4E1CC6"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14. </w:t>
      </w:r>
      <w:r w:rsidRPr="00D120BE">
        <w:rPr>
          <w:rFonts w:cs="Calibri"/>
          <w:noProof/>
          <w:sz w:val="24"/>
        </w:rPr>
        <w:tab/>
        <w:t xml:space="preserve">Glatz T, Bronsert P, Schäfer M, Kulemann B, Marjanovic G, Sick O, et al. Perioperative platin-based chemotherapy for locally advanced esophagogastric adenocarcinoma: Postoperative chemotherapy has a substantial impact on outcome. Eur J Surg Oncol. 2015;41:1300–1307. </w:t>
      </w:r>
    </w:p>
    <w:p w14:paraId="38B2C613" w14:textId="77777777" w:rsidR="00D120BE" w:rsidRPr="00061298" w:rsidRDefault="00D120BE" w:rsidP="00D120BE">
      <w:pPr>
        <w:widowControl w:val="0"/>
        <w:autoSpaceDE w:val="0"/>
        <w:autoSpaceDN w:val="0"/>
        <w:adjustRightInd w:val="0"/>
        <w:ind w:left="640" w:hanging="640"/>
        <w:rPr>
          <w:rFonts w:cs="Calibri"/>
          <w:noProof/>
          <w:sz w:val="24"/>
          <w:lang w:val="nl-NL"/>
        </w:rPr>
      </w:pPr>
      <w:r w:rsidRPr="00D120BE">
        <w:rPr>
          <w:rFonts w:cs="Calibri"/>
          <w:noProof/>
          <w:sz w:val="24"/>
        </w:rPr>
        <w:t xml:space="preserve">15. </w:t>
      </w:r>
      <w:r w:rsidRPr="00D120BE">
        <w:rPr>
          <w:rFonts w:cs="Calibri"/>
          <w:noProof/>
          <w:sz w:val="24"/>
        </w:rPr>
        <w:tab/>
        <w:t xml:space="preserve">Sisic L, Blank S, Nienhüser H, Haag GM, Jäger D, Bruckner T, et al. The postoperative part of perioperative chemotherapy fails to provide a survival benefit in completely resected esophagogastric adenocarcinoma. </w:t>
      </w:r>
      <w:r w:rsidRPr="00061298">
        <w:rPr>
          <w:rFonts w:cs="Calibri"/>
          <w:noProof/>
          <w:sz w:val="24"/>
          <w:lang w:val="nl-NL"/>
        </w:rPr>
        <w:t xml:space="preserve">Surg Oncol. 2020;33:177–188. </w:t>
      </w:r>
    </w:p>
    <w:p w14:paraId="3D65A157" w14:textId="77777777" w:rsidR="00D120BE" w:rsidRPr="00D120BE" w:rsidRDefault="00D120BE" w:rsidP="00D120BE">
      <w:pPr>
        <w:widowControl w:val="0"/>
        <w:autoSpaceDE w:val="0"/>
        <w:autoSpaceDN w:val="0"/>
        <w:adjustRightInd w:val="0"/>
        <w:ind w:left="640" w:hanging="640"/>
        <w:rPr>
          <w:rFonts w:cs="Calibri"/>
          <w:noProof/>
          <w:sz w:val="24"/>
        </w:rPr>
      </w:pPr>
      <w:r w:rsidRPr="00061298">
        <w:rPr>
          <w:rFonts w:cs="Calibri"/>
          <w:noProof/>
          <w:sz w:val="24"/>
          <w:lang w:val="nl-NL"/>
        </w:rPr>
        <w:t xml:space="preserve">16. </w:t>
      </w:r>
      <w:r w:rsidRPr="00061298">
        <w:rPr>
          <w:rFonts w:cs="Calibri"/>
          <w:noProof/>
          <w:sz w:val="24"/>
          <w:lang w:val="nl-NL"/>
        </w:rPr>
        <w:tab/>
        <w:t xml:space="preserve">Papaxoinis G, Kamposioras K, Weaver JMJ, Kordatou Z, Stamatopoulou S, Germetaki T, et al. </w:t>
      </w:r>
      <w:r w:rsidRPr="00D120BE">
        <w:rPr>
          <w:rFonts w:cs="Calibri"/>
          <w:noProof/>
          <w:sz w:val="24"/>
        </w:rPr>
        <w:t xml:space="preserve">The Role of Continuing Perioperative Chemotherapy Post Surgery in Patients with Esophageal or Gastroesophageal Junction Adenocarcinoma: a Multicenter Cohort Study. J Gastrointest Surg. 2019;23:1729–1741. </w:t>
      </w:r>
    </w:p>
    <w:p w14:paraId="7EEB69A8"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17. </w:t>
      </w:r>
      <w:r w:rsidRPr="00D120BE">
        <w:rPr>
          <w:rFonts w:cs="Calibri"/>
          <w:noProof/>
          <w:sz w:val="24"/>
        </w:rPr>
        <w:tab/>
        <w:t xml:space="preserve">Bright CJ, Lawton S, Benson S, Bomb M, Dodwell D, Henson KE, et al. Data Resource Profile: The Systemic Anti-Cancer Therapy (SACT) dataset. Int J Epidemiol. </w:t>
      </w:r>
      <w:r w:rsidRPr="00D120BE">
        <w:rPr>
          <w:rFonts w:cs="Calibri"/>
          <w:noProof/>
          <w:sz w:val="24"/>
        </w:rPr>
        <w:lastRenderedPageBreak/>
        <w:t xml:space="preserve">2020;49:15-15L. </w:t>
      </w:r>
    </w:p>
    <w:p w14:paraId="2841572E"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18. </w:t>
      </w:r>
      <w:r w:rsidRPr="00D120BE">
        <w:rPr>
          <w:rFonts w:cs="Calibri"/>
          <w:noProof/>
          <w:sz w:val="24"/>
        </w:rPr>
        <w:tab/>
        <w:t xml:space="preserve">Hernán MA, Robins JM. Using Big Data to Emulate a Target Trial When a Randomized Trial Is Not Available. Am J Epidemiol. 2016;183:758–764. </w:t>
      </w:r>
    </w:p>
    <w:p w14:paraId="6DBA5101" w14:textId="77777777" w:rsidR="00D120BE" w:rsidRPr="00061298" w:rsidRDefault="00D120BE" w:rsidP="00D120BE">
      <w:pPr>
        <w:widowControl w:val="0"/>
        <w:autoSpaceDE w:val="0"/>
        <w:autoSpaceDN w:val="0"/>
        <w:adjustRightInd w:val="0"/>
        <w:ind w:left="640" w:hanging="640"/>
        <w:rPr>
          <w:rFonts w:cs="Calibri"/>
          <w:noProof/>
          <w:sz w:val="24"/>
          <w:lang w:val="nl-NL"/>
        </w:rPr>
      </w:pPr>
      <w:r w:rsidRPr="00D120BE">
        <w:rPr>
          <w:rFonts w:cs="Calibri"/>
          <w:noProof/>
          <w:sz w:val="24"/>
        </w:rPr>
        <w:t xml:space="preserve">19. </w:t>
      </w:r>
      <w:r w:rsidRPr="00D120BE">
        <w:rPr>
          <w:rFonts w:cs="Calibri"/>
          <w:noProof/>
          <w:sz w:val="24"/>
        </w:rPr>
        <w:tab/>
        <w:t xml:space="preserve">Sterne JA, Hernán MA, Reeves BC, Savović J, Berkman ND, Viswanathan M, et al. ROBINS-I: A tool for assessing risk of bias in non-randomised studies of interventions. </w:t>
      </w:r>
      <w:r w:rsidRPr="00061298">
        <w:rPr>
          <w:rFonts w:cs="Calibri"/>
          <w:noProof/>
          <w:sz w:val="24"/>
          <w:lang w:val="nl-NL"/>
        </w:rPr>
        <w:t xml:space="preserve">BMJ. 2016;355:4–10. </w:t>
      </w:r>
    </w:p>
    <w:p w14:paraId="1FC296A4" w14:textId="77777777" w:rsidR="00D120BE" w:rsidRPr="00D120BE" w:rsidRDefault="00D120BE" w:rsidP="00D120BE">
      <w:pPr>
        <w:widowControl w:val="0"/>
        <w:autoSpaceDE w:val="0"/>
        <w:autoSpaceDN w:val="0"/>
        <w:adjustRightInd w:val="0"/>
        <w:ind w:left="640" w:hanging="640"/>
        <w:rPr>
          <w:rFonts w:cs="Calibri"/>
          <w:noProof/>
          <w:sz w:val="24"/>
        </w:rPr>
      </w:pPr>
      <w:r w:rsidRPr="00061298">
        <w:rPr>
          <w:rFonts w:cs="Calibri"/>
          <w:noProof/>
          <w:sz w:val="24"/>
          <w:lang w:val="nl-NL"/>
        </w:rPr>
        <w:t xml:space="preserve">20. </w:t>
      </w:r>
      <w:r w:rsidRPr="00061298">
        <w:rPr>
          <w:rFonts w:cs="Calibri"/>
          <w:noProof/>
          <w:sz w:val="24"/>
          <w:lang w:val="nl-NL"/>
        </w:rPr>
        <w:tab/>
        <w:t xml:space="preserve">Stahl M, Walz MK, Riera-Knorrenschild J, Stuschke M, Sandermann A, Bitzer M, et al. </w:t>
      </w:r>
      <w:r w:rsidRPr="00D120BE">
        <w:rPr>
          <w:rFonts w:cs="Calibri"/>
          <w:noProof/>
          <w:sz w:val="24"/>
        </w:rPr>
        <w:t xml:space="preserve">Preoperative chemotherapy versus chemoradiotherapy in locally advanced adenocarcinomas of the oesophagogastric junction (POET): Long-term results of a controlled randomised trial. Eur J Cancer. 2017;81:183–190. </w:t>
      </w:r>
    </w:p>
    <w:p w14:paraId="0719CE0D"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21. </w:t>
      </w:r>
      <w:r w:rsidRPr="00D120BE">
        <w:rPr>
          <w:rFonts w:cs="Calibri"/>
          <w:noProof/>
          <w:sz w:val="24"/>
        </w:rPr>
        <w:tab/>
        <w:t xml:space="preserve">Petrelli F, Ghidini M, Barni S, Sgroi G, Passalacqua R, Tomasello G. Neoadjuvant chemoradiotherapy or chemotherapy for gastroesophageal junction adenocarcinoma: A systematic review and meta-analysis. Gastric Cancer. 2019;22:245–254. </w:t>
      </w:r>
    </w:p>
    <w:p w14:paraId="04026C3E"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22. </w:t>
      </w:r>
      <w:r w:rsidRPr="00D120BE">
        <w:rPr>
          <w:rFonts w:cs="Calibri"/>
          <w:noProof/>
          <w:sz w:val="24"/>
        </w:rPr>
        <w:tab/>
        <w:t xml:space="preserve">Pucher PH, Rahman SA, Walker RC, Grace BL, Bateman A, Iveson T, et al. Outcomes and survival following neoadjuvant chemotherapy versus neoadjuvant chemoradiotherapy for cancer of the esophagus: Inverse propensity score weighted analysis. Eur J Surg Oncol. 2020;46:2248–2256. </w:t>
      </w:r>
    </w:p>
    <w:p w14:paraId="6BFF3DBE"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23. </w:t>
      </w:r>
      <w:r w:rsidRPr="00D120BE">
        <w:rPr>
          <w:rFonts w:cs="Calibri"/>
          <w:noProof/>
          <w:sz w:val="24"/>
        </w:rPr>
        <w:tab/>
        <w:t xml:space="preserve">Suissa S. Immortal time bias in pharmacoepidemiology. Am J Epidemiol. 2008;167:492–499. </w:t>
      </w:r>
    </w:p>
    <w:p w14:paraId="39F09D35"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24. </w:t>
      </w:r>
      <w:r w:rsidRPr="00D120BE">
        <w:rPr>
          <w:rFonts w:cs="Calibri"/>
          <w:noProof/>
          <w:sz w:val="24"/>
        </w:rPr>
        <w:tab/>
        <w:t xml:space="preserve">Dafni U. Landmark analysis at the 25-year landmark point. Circ Cardiovasc Qual Outcomes. 2011;4:363–371. </w:t>
      </w:r>
    </w:p>
    <w:p w14:paraId="5ECBC568"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25. </w:t>
      </w:r>
      <w:r w:rsidRPr="00D120BE">
        <w:rPr>
          <w:rFonts w:cs="Calibri"/>
          <w:noProof/>
          <w:sz w:val="24"/>
        </w:rPr>
        <w:tab/>
        <w:t xml:space="preserve">Rosenbaum PR, Rubin DB. The central role of the propensity score in observational studies for causal effects. Biometrika. 1983;70:41–55. </w:t>
      </w:r>
    </w:p>
    <w:p w14:paraId="4A6107BD"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26. </w:t>
      </w:r>
      <w:r w:rsidRPr="00D120BE">
        <w:rPr>
          <w:rFonts w:cs="Calibri"/>
          <w:noProof/>
          <w:sz w:val="24"/>
        </w:rPr>
        <w:tab/>
        <w:t xml:space="preserve">Austin PC, Stuart EA. Moving towards best practice when using inverse probability of treatment weighting (IPTW) using the propensity score to estimate causal treatment effects in observational studies. Stat Med. 2015;34:3661–3679. </w:t>
      </w:r>
    </w:p>
    <w:p w14:paraId="0772B927"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lastRenderedPageBreak/>
        <w:t xml:space="preserve">27. </w:t>
      </w:r>
      <w:r w:rsidRPr="00D120BE">
        <w:rPr>
          <w:rFonts w:cs="Calibri"/>
          <w:noProof/>
          <w:sz w:val="24"/>
        </w:rPr>
        <w:tab/>
        <w:t xml:space="preserve">Pirracchio R, Resche-Rigon M, Chevret S. Evaluation of the Propensity score methods for estimating marginal odds ratios in case of small sample size. BMC Med Res Methodol. 2012;12. </w:t>
      </w:r>
    </w:p>
    <w:p w14:paraId="5735B853"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28. </w:t>
      </w:r>
      <w:r w:rsidRPr="00D120BE">
        <w:rPr>
          <w:rFonts w:cs="Calibri"/>
          <w:noProof/>
          <w:sz w:val="24"/>
        </w:rPr>
        <w:tab/>
        <w:t xml:space="preserve">Austin PC. Variance estimation when using inverse probability of treatment weighting (IPTW) with survival analysis. Stat Med. 2016;35:5642–5655. </w:t>
      </w:r>
    </w:p>
    <w:p w14:paraId="42ED39F8"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29. </w:t>
      </w:r>
      <w:r w:rsidRPr="00D120BE">
        <w:rPr>
          <w:rFonts w:cs="Calibri"/>
          <w:noProof/>
          <w:sz w:val="24"/>
        </w:rPr>
        <w:tab/>
        <w:t xml:space="preserve">Leyrat C, Seaman SR, White IR, Douglas I, Smeeth L, Kim J, et al. Propensity score analysis with partially observed covariates: How should multiple imputation be used? Stat Methods Med Res. 2019;28:3–19. </w:t>
      </w:r>
    </w:p>
    <w:p w14:paraId="21D5B590"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30. </w:t>
      </w:r>
      <w:r w:rsidRPr="00D120BE">
        <w:rPr>
          <w:rFonts w:cs="Calibri"/>
          <w:noProof/>
          <w:sz w:val="24"/>
        </w:rPr>
        <w:tab/>
        <w:t xml:space="preserve">Austin PC, Grootendorst P, Anderson GM. A comparison of the ability of different propensity score models to balance measured variables between treated and untreated subjects: a Monte Carlo study. Stat Med. 2007;26:734–753. </w:t>
      </w:r>
    </w:p>
    <w:p w14:paraId="1EA32051"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31. </w:t>
      </w:r>
      <w:r w:rsidRPr="00D120BE">
        <w:rPr>
          <w:rFonts w:cs="Calibri"/>
          <w:noProof/>
          <w:sz w:val="24"/>
        </w:rPr>
        <w:tab/>
        <w:t xml:space="preserve">Austin PC, Mamdani MM, Stukel TA, Anderson GM, Tu J V. The use of the propensity score for estimating treatment effects: administrative  versus clinical data. Stat Med. 2005;24:1563–1578. </w:t>
      </w:r>
    </w:p>
    <w:p w14:paraId="731B9672"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32. </w:t>
      </w:r>
      <w:r w:rsidRPr="00D120BE">
        <w:rPr>
          <w:rFonts w:cs="Calibri"/>
          <w:noProof/>
          <w:sz w:val="24"/>
        </w:rPr>
        <w:tab/>
        <w:t xml:space="preserve">Austin PC. Balance diagnostics for comparing the distribution of baseline covariates between treatment groups in propensity-score matched samples. Stat Med. 2009;28:3083–3107. </w:t>
      </w:r>
    </w:p>
    <w:p w14:paraId="04677726"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33. </w:t>
      </w:r>
      <w:r w:rsidRPr="00D120BE">
        <w:rPr>
          <w:rFonts w:cs="Calibri"/>
          <w:noProof/>
          <w:sz w:val="24"/>
        </w:rPr>
        <w:tab/>
        <w:t xml:space="preserve">van Buuren S, Groothuis-Oudshoorn K. MICE: Multivariate Imputation by Chained Equations in R. J Stat Softw. 2011;45:1–67. </w:t>
      </w:r>
    </w:p>
    <w:p w14:paraId="1052974B"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34. </w:t>
      </w:r>
      <w:r w:rsidRPr="00D120BE">
        <w:rPr>
          <w:rFonts w:cs="Calibri"/>
          <w:noProof/>
          <w:sz w:val="24"/>
        </w:rPr>
        <w:tab/>
        <w:t xml:space="preserve">White IR, Royston P, Wood AM. Multiple imputation using chained equations: Issues and guidance for practice. Stat Med. 2011;30:377–399. </w:t>
      </w:r>
    </w:p>
    <w:p w14:paraId="4B82CB59"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35. </w:t>
      </w:r>
      <w:r w:rsidRPr="00D120BE">
        <w:rPr>
          <w:rFonts w:cs="Calibri"/>
          <w:noProof/>
          <w:sz w:val="24"/>
        </w:rPr>
        <w:tab/>
        <w:t xml:space="preserve">Schoenfeld D. Partial residuals for the proportional hazards regression model. Biometrika. 1982;69:239–241. </w:t>
      </w:r>
    </w:p>
    <w:p w14:paraId="73BFEA86"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36. </w:t>
      </w:r>
      <w:r w:rsidRPr="00D120BE">
        <w:rPr>
          <w:rFonts w:cs="Calibri"/>
          <w:noProof/>
          <w:sz w:val="24"/>
        </w:rPr>
        <w:tab/>
        <w:t xml:space="preserve">Royston P, Parmar MKB. The use of restricted mean survival time to estimate the treatment effect in randomized clinical trials when the proportional hazards assumption is in doubt. Stat Med. 2011;30:2409–2421. </w:t>
      </w:r>
    </w:p>
    <w:p w14:paraId="249504AD"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37. </w:t>
      </w:r>
      <w:r w:rsidRPr="00D120BE">
        <w:rPr>
          <w:rFonts w:cs="Calibri"/>
          <w:noProof/>
          <w:sz w:val="24"/>
        </w:rPr>
        <w:tab/>
        <w:t xml:space="preserve">Dehbi HM, Royston P, Hackshaw A. Life expectancy difference and life expectancy </w:t>
      </w:r>
      <w:r w:rsidRPr="00D120BE">
        <w:rPr>
          <w:rFonts w:cs="Calibri"/>
          <w:noProof/>
          <w:sz w:val="24"/>
        </w:rPr>
        <w:lastRenderedPageBreak/>
        <w:t xml:space="preserve">ratio: Two measures of treatment effects in randomised trials with non-proportional hazards. BMJ. 2017;357:1–7. </w:t>
      </w:r>
    </w:p>
    <w:p w14:paraId="03E12D34"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38. </w:t>
      </w:r>
      <w:r w:rsidRPr="00D120BE">
        <w:rPr>
          <w:rFonts w:cs="Calibri"/>
          <w:noProof/>
          <w:sz w:val="24"/>
        </w:rPr>
        <w:tab/>
        <w:t xml:space="preserve">Trinquart L, Jacot J, Conner SC, Porcher R. Comparison of treatment effects measured by the hazard ratio and by the ratio of restricted mean survival times in oncology randomized controlled trials. J Clin Oncol. 2016;34:1813–1819. </w:t>
      </w:r>
    </w:p>
    <w:p w14:paraId="708FDAE3"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39. </w:t>
      </w:r>
      <w:r w:rsidRPr="00D120BE">
        <w:rPr>
          <w:rFonts w:cs="Calibri"/>
          <w:noProof/>
          <w:sz w:val="24"/>
        </w:rPr>
        <w:tab/>
        <w:t xml:space="preserve">Zhao L, Claggett B, Tian L, Uno H, Pfeffer MA, Solomon SD, et al. On the restricted mean survival time curve in survival analysis. Biometrics. 2016;72:215–221. </w:t>
      </w:r>
    </w:p>
    <w:p w14:paraId="59CD1CBE"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40. </w:t>
      </w:r>
      <w:r w:rsidRPr="00D120BE">
        <w:rPr>
          <w:rFonts w:cs="Calibri"/>
          <w:noProof/>
          <w:sz w:val="24"/>
        </w:rPr>
        <w:tab/>
        <w:t xml:space="preserve">A’Hern RP. Restricted mean survival time: An obligatory end point for time-to-event analysis in cancer trials? J Clin Oncol. 2016;34:3474–3476. </w:t>
      </w:r>
    </w:p>
    <w:p w14:paraId="2CD47C9E"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41. </w:t>
      </w:r>
      <w:r w:rsidRPr="00D120BE">
        <w:rPr>
          <w:rFonts w:cs="Calibri"/>
          <w:noProof/>
          <w:sz w:val="24"/>
        </w:rPr>
        <w:tab/>
        <w:t xml:space="preserve">A’Hern RP. Cancer Biology and Survival Analysis in Cancer Trials: Restricted Mean Survival Time Analysis versus Hazard Ratios. Clin Oncol. 2018;30:e75–e80. </w:t>
      </w:r>
    </w:p>
    <w:p w14:paraId="6EBD79D6"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42. </w:t>
      </w:r>
      <w:r w:rsidRPr="00D120BE">
        <w:rPr>
          <w:rFonts w:cs="Calibri"/>
          <w:noProof/>
          <w:sz w:val="24"/>
        </w:rPr>
        <w:tab/>
        <w:t xml:space="preserve">Van Der Weele TJ, Ding P. Sensitivity analysis in observational research: Introducing the E-Value. Ann Intern Med. 2017;167:268–274. </w:t>
      </w:r>
    </w:p>
    <w:p w14:paraId="75F7E8AC"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43. </w:t>
      </w:r>
      <w:r w:rsidRPr="00D120BE">
        <w:rPr>
          <w:rFonts w:cs="Calibri"/>
          <w:noProof/>
          <w:sz w:val="24"/>
        </w:rPr>
        <w:tab/>
        <w:t xml:space="preserve">R Core Team. R: A Language and Environment for Statistical Computing. Vienna, Austria: R Foundation for Statistical Computing; 2019. </w:t>
      </w:r>
    </w:p>
    <w:p w14:paraId="42A5F7E9"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44. </w:t>
      </w:r>
      <w:r w:rsidRPr="00D120BE">
        <w:rPr>
          <w:rFonts w:cs="Calibri"/>
          <w:noProof/>
          <w:sz w:val="24"/>
        </w:rPr>
        <w:tab/>
        <w:t xml:space="preserve">Ychou M, Boige V, Pignon JP, Conroy T, Bouché O, Lebreton G, et al. Perioperative chemotherapy compared with surgery alone for resectable gastroesophageal adenocarcinoma: An FNCLCC and FFCD multicenter phase III trial. J Clin Oncol. 2011;29:1715–1721. </w:t>
      </w:r>
    </w:p>
    <w:p w14:paraId="74246EFF"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45. </w:t>
      </w:r>
      <w:r w:rsidRPr="00D120BE">
        <w:rPr>
          <w:rFonts w:cs="Calibri"/>
          <w:noProof/>
          <w:sz w:val="24"/>
        </w:rPr>
        <w:tab/>
        <w:t xml:space="preserve">Alderson D, Cunningham D, Nankivell M, Blazeby JM, Griffin SM, Crellin A, et al. Neoadjuvant cisplatin and fluorouracil versus epirubicin, cisplatin, and capecitabine followed by resection in patients with oesophageal adenocarcinoma (UK MRC OE05): an open-label, randomised phase 3 trial. Lancet Oncol. 2017;18:1249–1260. </w:t>
      </w:r>
    </w:p>
    <w:p w14:paraId="34C3262C"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46. </w:t>
      </w:r>
      <w:r w:rsidRPr="00D120BE">
        <w:rPr>
          <w:rFonts w:cs="Calibri"/>
          <w:noProof/>
          <w:sz w:val="24"/>
        </w:rPr>
        <w:tab/>
        <w:t xml:space="preserve">Cunningham D, Stenning SP, Smyth EC, Okines AF, Allum WH, Rowley S, et al. Peri-operative chemotherapy with or without bevacizumab in operable oesophagogastric adenocarcinoma ( UK Medical Research Council ST03 ): primary analysis results of a multicentre , open-label , randomised phase 2 – 3 trial. Lancet Oncol. 18:357–370. </w:t>
      </w:r>
    </w:p>
    <w:p w14:paraId="3D9C3170" w14:textId="77777777" w:rsidR="00D120BE" w:rsidRPr="00061298" w:rsidRDefault="00D120BE" w:rsidP="00D120BE">
      <w:pPr>
        <w:widowControl w:val="0"/>
        <w:autoSpaceDE w:val="0"/>
        <w:autoSpaceDN w:val="0"/>
        <w:adjustRightInd w:val="0"/>
        <w:ind w:left="640" w:hanging="640"/>
        <w:rPr>
          <w:rFonts w:cs="Calibri"/>
          <w:noProof/>
          <w:sz w:val="24"/>
          <w:lang w:val="nl-NL"/>
        </w:rPr>
      </w:pPr>
      <w:r w:rsidRPr="00D120BE">
        <w:rPr>
          <w:rFonts w:cs="Calibri"/>
          <w:noProof/>
          <w:sz w:val="24"/>
        </w:rPr>
        <w:lastRenderedPageBreak/>
        <w:t xml:space="preserve">47. </w:t>
      </w:r>
      <w:r w:rsidRPr="00D120BE">
        <w:rPr>
          <w:rFonts w:cs="Calibri"/>
          <w:noProof/>
          <w:sz w:val="24"/>
        </w:rPr>
        <w:tab/>
        <w:t xml:space="preserve">Rahman SA, Walker RC, Lloyd MA, Grace BL, van Boxel GI, Kingma BF, et al. Machine learning to predict early recurrence after oesophageal cancer surgery. </w:t>
      </w:r>
      <w:r w:rsidRPr="00061298">
        <w:rPr>
          <w:rFonts w:cs="Calibri"/>
          <w:noProof/>
          <w:sz w:val="24"/>
          <w:lang w:val="nl-NL"/>
        </w:rPr>
        <w:t xml:space="preserve">Br J Surg. 2020;107:1042–1052. </w:t>
      </w:r>
    </w:p>
    <w:p w14:paraId="2C216C28" w14:textId="77777777" w:rsidR="00D120BE" w:rsidRPr="00D120BE" w:rsidRDefault="00D120BE" w:rsidP="00D120BE">
      <w:pPr>
        <w:widowControl w:val="0"/>
        <w:autoSpaceDE w:val="0"/>
        <w:autoSpaceDN w:val="0"/>
        <w:adjustRightInd w:val="0"/>
        <w:ind w:left="640" w:hanging="640"/>
        <w:rPr>
          <w:rFonts w:cs="Calibri"/>
          <w:noProof/>
          <w:sz w:val="24"/>
        </w:rPr>
      </w:pPr>
      <w:r w:rsidRPr="00061298">
        <w:rPr>
          <w:rFonts w:cs="Calibri"/>
          <w:noProof/>
          <w:sz w:val="24"/>
          <w:lang w:val="nl-NL"/>
        </w:rPr>
        <w:t xml:space="preserve">48. </w:t>
      </w:r>
      <w:r w:rsidRPr="00061298">
        <w:rPr>
          <w:rFonts w:cs="Calibri"/>
          <w:noProof/>
          <w:sz w:val="24"/>
          <w:lang w:val="nl-NL"/>
        </w:rPr>
        <w:tab/>
        <w:t xml:space="preserve">Davies AR, Myoteri D, Zylstra J, Baker CR, Wulaningsih W, Van Hemelrijck M, et al. </w:t>
      </w:r>
      <w:r w:rsidRPr="00D120BE">
        <w:rPr>
          <w:rFonts w:cs="Calibri"/>
          <w:noProof/>
          <w:sz w:val="24"/>
        </w:rPr>
        <w:t xml:space="preserve">Lymph node regression and survival following neoadjuvant chemotherapy in oesophageal adenocarcinoma. Br J Surg. 2018;105:1639–1649. </w:t>
      </w:r>
    </w:p>
    <w:p w14:paraId="193F058A"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49. </w:t>
      </w:r>
      <w:r w:rsidRPr="00D120BE">
        <w:rPr>
          <w:rFonts w:cs="Calibri"/>
          <w:noProof/>
          <w:sz w:val="24"/>
        </w:rPr>
        <w:tab/>
        <w:t xml:space="preserve">Rahman SA, Walker RC, Maynard N, Trudgill N, Crosby T, Cromwell DA, et al. The AUGIS Survival Predictor. Ann Surg. 2021;Publish Ah. </w:t>
      </w:r>
    </w:p>
    <w:p w14:paraId="21C42BCB" w14:textId="77777777" w:rsidR="00D120BE" w:rsidRPr="00061298" w:rsidRDefault="00D120BE" w:rsidP="00D120BE">
      <w:pPr>
        <w:widowControl w:val="0"/>
        <w:autoSpaceDE w:val="0"/>
        <w:autoSpaceDN w:val="0"/>
        <w:adjustRightInd w:val="0"/>
        <w:ind w:left="640" w:hanging="640"/>
        <w:rPr>
          <w:rFonts w:cs="Calibri"/>
          <w:noProof/>
          <w:sz w:val="24"/>
          <w:lang w:val="nl-NL"/>
        </w:rPr>
      </w:pPr>
      <w:r w:rsidRPr="00D120BE">
        <w:rPr>
          <w:rFonts w:cs="Calibri"/>
          <w:noProof/>
          <w:sz w:val="24"/>
        </w:rPr>
        <w:t xml:space="preserve">50. </w:t>
      </w:r>
      <w:r w:rsidRPr="00D120BE">
        <w:rPr>
          <w:rFonts w:cs="Calibri"/>
          <w:noProof/>
          <w:sz w:val="24"/>
        </w:rPr>
        <w:tab/>
        <w:t xml:space="preserve">Curtis NJ, Noble F, Bailey IS, Kelly JJ, Byrne JP, Underwood TJ. The relevance of the Siewert classification in the era of multimodal therapy for adenocarcinoma of the gastro-oesophageal junction. </w:t>
      </w:r>
      <w:r w:rsidRPr="00061298">
        <w:rPr>
          <w:rFonts w:cs="Calibri"/>
          <w:noProof/>
          <w:sz w:val="24"/>
          <w:lang w:val="nl-NL"/>
        </w:rPr>
        <w:t xml:space="preserve">J Surg Oncol. 2014;109:202–207. </w:t>
      </w:r>
    </w:p>
    <w:p w14:paraId="7DD0C81C" w14:textId="77777777" w:rsidR="00D120BE" w:rsidRPr="00D120BE" w:rsidRDefault="00D120BE" w:rsidP="00D120BE">
      <w:pPr>
        <w:widowControl w:val="0"/>
        <w:autoSpaceDE w:val="0"/>
        <w:autoSpaceDN w:val="0"/>
        <w:adjustRightInd w:val="0"/>
        <w:ind w:left="640" w:hanging="640"/>
        <w:rPr>
          <w:rFonts w:cs="Calibri"/>
          <w:noProof/>
          <w:sz w:val="24"/>
        </w:rPr>
      </w:pPr>
      <w:r w:rsidRPr="00061298">
        <w:rPr>
          <w:rFonts w:cs="Calibri"/>
          <w:noProof/>
          <w:sz w:val="24"/>
          <w:lang w:val="nl-NL"/>
        </w:rPr>
        <w:t xml:space="preserve">51. </w:t>
      </w:r>
      <w:r w:rsidRPr="00061298">
        <w:rPr>
          <w:rFonts w:cs="Calibri"/>
          <w:noProof/>
          <w:sz w:val="24"/>
          <w:lang w:val="nl-NL"/>
        </w:rPr>
        <w:tab/>
        <w:t xml:space="preserve">van der Werf LR, Busweiler LAD, van Sandick JW, van Berge Henegouwen MI, Wijnhoven BPL. </w:t>
      </w:r>
      <w:r w:rsidRPr="00D120BE">
        <w:rPr>
          <w:rFonts w:cs="Calibri"/>
          <w:noProof/>
          <w:sz w:val="24"/>
        </w:rPr>
        <w:t xml:space="preserve">Reporting National Outcomes After Esophagectomy and Gastrectomy According to the Esophageal Complications Consensus Group (ECCG). Ann Surg. 2019; </w:t>
      </w:r>
    </w:p>
    <w:p w14:paraId="4D99D14F"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52. </w:t>
      </w:r>
      <w:r w:rsidRPr="00D120BE">
        <w:rPr>
          <w:rFonts w:cs="Calibri"/>
          <w:noProof/>
          <w:sz w:val="24"/>
        </w:rPr>
        <w:tab/>
        <w:t xml:space="preserve">Low DE, Kuppusamy MK, Alderson D, Cecconello I, Chang AC, Darling G, et al. Benchmarking Complications Associated with Esophagectomy. Ann Surg. 2019;269:291–298. </w:t>
      </w:r>
    </w:p>
    <w:p w14:paraId="20FF9659"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53. </w:t>
      </w:r>
      <w:r w:rsidRPr="00D120BE">
        <w:rPr>
          <w:rFonts w:cs="Calibri"/>
          <w:noProof/>
          <w:sz w:val="24"/>
        </w:rPr>
        <w:tab/>
        <w:t xml:space="preserve">Booka E, Takeuchi H, Suda K, Fukuda K, Nakamura R, Wada N, et al. Meta-analysis of the impact of postoperative complications on survival after oesophagectomy for cancer. BJS Open. 2018;2:276–284. </w:t>
      </w:r>
    </w:p>
    <w:p w14:paraId="08379539" w14:textId="77777777" w:rsidR="00D120BE" w:rsidRPr="00061298" w:rsidRDefault="00D120BE" w:rsidP="00D120BE">
      <w:pPr>
        <w:widowControl w:val="0"/>
        <w:autoSpaceDE w:val="0"/>
        <w:autoSpaceDN w:val="0"/>
        <w:adjustRightInd w:val="0"/>
        <w:ind w:left="640" w:hanging="640"/>
        <w:rPr>
          <w:rFonts w:cs="Calibri"/>
          <w:noProof/>
          <w:sz w:val="24"/>
          <w:lang w:val="nl-NL"/>
        </w:rPr>
      </w:pPr>
      <w:r w:rsidRPr="00D120BE">
        <w:rPr>
          <w:rFonts w:cs="Calibri"/>
          <w:noProof/>
          <w:sz w:val="24"/>
        </w:rPr>
        <w:t xml:space="preserve">54. </w:t>
      </w:r>
      <w:r w:rsidRPr="00D120BE">
        <w:rPr>
          <w:rFonts w:cs="Calibri"/>
          <w:noProof/>
          <w:sz w:val="24"/>
        </w:rPr>
        <w:tab/>
        <w:t xml:space="preserve">Markar SR, Mackenzie H, Wiggins T, Askari A, Karthikesalingam A, Faiz O, et al. Influence of national centralization of oesophagogastric cancer on management and clinical outcome from emergency upper gastrointestinal conditions. </w:t>
      </w:r>
      <w:r w:rsidRPr="00061298">
        <w:rPr>
          <w:rFonts w:cs="Calibri"/>
          <w:noProof/>
          <w:sz w:val="24"/>
          <w:lang w:val="nl-NL"/>
        </w:rPr>
        <w:t xml:space="preserve">Br J Surg. 2018;105:113–120. </w:t>
      </w:r>
    </w:p>
    <w:p w14:paraId="57646AB8" w14:textId="77777777" w:rsidR="00D120BE" w:rsidRPr="00D120BE" w:rsidRDefault="00D120BE" w:rsidP="00D120BE">
      <w:pPr>
        <w:widowControl w:val="0"/>
        <w:autoSpaceDE w:val="0"/>
        <w:autoSpaceDN w:val="0"/>
        <w:adjustRightInd w:val="0"/>
        <w:ind w:left="640" w:hanging="640"/>
        <w:rPr>
          <w:rFonts w:cs="Calibri"/>
          <w:noProof/>
          <w:sz w:val="24"/>
        </w:rPr>
      </w:pPr>
      <w:r w:rsidRPr="00061298">
        <w:rPr>
          <w:rFonts w:cs="Calibri"/>
          <w:noProof/>
          <w:sz w:val="24"/>
          <w:lang w:val="nl-NL"/>
        </w:rPr>
        <w:t xml:space="preserve">55. </w:t>
      </w:r>
      <w:r w:rsidRPr="00061298">
        <w:rPr>
          <w:rFonts w:cs="Calibri"/>
          <w:noProof/>
          <w:sz w:val="24"/>
          <w:lang w:val="nl-NL"/>
        </w:rPr>
        <w:tab/>
        <w:t xml:space="preserve">Mariette C, Markar SR, Dabakuyo-Yonli TS, Meunier B, Pezet D, Collet D, et al. </w:t>
      </w:r>
      <w:r w:rsidRPr="00D120BE">
        <w:rPr>
          <w:rFonts w:cs="Calibri"/>
          <w:noProof/>
          <w:sz w:val="24"/>
        </w:rPr>
        <w:t xml:space="preserve">Hybrid Minimally Invasive Esophagectomy for Esophageal Cancer. N Engl J Med. 2019; </w:t>
      </w:r>
    </w:p>
    <w:p w14:paraId="425F0BD4" w14:textId="77777777" w:rsidR="00D120BE" w:rsidRPr="00D120BE" w:rsidRDefault="00D120BE" w:rsidP="00D120BE">
      <w:pPr>
        <w:widowControl w:val="0"/>
        <w:autoSpaceDE w:val="0"/>
        <w:autoSpaceDN w:val="0"/>
        <w:adjustRightInd w:val="0"/>
        <w:ind w:left="640" w:hanging="640"/>
        <w:rPr>
          <w:rFonts w:cs="Calibri"/>
          <w:noProof/>
          <w:sz w:val="24"/>
        </w:rPr>
      </w:pPr>
      <w:r w:rsidRPr="00061298">
        <w:rPr>
          <w:rFonts w:cs="Calibri"/>
          <w:noProof/>
          <w:sz w:val="24"/>
          <w:lang w:val="nl-NL"/>
        </w:rPr>
        <w:t xml:space="preserve">56. </w:t>
      </w:r>
      <w:r w:rsidRPr="00061298">
        <w:rPr>
          <w:rFonts w:cs="Calibri"/>
          <w:noProof/>
          <w:sz w:val="24"/>
          <w:lang w:val="nl-NL"/>
        </w:rPr>
        <w:tab/>
        <w:t xml:space="preserve">Shapiro J, van Lanschot JJB, Hulshof MCCM, van Hagen P, van Berge Henegouwen MI, Wijnhoven BPL, et al. </w:t>
      </w:r>
      <w:r w:rsidRPr="00D120BE">
        <w:rPr>
          <w:rFonts w:cs="Calibri"/>
          <w:noProof/>
          <w:sz w:val="24"/>
        </w:rPr>
        <w:t xml:space="preserve">Neoadjuvant chemoradiotherapy plus surgery versus surgery </w:t>
      </w:r>
      <w:r w:rsidRPr="00D120BE">
        <w:rPr>
          <w:rFonts w:cs="Calibri"/>
          <w:noProof/>
          <w:sz w:val="24"/>
        </w:rPr>
        <w:lastRenderedPageBreak/>
        <w:t xml:space="preserve">alone for oesophageal or junctional cancer (CROSS): long-term results of a randomised controlled trial. Lancet Oncol. 2015;16:1090–1098. </w:t>
      </w:r>
    </w:p>
    <w:p w14:paraId="5355AEF0"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57. </w:t>
      </w:r>
      <w:r w:rsidRPr="00D120BE">
        <w:rPr>
          <w:rFonts w:cs="Calibri"/>
          <w:noProof/>
          <w:sz w:val="24"/>
        </w:rPr>
        <w:tab/>
        <w:t xml:space="preserve">Doi T, Piha-Paul SA, Jalal SI, Saraf S, Lunceford J, Koshiji M, et al. Safety and antitumor activity of the anti-programmed death-1 antibody pembrolizumab in patients with advanced esophageal carcinoma. J Clin Oncol. 2018;36:61–67. </w:t>
      </w:r>
    </w:p>
    <w:p w14:paraId="19250EBF"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58. </w:t>
      </w:r>
      <w:r w:rsidRPr="00D120BE">
        <w:rPr>
          <w:rFonts w:cs="Calibri"/>
          <w:noProof/>
          <w:sz w:val="24"/>
        </w:rPr>
        <w:tab/>
        <w:t xml:space="preserve">Kelly RJ. The emerging role of immunotherapy for esophageal cancer. Curr Opin Gastroenterol. 2019;35:337–343. </w:t>
      </w:r>
    </w:p>
    <w:p w14:paraId="3DB37BE5" w14:textId="77777777" w:rsidR="00D120BE" w:rsidRPr="00D120BE" w:rsidRDefault="00D120BE" w:rsidP="00D120BE">
      <w:pPr>
        <w:widowControl w:val="0"/>
        <w:autoSpaceDE w:val="0"/>
        <w:autoSpaceDN w:val="0"/>
        <w:adjustRightInd w:val="0"/>
        <w:ind w:left="640" w:hanging="640"/>
        <w:rPr>
          <w:rFonts w:cs="Calibri"/>
          <w:noProof/>
          <w:sz w:val="24"/>
        </w:rPr>
      </w:pPr>
      <w:r w:rsidRPr="00D120BE">
        <w:rPr>
          <w:rFonts w:cs="Calibri"/>
          <w:noProof/>
          <w:sz w:val="24"/>
        </w:rPr>
        <w:t xml:space="preserve">59. </w:t>
      </w:r>
      <w:r w:rsidRPr="00D120BE">
        <w:rPr>
          <w:rFonts w:cs="Calibri"/>
          <w:noProof/>
          <w:sz w:val="24"/>
        </w:rPr>
        <w:tab/>
        <w:t xml:space="preserve">Grabsch HI, Mapstone NP, Novelli M. Standards and Datasets for Reporting Cancers Dataset for the histopathological reporting of oesophageal carcinoma (2nd edition) [Internet]. 2019. </w:t>
      </w:r>
    </w:p>
    <w:p w14:paraId="7AAD28CA" w14:textId="29A4D71C" w:rsidR="00721EF9" w:rsidRDefault="00ED1A55" w:rsidP="00D120BE">
      <w:pPr>
        <w:widowControl w:val="0"/>
        <w:autoSpaceDE w:val="0"/>
        <w:autoSpaceDN w:val="0"/>
        <w:adjustRightInd w:val="0"/>
        <w:ind w:left="640" w:hanging="640"/>
        <w:rPr>
          <w:sz w:val="24"/>
          <w:szCs w:val="24"/>
        </w:rPr>
      </w:pPr>
      <w:r w:rsidRPr="00DE3C9A">
        <w:rPr>
          <w:sz w:val="24"/>
          <w:szCs w:val="24"/>
        </w:rPr>
        <w:fldChar w:fldCharType="end"/>
      </w:r>
    </w:p>
    <w:p w14:paraId="17C56B9D" w14:textId="77777777" w:rsidR="00721EF9" w:rsidRDefault="00721EF9">
      <w:pPr>
        <w:spacing w:before="0" w:line="240" w:lineRule="auto"/>
        <w:rPr>
          <w:sz w:val="24"/>
          <w:szCs w:val="24"/>
        </w:rPr>
      </w:pPr>
      <w:r>
        <w:rPr>
          <w:sz w:val="24"/>
          <w:szCs w:val="24"/>
        </w:rPr>
        <w:br w:type="page"/>
      </w:r>
    </w:p>
    <w:p w14:paraId="29D35B2C" w14:textId="37B7F8A5" w:rsidR="00322C51" w:rsidRDefault="00322C51" w:rsidP="00C1030A">
      <w:pPr>
        <w:widowControl w:val="0"/>
        <w:autoSpaceDE w:val="0"/>
        <w:autoSpaceDN w:val="0"/>
        <w:adjustRightInd w:val="0"/>
        <w:ind w:left="640" w:hanging="640"/>
        <w:rPr>
          <w:sz w:val="24"/>
          <w:szCs w:val="24"/>
        </w:rPr>
      </w:pPr>
    </w:p>
    <w:p w14:paraId="5765C2B6" w14:textId="77777777" w:rsidR="00721EF9" w:rsidRPr="005427B2" w:rsidRDefault="00721EF9" w:rsidP="00721EF9">
      <w:pPr>
        <w:rPr>
          <w:sz w:val="40"/>
          <w:szCs w:val="40"/>
        </w:rPr>
      </w:pPr>
      <w:r w:rsidRPr="005427B2">
        <w:rPr>
          <w:sz w:val="40"/>
          <w:szCs w:val="40"/>
        </w:rPr>
        <w:t>Figure Legends</w:t>
      </w:r>
    </w:p>
    <w:p w14:paraId="2799614D" w14:textId="77777777" w:rsidR="00263816" w:rsidRDefault="00721EF9" w:rsidP="00263816">
      <w:pPr>
        <w:spacing w:line="480" w:lineRule="auto"/>
        <w:rPr>
          <w:b/>
          <w:bCs/>
        </w:rPr>
      </w:pPr>
      <w:r>
        <w:rPr>
          <w:sz w:val="24"/>
          <w:szCs w:val="24"/>
        </w:rPr>
        <w:t>Figure 1: Flow diagram describing the inclusion and exclusion criteria for study.  The initial cohort contained patients diagnosed between 1 April 2012 and 30 March 2018</w:t>
      </w:r>
      <w:r w:rsidR="00263816" w:rsidRPr="00263816">
        <w:rPr>
          <w:b/>
          <w:bCs/>
        </w:rPr>
        <w:t xml:space="preserve"> </w:t>
      </w:r>
    </w:p>
    <w:p w14:paraId="507FB21E" w14:textId="7A4AEE00" w:rsidR="00263816" w:rsidRPr="00061298" w:rsidRDefault="00263816" w:rsidP="00263816">
      <w:pPr>
        <w:spacing w:line="480" w:lineRule="auto"/>
        <w:rPr>
          <w:b/>
          <w:bCs/>
        </w:rPr>
      </w:pPr>
      <w:r w:rsidRPr="00061298">
        <w:rPr>
          <w:b/>
          <w:bCs/>
        </w:rPr>
        <w:t>Footnote figure 1</w:t>
      </w:r>
    </w:p>
    <w:p w14:paraId="4DE10B21" w14:textId="77777777" w:rsidR="00263816" w:rsidRPr="00061298" w:rsidRDefault="00263816" w:rsidP="00263816">
      <w:pPr>
        <w:spacing w:line="480" w:lineRule="auto"/>
      </w:pPr>
      <w:r w:rsidRPr="00061298">
        <w:t>* Patients were excluded if they received non-perioperative (i.e., neoadjuvant only) or non-standard regimens (1378 patients). The majority of these received either a platinum and fluoropyrimidine doublet (780, 45.5%) or paclitaxel with carboplatin (206, 15.4%).</w:t>
      </w:r>
    </w:p>
    <w:p w14:paraId="4D74CFD9" w14:textId="77777777" w:rsidR="00263816" w:rsidRDefault="00263816" w:rsidP="00263816">
      <w:pPr>
        <w:spacing w:line="480" w:lineRule="auto"/>
        <w:rPr>
          <w:sz w:val="24"/>
          <w:szCs w:val="24"/>
        </w:rPr>
      </w:pPr>
      <w:r w:rsidRPr="00061298">
        <w:t>Abbreviations: GOJ = Gastro-oesophageal junction, ASA = American Society of Anaesthesiology Grade, PS = WHO Performance Status, ECF = Epirubicin, Cisplatin &amp; Fluorouracil, ECX = Epirubicin, Cisplatin and Capecitabine, EOX = Epirubicin, Oxaliplatin and Capecitabine, EOF = Epirubicin, Oxaliplatin and Fluorouracil, FLOT = Fluorouracil, Leucovorin, Oxaliplatin and Docetaxel</w:t>
      </w:r>
    </w:p>
    <w:p w14:paraId="4FFDCE6F" w14:textId="234D75A6" w:rsidR="00011C5A" w:rsidRDefault="00F110AD" w:rsidP="00263816">
      <w:pPr>
        <w:spacing w:line="480" w:lineRule="auto"/>
        <w:rPr>
          <w:sz w:val="24"/>
          <w:szCs w:val="24"/>
        </w:rPr>
      </w:pPr>
      <w:r>
        <w:rPr>
          <w:noProof/>
          <w:sz w:val="24"/>
          <w:szCs w:val="24"/>
        </w:rPr>
        <w:drawing>
          <wp:inline distT="0" distB="0" distL="0" distR="0" wp14:anchorId="6DA730A7" wp14:editId="1A5E872E">
            <wp:extent cx="3690620" cy="88646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3690620" cy="8864600"/>
                    </a:xfrm>
                    <a:prstGeom prst="rect">
                      <a:avLst/>
                    </a:prstGeom>
                  </pic:spPr>
                </pic:pic>
              </a:graphicData>
            </a:graphic>
          </wp:inline>
        </w:drawing>
      </w:r>
    </w:p>
    <w:p w14:paraId="6DD99701" w14:textId="77777777" w:rsidR="00721EF9" w:rsidRDefault="00721EF9" w:rsidP="00721EF9">
      <w:pPr>
        <w:spacing w:before="0" w:line="480" w:lineRule="auto"/>
        <w:rPr>
          <w:sz w:val="24"/>
          <w:szCs w:val="24"/>
        </w:rPr>
      </w:pPr>
    </w:p>
    <w:p w14:paraId="4F82FC9F" w14:textId="77777777" w:rsidR="00721EF9" w:rsidRDefault="00721EF9" w:rsidP="00721EF9">
      <w:pPr>
        <w:spacing w:before="0" w:line="480" w:lineRule="auto"/>
        <w:rPr>
          <w:sz w:val="24"/>
          <w:szCs w:val="24"/>
        </w:rPr>
      </w:pPr>
      <w:r w:rsidRPr="003939AB">
        <w:rPr>
          <w:sz w:val="24"/>
          <w:szCs w:val="24"/>
        </w:rPr>
        <w:t>Figure 2: Standardised</w:t>
      </w:r>
      <w:r>
        <w:rPr>
          <w:sz w:val="24"/>
          <w:szCs w:val="24"/>
        </w:rPr>
        <w:t xml:space="preserve"> Mean Difference (SMD) of weighting covariates before and after weighting ordered by pre-weighting SMD. After weighting, SMD is &lt;0.1 for all variables, indicating no substantial imbalance between analysis groups</w:t>
      </w:r>
    </w:p>
    <w:p w14:paraId="6F2231F5" w14:textId="3774AB81" w:rsidR="00721EF9" w:rsidRDefault="00721EF9" w:rsidP="00721EF9">
      <w:pPr>
        <w:spacing w:before="0" w:line="480" w:lineRule="auto"/>
        <w:rPr>
          <w:sz w:val="24"/>
          <w:szCs w:val="24"/>
        </w:rPr>
      </w:pPr>
    </w:p>
    <w:p w14:paraId="3BF5AB03" w14:textId="59FEC04C" w:rsidR="00F110AD" w:rsidRDefault="00975801" w:rsidP="00721EF9">
      <w:pPr>
        <w:spacing w:before="0" w:line="480" w:lineRule="auto"/>
        <w:rPr>
          <w:sz w:val="24"/>
          <w:szCs w:val="24"/>
        </w:rPr>
      </w:pPr>
      <w:r>
        <w:rPr>
          <w:noProof/>
          <w:sz w:val="24"/>
          <w:szCs w:val="24"/>
        </w:rPr>
        <w:drawing>
          <wp:inline distT="0" distB="0" distL="0" distR="0" wp14:anchorId="5BD09419" wp14:editId="208C568C">
            <wp:extent cx="4941940" cy="699322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946478" cy="6999650"/>
                    </a:xfrm>
                    <a:prstGeom prst="rect">
                      <a:avLst/>
                    </a:prstGeom>
                  </pic:spPr>
                </pic:pic>
              </a:graphicData>
            </a:graphic>
          </wp:inline>
        </w:drawing>
      </w:r>
    </w:p>
    <w:p w14:paraId="0DE367D0" w14:textId="65C4ED55" w:rsidR="00721EF9" w:rsidRDefault="00721EF9" w:rsidP="00721EF9">
      <w:pPr>
        <w:spacing w:before="0" w:line="480" w:lineRule="auto"/>
        <w:rPr>
          <w:sz w:val="24"/>
          <w:szCs w:val="24"/>
        </w:rPr>
      </w:pPr>
      <w:r>
        <w:rPr>
          <w:sz w:val="24"/>
          <w:szCs w:val="24"/>
        </w:rPr>
        <w:t>Figure 3: Weighted overall survival for patients receiving postoperative chemotherapy or observation only. Dashed line represents median survival (62.7 months for postoperative chemotherapy, 50.4 months for observation)</w:t>
      </w:r>
    </w:p>
    <w:p w14:paraId="6CB77C82" w14:textId="116AC9CD" w:rsidR="007E3DBA" w:rsidRDefault="00975801">
      <w:pPr>
        <w:spacing w:before="0" w:line="240" w:lineRule="auto"/>
        <w:rPr>
          <w:sz w:val="24"/>
          <w:szCs w:val="24"/>
        </w:rPr>
      </w:pPr>
      <w:r>
        <w:rPr>
          <w:noProof/>
          <w:sz w:val="24"/>
          <w:szCs w:val="24"/>
        </w:rPr>
        <w:drawing>
          <wp:inline distT="0" distB="0" distL="0" distR="0" wp14:anchorId="48CC6ABB" wp14:editId="674D582B">
            <wp:extent cx="5727557" cy="54348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extLst>
                        <a:ext uri="{28A0092B-C50C-407E-A947-70E740481C1C}">
                          <a14:useLocalDpi xmlns:a14="http://schemas.microsoft.com/office/drawing/2010/main" val="0"/>
                        </a:ext>
                      </a:extLst>
                    </a:blip>
                    <a:srcRect t="16207" b="16736"/>
                    <a:stretch/>
                  </pic:blipFill>
                  <pic:spPr bwMode="auto">
                    <a:xfrm>
                      <a:off x="0" y="0"/>
                      <a:ext cx="5727700" cy="5435020"/>
                    </a:xfrm>
                    <a:prstGeom prst="rect">
                      <a:avLst/>
                    </a:prstGeom>
                    <a:ln>
                      <a:noFill/>
                    </a:ln>
                    <a:extLst>
                      <a:ext uri="{53640926-AAD7-44D8-BBD7-CCE9431645EC}">
                        <a14:shadowObscured xmlns:a14="http://schemas.microsoft.com/office/drawing/2010/main"/>
                      </a:ext>
                    </a:extLst>
                  </pic:spPr>
                </pic:pic>
              </a:graphicData>
            </a:graphic>
          </wp:inline>
        </w:drawing>
      </w:r>
      <w:r w:rsidR="007E3DBA">
        <w:rPr>
          <w:sz w:val="24"/>
          <w:szCs w:val="24"/>
        </w:rPr>
        <w:br w:type="page"/>
      </w:r>
    </w:p>
    <w:p w14:paraId="2AC74A12" w14:textId="77777777" w:rsidR="007E3DBA" w:rsidRPr="00DE3C9A" w:rsidRDefault="007E3DBA" w:rsidP="007E3DBA">
      <w:pPr>
        <w:rPr>
          <w:sz w:val="24"/>
          <w:szCs w:val="24"/>
        </w:rPr>
      </w:pPr>
      <w:r>
        <w:rPr>
          <w:sz w:val="24"/>
          <w:szCs w:val="24"/>
        </w:rPr>
        <w:lastRenderedPageBreak/>
        <w:t>Table 1: Characteristics used for IPTW</w:t>
      </w:r>
    </w:p>
    <w:tbl>
      <w:tblPr>
        <w:tblW w:w="8904" w:type="dxa"/>
        <w:tblLook w:val="04A0" w:firstRow="1" w:lastRow="0" w:firstColumn="1" w:lastColumn="0" w:noHBand="0" w:noVBand="1"/>
      </w:tblPr>
      <w:tblGrid>
        <w:gridCol w:w="2838"/>
        <w:gridCol w:w="2175"/>
        <w:gridCol w:w="3891"/>
      </w:tblGrid>
      <w:tr w:rsidR="007E3DBA" w:rsidRPr="00B00AA6" w14:paraId="1F336368" w14:textId="77777777" w:rsidTr="00730717">
        <w:trPr>
          <w:trHeight w:val="340"/>
        </w:trPr>
        <w:tc>
          <w:tcPr>
            <w:tcW w:w="2838" w:type="dxa"/>
            <w:tcBorders>
              <w:top w:val="single" w:sz="8" w:space="0" w:color="auto"/>
              <w:left w:val="nil"/>
              <w:bottom w:val="single" w:sz="8" w:space="0" w:color="auto"/>
              <w:right w:val="nil"/>
            </w:tcBorders>
            <w:shd w:val="clear" w:color="auto" w:fill="auto"/>
            <w:noWrap/>
            <w:vAlign w:val="bottom"/>
            <w:hideMark/>
          </w:tcPr>
          <w:p w14:paraId="3A71714D"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Patient Characteristics</w:t>
            </w:r>
          </w:p>
        </w:tc>
        <w:tc>
          <w:tcPr>
            <w:tcW w:w="2175" w:type="dxa"/>
            <w:tcBorders>
              <w:top w:val="single" w:sz="8" w:space="0" w:color="auto"/>
              <w:left w:val="nil"/>
              <w:bottom w:val="single" w:sz="8" w:space="0" w:color="auto"/>
              <w:right w:val="nil"/>
            </w:tcBorders>
            <w:shd w:val="clear" w:color="auto" w:fill="auto"/>
            <w:noWrap/>
            <w:vAlign w:val="bottom"/>
            <w:hideMark/>
          </w:tcPr>
          <w:p w14:paraId="2D146BDE"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Disease Characteristics</w:t>
            </w:r>
          </w:p>
        </w:tc>
        <w:tc>
          <w:tcPr>
            <w:tcW w:w="3891" w:type="dxa"/>
            <w:tcBorders>
              <w:top w:val="single" w:sz="8" w:space="0" w:color="auto"/>
              <w:left w:val="nil"/>
              <w:bottom w:val="single" w:sz="8" w:space="0" w:color="auto"/>
              <w:right w:val="nil"/>
            </w:tcBorders>
            <w:shd w:val="clear" w:color="auto" w:fill="auto"/>
            <w:noWrap/>
            <w:vAlign w:val="bottom"/>
            <w:hideMark/>
          </w:tcPr>
          <w:p w14:paraId="037AF5C6"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Treatment Characteristics</w:t>
            </w:r>
          </w:p>
        </w:tc>
      </w:tr>
      <w:tr w:rsidR="007E3DBA" w:rsidRPr="00B00AA6" w14:paraId="4F31825D" w14:textId="77777777" w:rsidTr="00730717">
        <w:trPr>
          <w:trHeight w:val="320"/>
        </w:trPr>
        <w:tc>
          <w:tcPr>
            <w:tcW w:w="2838" w:type="dxa"/>
            <w:tcBorders>
              <w:top w:val="nil"/>
              <w:left w:val="nil"/>
              <w:bottom w:val="nil"/>
              <w:right w:val="nil"/>
            </w:tcBorders>
            <w:shd w:val="clear" w:color="auto" w:fill="auto"/>
            <w:noWrap/>
            <w:vAlign w:val="bottom"/>
            <w:hideMark/>
          </w:tcPr>
          <w:p w14:paraId="11794249"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Gender</w:t>
            </w:r>
          </w:p>
        </w:tc>
        <w:tc>
          <w:tcPr>
            <w:tcW w:w="2175" w:type="dxa"/>
            <w:tcBorders>
              <w:top w:val="nil"/>
              <w:left w:val="nil"/>
              <w:bottom w:val="nil"/>
              <w:right w:val="nil"/>
            </w:tcBorders>
            <w:shd w:val="clear" w:color="auto" w:fill="auto"/>
            <w:noWrap/>
            <w:vAlign w:val="bottom"/>
            <w:hideMark/>
          </w:tcPr>
          <w:p w14:paraId="73F09227"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Site of tumour</w:t>
            </w:r>
          </w:p>
        </w:tc>
        <w:tc>
          <w:tcPr>
            <w:tcW w:w="3891" w:type="dxa"/>
            <w:tcBorders>
              <w:top w:val="nil"/>
              <w:left w:val="nil"/>
              <w:bottom w:val="nil"/>
              <w:right w:val="nil"/>
            </w:tcBorders>
            <w:shd w:val="clear" w:color="auto" w:fill="auto"/>
            <w:noWrap/>
            <w:vAlign w:val="bottom"/>
            <w:hideMark/>
          </w:tcPr>
          <w:p w14:paraId="6F23E5BD"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Completion of preoperative chemotherapy</w:t>
            </w:r>
          </w:p>
        </w:tc>
      </w:tr>
      <w:tr w:rsidR="007E3DBA" w:rsidRPr="00B00AA6" w14:paraId="54AA5DF2" w14:textId="77777777" w:rsidTr="00730717">
        <w:trPr>
          <w:trHeight w:val="320"/>
        </w:trPr>
        <w:tc>
          <w:tcPr>
            <w:tcW w:w="2838" w:type="dxa"/>
            <w:tcBorders>
              <w:top w:val="nil"/>
              <w:left w:val="nil"/>
              <w:bottom w:val="nil"/>
              <w:right w:val="nil"/>
            </w:tcBorders>
            <w:shd w:val="clear" w:color="auto" w:fill="auto"/>
            <w:noWrap/>
            <w:vAlign w:val="bottom"/>
            <w:hideMark/>
          </w:tcPr>
          <w:p w14:paraId="3963099F"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Age</w:t>
            </w:r>
          </w:p>
        </w:tc>
        <w:tc>
          <w:tcPr>
            <w:tcW w:w="2175" w:type="dxa"/>
            <w:tcBorders>
              <w:top w:val="nil"/>
              <w:left w:val="nil"/>
              <w:bottom w:val="nil"/>
              <w:right w:val="nil"/>
            </w:tcBorders>
            <w:shd w:val="clear" w:color="auto" w:fill="auto"/>
            <w:noWrap/>
            <w:vAlign w:val="bottom"/>
            <w:hideMark/>
          </w:tcPr>
          <w:p w14:paraId="2774D874"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ypT Stage</w:t>
            </w:r>
          </w:p>
        </w:tc>
        <w:tc>
          <w:tcPr>
            <w:tcW w:w="3891" w:type="dxa"/>
            <w:tcBorders>
              <w:top w:val="nil"/>
              <w:left w:val="nil"/>
              <w:bottom w:val="nil"/>
              <w:right w:val="nil"/>
            </w:tcBorders>
            <w:shd w:val="clear" w:color="auto" w:fill="auto"/>
            <w:noWrap/>
            <w:vAlign w:val="bottom"/>
            <w:hideMark/>
          </w:tcPr>
          <w:p w14:paraId="48A09CC0"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Time from diagnosis to surgery</w:t>
            </w:r>
          </w:p>
        </w:tc>
      </w:tr>
      <w:tr w:rsidR="007E3DBA" w:rsidRPr="00B00AA6" w14:paraId="0213E375" w14:textId="77777777" w:rsidTr="00730717">
        <w:trPr>
          <w:trHeight w:val="320"/>
        </w:trPr>
        <w:tc>
          <w:tcPr>
            <w:tcW w:w="2838" w:type="dxa"/>
            <w:tcBorders>
              <w:top w:val="nil"/>
              <w:left w:val="nil"/>
              <w:bottom w:val="nil"/>
              <w:right w:val="nil"/>
            </w:tcBorders>
            <w:shd w:val="clear" w:color="auto" w:fill="auto"/>
            <w:noWrap/>
            <w:vAlign w:val="bottom"/>
            <w:hideMark/>
          </w:tcPr>
          <w:p w14:paraId="26E2F1D8"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ASA Grade</w:t>
            </w:r>
          </w:p>
        </w:tc>
        <w:tc>
          <w:tcPr>
            <w:tcW w:w="2175" w:type="dxa"/>
            <w:tcBorders>
              <w:top w:val="nil"/>
              <w:left w:val="nil"/>
              <w:bottom w:val="nil"/>
              <w:right w:val="nil"/>
            </w:tcBorders>
            <w:shd w:val="clear" w:color="auto" w:fill="auto"/>
            <w:noWrap/>
            <w:vAlign w:val="bottom"/>
            <w:hideMark/>
          </w:tcPr>
          <w:p w14:paraId="6B64B8A4"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ypN Stage</w:t>
            </w:r>
          </w:p>
        </w:tc>
        <w:tc>
          <w:tcPr>
            <w:tcW w:w="3891" w:type="dxa"/>
            <w:tcBorders>
              <w:top w:val="nil"/>
              <w:left w:val="nil"/>
              <w:bottom w:val="nil"/>
              <w:right w:val="nil"/>
            </w:tcBorders>
            <w:shd w:val="clear" w:color="auto" w:fill="auto"/>
            <w:noWrap/>
            <w:vAlign w:val="bottom"/>
            <w:hideMark/>
          </w:tcPr>
          <w:p w14:paraId="120C6F3B"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Surgical Approach</w:t>
            </w:r>
          </w:p>
        </w:tc>
      </w:tr>
      <w:tr w:rsidR="007E3DBA" w:rsidRPr="00B00AA6" w14:paraId="4865F286" w14:textId="77777777" w:rsidTr="00730717">
        <w:trPr>
          <w:trHeight w:val="320"/>
        </w:trPr>
        <w:tc>
          <w:tcPr>
            <w:tcW w:w="2838" w:type="dxa"/>
            <w:tcBorders>
              <w:top w:val="nil"/>
              <w:left w:val="nil"/>
              <w:bottom w:val="nil"/>
              <w:right w:val="nil"/>
            </w:tcBorders>
            <w:shd w:val="clear" w:color="auto" w:fill="auto"/>
            <w:noWrap/>
            <w:vAlign w:val="bottom"/>
            <w:hideMark/>
          </w:tcPr>
          <w:p w14:paraId="5009BBBF"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Performance Status</w:t>
            </w:r>
          </w:p>
        </w:tc>
        <w:tc>
          <w:tcPr>
            <w:tcW w:w="2175" w:type="dxa"/>
            <w:tcBorders>
              <w:top w:val="nil"/>
              <w:left w:val="nil"/>
              <w:bottom w:val="nil"/>
              <w:right w:val="nil"/>
            </w:tcBorders>
            <w:shd w:val="clear" w:color="auto" w:fill="auto"/>
            <w:noWrap/>
            <w:vAlign w:val="bottom"/>
            <w:hideMark/>
          </w:tcPr>
          <w:p w14:paraId="207469BB"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CRM involvement</w:t>
            </w:r>
          </w:p>
        </w:tc>
        <w:tc>
          <w:tcPr>
            <w:tcW w:w="3891" w:type="dxa"/>
            <w:tcBorders>
              <w:top w:val="nil"/>
              <w:left w:val="nil"/>
              <w:bottom w:val="nil"/>
              <w:right w:val="nil"/>
            </w:tcBorders>
            <w:shd w:val="clear" w:color="auto" w:fill="auto"/>
            <w:noWrap/>
            <w:vAlign w:val="bottom"/>
            <w:hideMark/>
          </w:tcPr>
          <w:p w14:paraId="2D08DF29"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Hospital Volume</w:t>
            </w:r>
          </w:p>
        </w:tc>
      </w:tr>
      <w:tr w:rsidR="007E3DBA" w:rsidRPr="00B00AA6" w14:paraId="3A439547" w14:textId="77777777" w:rsidTr="00730717">
        <w:trPr>
          <w:trHeight w:val="320"/>
        </w:trPr>
        <w:tc>
          <w:tcPr>
            <w:tcW w:w="2838" w:type="dxa"/>
            <w:tcBorders>
              <w:top w:val="nil"/>
              <w:left w:val="nil"/>
              <w:bottom w:val="nil"/>
              <w:right w:val="nil"/>
            </w:tcBorders>
            <w:shd w:val="clear" w:color="auto" w:fill="auto"/>
            <w:noWrap/>
            <w:vAlign w:val="bottom"/>
            <w:hideMark/>
          </w:tcPr>
          <w:p w14:paraId="0A15D53A"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Ischaemic Heart Disease</w:t>
            </w:r>
          </w:p>
        </w:tc>
        <w:tc>
          <w:tcPr>
            <w:tcW w:w="2175" w:type="dxa"/>
            <w:tcBorders>
              <w:top w:val="nil"/>
              <w:left w:val="nil"/>
              <w:bottom w:val="nil"/>
              <w:right w:val="nil"/>
            </w:tcBorders>
            <w:shd w:val="clear" w:color="auto" w:fill="auto"/>
            <w:noWrap/>
            <w:vAlign w:val="bottom"/>
            <w:hideMark/>
          </w:tcPr>
          <w:p w14:paraId="02A1BDAF"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Differentiation Grade</w:t>
            </w:r>
          </w:p>
        </w:tc>
        <w:tc>
          <w:tcPr>
            <w:tcW w:w="3891" w:type="dxa"/>
            <w:tcBorders>
              <w:top w:val="nil"/>
              <w:left w:val="nil"/>
              <w:bottom w:val="nil"/>
              <w:right w:val="nil"/>
            </w:tcBorders>
            <w:shd w:val="clear" w:color="auto" w:fill="auto"/>
            <w:noWrap/>
            <w:vAlign w:val="bottom"/>
            <w:hideMark/>
          </w:tcPr>
          <w:p w14:paraId="11F68B1D"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Complications (any)</w:t>
            </w:r>
          </w:p>
        </w:tc>
      </w:tr>
      <w:tr w:rsidR="007E3DBA" w:rsidRPr="00B00AA6" w14:paraId="08DE70F4" w14:textId="77777777" w:rsidTr="00730717">
        <w:trPr>
          <w:trHeight w:val="320"/>
        </w:trPr>
        <w:tc>
          <w:tcPr>
            <w:tcW w:w="2838" w:type="dxa"/>
            <w:tcBorders>
              <w:top w:val="nil"/>
              <w:left w:val="nil"/>
              <w:bottom w:val="nil"/>
              <w:right w:val="nil"/>
            </w:tcBorders>
            <w:shd w:val="clear" w:color="auto" w:fill="auto"/>
            <w:noWrap/>
            <w:vAlign w:val="bottom"/>
            <w:hideMark/>
          </w:tcPr>
          <w:p w14:paraId="4DC2A90C"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COPD/Asthma</w:t>
            </w:r>
          </w:p>
        </w:tc>
        <w:tc>
          <w:tcPr>
            <w:tcW w:w="2175" w:type="dxa"/>
            <w:tcBorders>
              <w:top w:val="nil"/>
              <w:left w:val="nil"/>
              <w:bottom w:val="nil"/>
              <w:right w:val="nil"/>
            </w:tcBorders>
            <w:shd w:val="clear" w:color="auto" w:fill="auto"/>
            <w:noWrap/>
            <w:vAlign w:val="bottom"/>
            <w:hideMark/>
          </w:tcPr>
          <w:p w14:paraId="3FDC0C8C" w14:textId="77777777" w:rsidR="007E3DBA" w:rsidRPr="00B00AA6" w:rsidRDefault="007E3DBA" w:rsidP="00730717">
            <w:pPr>
              <w:spacing w:before="0" w:line="240" w:lineRule="auto"/>
              <w:rPr>
                <w:rFonts w:cs="Calibri"/>
                <w:color w:val="000000"/>
                <w:sz w:val="20"/>
                <w:szCs w:val="20"/>
                <w:lang w:eastAsia="en-GB"/>
              </w:rPr>
            </w:pPr>
          </w:p>
        </w:tc>
        <w:tc>
          <w:tcPr>
            <w:tcW w:w="3891" w:type="dxa"/>
            <w:tcBorders>
              <w:top w:val="nil"/>
              <w:left w:val="nil"/>
              <w:bottom w:val="nil"/>
              <w:right w:val="nil"/>
            </w:tcBorders>
            <w:shd w:val="clear" w:color="auto" w:fill="auto"/>
            <w:noWrap/>
            <w:vAlign w:val="bottom"/>
            <w:hideMark/>
          </w:tcPr>
          <w:p w14:paraId="77DA32DE"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Anastomotic Leak</w:t>
            </w:r>
          </w:p>
        </w:tc>
      </w:tr>
      <w:tr w:rsidR="007E3DBA" w:rsidRPr="00B00AA6" w14:paraId="51AA6335" w14:textId="77777777" w:rsidTr="00730717">
        <w:trPr>
          <w:trHeight w:val="320"/>
        </w:trPr>
        <w:tc>
          <w:tcPr>
            <w:tcW w:w="2838" w:type="dxa"/>
            <w:tcBorders>
              <w:top w:val="nil"/>
              <w:left w:val="nil"/>
              <w:bottom w:val="nil"/>
              <w:right w:val="nil"/>
            </w:tcBorders>
            <w:shd w:val="clear" w:color="auto" w:fill="auto"/>
            <w:noWrap/>
            <w:vAlign w:val="bottom"/>
            <w:hideMark/>
          </w:tcPr>
          <w:p w14:paraId="589FEF52"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Chronic Kidney Disease</w:t>
            </w:r>
          </w:p>
        </w:tc>
        <w:tc>
          <w:tcPr>
            <w:tcW w:w="2175" w:type="dxa"/>
            <w:tcBorders>
              <w:top w:val="nil"/>
              <w:left w:val="nil"/>
              <w:bottom w:val="nil"/>
              <w:right w:val="nil"/>
            </w:tcBorders>
            <w:shd w:val="clear" w:color="auto" w:fill="auto"/>
            <w:noWrap/>
            <w:vAlign w:val="bottom"/>
            <w:hideMark/>
          </w:tcPr>
          <w:p w14:paraId="0AACFCDA" w14:textId="77777777" w:rsidR="007E3DBA" w:rsidRPr="00B00AA6" w:rsidRDefault="007E3DBA" w:rsidP="00730717">
            <w:pPr>
              <w:spacing w:before="0" w:line="240" w:lineRule="auto"/>
              <w:rPr>
                <w:rFonts w:cs="Calibri"/>
                <w:color w:val="000000"/>
                <w:sz w:val="20"/>
                <w:szCs w:val="20"/>
                <w:lang w:eastAsia="en-GB"/>
              </w:rPr>
            </w:pPr>
          </w:p>
        </w:tc>
        <w:tc>
          <w:tcPr>
            <w:tcW w:w="3891" w:type="dxa"/>
            <w:tcBorders>
              <w:top w:val="nil"/>
              <w:left w:val="nil"/>
              <w:bottom w:val="nil"/>
              <w:right w:val="nil"/>
            </w:tcBorders>
            <w:shd w:val="clear" w:color="auto" w:fill="auto"/>
            <w:noWrap/>
            <w:vAlign w:val="bottom"/>
            <w:hideMark/>
          </w:tcPr>
          <w:p w14:paraId="296CE56E"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Respiratory Complications</w:t>
            </w:r>
          </w:p>
        </w:tc>
      </w:tr>
      <w:tr w:rsidR="007E3DBA" w:rsidRPr="00B00AA6" w14:paraId="14793ACB" w14:textId="77777777" w:rsidTr="00730717">
        <w:trPr>
          <w:trHeight w:val="320"/>
        </w:trPr>
        <w:tc>
          <w:tcPr>
            <w:tcW w:w="2838" w:type="dxa"/>
            <w:tcBorders>
              <w:top w:val="nil"/>
              <w:left w:val="nil"/>
              <w:bottom w:val="nil"/>
              <w:right w:val="nil"/>
            </w:tcBorders>
            <w:shd w:val="clear" w:color="auto" w:fill="auto"/>
            <w:noWrap/>
            <w:vAlign w:val="bottom"/>
            <w:hideMark/>
          </w:tcPr>
          <w:p w14:paraId="10ACD594"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Diabetes Mellitus</w:t>
            </w:r>
          </w:p>
        </w:tc>
        <w:tc>
          <w:tcPr>
            <w:tcW w:w="2175" w:type="dxa"/>
            <w:tcBorders>
              <w:top w:val="nil"/>
              <w:left w:val="nil"/>
              <w:bottom w:val="nil"/>
              <w:right w:val="nil"/>
            </w:tcBorders>
            <w:shd w:val="clear" w:color="auto" w:fill="auto"/>
            <w:noWrap/>
            <w:vAlign w:val="bottom"/>
            <w:hideMark/>
          </w:tcPr>
          <w:p w14:paraId="518A42C4" w14:textId="77777777" w:rsidR="007E3DBA" w:rsidRPr="00B00AA6" w:rsidRDefault="007E3DBA" w:rsidP="00730717">
            <w:pPr>
              <w:spacing w:before="0" w:line="240" w:lineRule="auto"/>
              <w:rPr>
                <w:rFonts w:cs="Calibri"/>
                <w:color w:val="000000"/>
                <w:sz w:val="20"/>
                <w:szCs w:val="20"/>
                <w:lang w:eastAsia="en-GB"/>
              </w:rPr>
            </w:pPr>
          </w:p>
        </w:tc>
        <w:tc>
          <w:tcPr>
            <w:tcW w:w="3891" w:type="dxa"/>
            <w:tcBorders>
              <w:top w:val="nil"/>
              <w:left w:val="nil"/>
              <w:bottom w:val="nil"/>
              <w:right w:val="nil"/>
            </w:tcBorders>
            <w:shd w:val="clear" w:color="auto" w:fill="auto"/>
            <w:noWrap/>
            <w:vAlign w:val="bottom"/>
            <w:hideMark/>
          </w:tcPr>
          <w:p w14:paraId="4030354A"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Length of Stay</w:t>
            </w:r>
          </w:p>
        </w:tc>
      </w:tr>
      <w:tr w:rsidR="007E3DBA" w:rsidRPr="00B00AA6" w14:paraId="27ED2162" w14:textId="77777777" w:rsidTr="00730717">
        <w:trPr>
          <w:trHeight w:val="320"/>
        </w:trPr>
        <w:tc>
          <w:tcPr>
            <w:tcW w:w="2838" w:type="dxa"/>
            <w:tcBorders>
              <w:top w:val="nil"/>
              <w:left w:val="nil"/>
              <w:bottom w:val="nil"/>
              <w:right w:val="nil"/>
            </w:tcBorders>
            <w:shd w:val="clear" w:color="auto" w:fill="auto"/>
            <w:noWrap/>
            <w:vAlign w:val="bottom"/>
          </w:tcPr>
          <w:p w14:paraId="09D1283C"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Total Number of Comorbidities</w:t>
            </w:r>
          </w:p>
        </w:tc>
        <w:tc>
          <w:tcPr>
            <w:tcW w:w="2175" w:type="dxa"/>
            <w:tcBorders>
              <w:top w:val="nil"/>
              <w:left w:val="nil"/>
              <w:bottom w:val="nil"/>
              <w:right w:val="nil"/>
            </w:tcBorders>
            <w:shd w:val="clear" w:color="auto" w:fill="auto"/>
            <w:noWrap/>
            <w:vAlign w:val="bottom"/>
          </w:tcPr>
          <w:p w14:paraId="380138E6" w14:textId="77777777" w:rsidR="007E3DBA" w:rsidRPr="00B00AA6" w:rsidRDefault="007E3DBA" w:rsidP="00730717">
            <w:pPr>
              <w:spacing w:before="0" w:line="240" w:lineRule="auto"/>
              <w:rPr>
                <w:rFonts w:cs="Calibri"/>
                <w:color w:val="000000"/>
                <w:sz w:val="20"/>
                <w:szCs w:val="20"/>
                <w:lang w:eastAsia="en-GB"/>
              </w:rPr>
            </w:pPr>
          </w:p>
        </w:tc>
        <w:tc>
          <w:tcPr>
            <w:tcW w:w="3891" w:type="dxa"/>
            <w:tcBorders>
              <w:top w:val="nil"/>
              <w:left w:val="nil"/>
              <w:bottom w:val="nil"/>
              <w:right w:val="nil"/>
            </w:tcBorders>
            <w:shd w:val="clear" w:color="auto" w:fill="auto"/>
            <w:noWrap/>
            <w:vAlign w:val="bottom"/>
          </w:tcPr>
          <w:p w14:paraId="21F0A4C0" w14:textId="77777777" w:rsidR="007E3DBA" w:rsidRPr="00B00AA6" w:rsidRDefault="007E3DBA" w:rsidP="00730717">
            <w:pPr>
              <w:spacing w:before="0" w:line="240" w:lineRule="auto"/>
              <w:rPr>
                <w:rFonts w:cs="Calibri"/>
                <w:color w:val="000000"/>
                <w:sz w:val="20"/>
                <w:szCs w:val="20"/>
                <w:lang w:eastAsia="en-GB"/>
              </w:rPr>
            </w:pPr>
            <w:r>
              <w:rPr>
                <w:rFonts w:cs="Calibri"/>
                <w:color w:val="000000"/>
                <w:sz w:val="20"/>
                <w:szCs w:val="20"/>
                <w:lang w:eastAsia="en-GB"/>
              </w:rPr>
              <w:t>Surgical Procedure</w:t>
            </w:r>
          </w:p>
        </w:tc>
      </w:tr>
      <w:tr w:rsidR="007E3DBA" w:rsidRPr="00B00AA6" w14:paraId="4470BF4F" w14:textId="77777777" w:rsidTr="00730717">
        <w:trPr>
          <w:trHeight w:val="320"/>
        </w:trPr>
        <w:tc>
          <w:tcPr>
            <w:tcW w:w="2838" w:type="dxa"/>
            <w:tcBorders>
              <w:top w:val="nil"/>
              <w:left w:val="nil"/>
              <w:bottom w:val="nil"/>
              <w:right w:val="nil"/>
            </w:tcBorders>
            <w:shd w:val="clear" w:color="auto" w:fill="auto"/>
            <w:noWrap/>
            <w:vAlign w:val="bottom"/>
          </w:tcPr>
          <w:p w14:paraId="4F2678F4"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Social Deprivation</w:t>
            </w:r>
            <w:r>
              <w:rPr>
                <w:rFonts w:cs="Calibri"/>
                <w:color w:val="000000"/>
                <w:sz w:val="20"/>
                <w:szCs w:val="20"/>
                <w:lang w:eastAsia="en-GB"/>
              </w:rPr>
              <w:t>*</w:t>
            </w:r>
          </w:p>
        </w:tc>
        <w:tc>
          <w:tcPr>
            <w:tcW w:w="2175" w:type="dxa"/>
            <w:tcBorders>
              <w:top w:val="nil"/>
              <w:left w:val="nil"/>
              <w:bottom w:val="nil"/>
              <w:right w:val="nil"/>
            </w:tcBorders>
            <w:shd w:val="clear" w:color="auto" w:fill="auto"/>
            <w:noWrap/>
            <w:vAlign w:val="bottom"/>
            <w:hideMark/>
          </w:tcPr>
          <w:p w14:paraId="11FB0601" w14:textId="77777777" w:rsidR="007E3DBA" w:rsidRPr="00B00AA6" w:rsidRDefault="007E3DBA" w:rsidP="00730717">
            <w:pPr>
              <w:spacing w:before="0" w:line="240" w:lineRule="auto"/>
              <w:rPr>
                <w:rFonts w:cs="Calibri"/>
                <w:color w:val="000000"/>
                <w:sz w:val="20"/>
                <w:szCs w:val="20"/>
                <w:lang w:eastAsia="en-GB"/>
              </w:rPr>
            </w:pPr>
          </w:p>
        </w:tc>
        <w:tc>
          <w:tcPr>
            <w:tcW w:w="3891" w:type="dxa"/>
            <w:vMerge w:val="restart"/>
            <w:tcBorders>
              <w:top w:val="nil"/>
              <w:left w:val="nil"/>
              <w:right w:val="nil"/>
            </w:tcBorders>
            <w:shd w:val="clear" w:color="auto" w:fill="auto"/>
            <w:noWrap/>
            <w:vAlign w:val="bottom"/>
            <w:hideMark/>
          </w:tcPr>
          <w:p w14:paraId="66221446" w14:textId="77777777" w:rsidR="007E3DBA" w:rsidRPr="00B00AA6" w:rsidRDefault="007E3DBA" w:rsidP="00730717">
            <w:pPr>
              <w:spacing w:before="0" w:line="240" w:lineRule="auto"/>
              <w:rPr>
                <w:rFonts w:cs="Calibri"/>
                <w:color w:val="000000"/>
                <w:sz w:val="20"/>
                <w:szCs w:val="20"/>
                <w:lang w:eastAsia="en-GB"/>
              </w:rPr>
            </w:pPr>
            <w:r>
              <w:rPr>
                <w:rFonts w:cs="Calibri"/>
                <w:color w:val="000000"/>
                <w:sz w:val="20"/>
                <w:szCs w:val="20"/>
                <w:lang w:eastAsia="en-GB"/>
              </w:rPr>
              <w:t xml:space="preserve">Preoperative </w:t>
            </w:r>
            <w:r w:rsidRPr="00B00AA6">
              <w:rPr>
                <w:rFonts w:cs="Calibri"/>
                <w:color w:val="000000"/>
                <w:sz w:val="20"/>
                <w:szCs w:val="20"/>
                <w:lang w:eastAsia="en-GB"/>
              </w:rPr>
              <w:t>Chemotherapy Regimen (</w:t>
            </w:r>
            <w:r>
              <w:rPr>
                <w:rFonts w:cs="Calibri"/>
                <w:color w:val="000000"/>
                <w:sz w:val="20"/>
                <w:szCs w:val="20"/>
                <w:lang w:eastAsia="en-GB"/>
              </w:rPr>
              <w:t>platinum-based triplet</w:t>
            </w:r>
            <w:r w:rsidRPr="00B00AA6">
              <w:rPr>
                <w:rFonts w:cs="Calibri"/>
                <w:color w:val="000000"/>
                <w:sz w:val="20"/>
                <w:szCs w:val="20"/>
                <w:lang w:eastAsia="en-GB"/>
              </w:rPr>
              <w:t xml:space="preserve"> or FLOT)</w:t>
            </w:r>
          </w:p>
        </w:tc>
      </w:tr>
      <w:tr w:rsidR="007E3DBA" w:rsidRPr="00B00AA6" w14:paraId="46107D84" w14:textId="77777777" w:rsidTr="00730717">
        <w:trPr>
          <w:trHeight w:val="340"/>
        </w:trPr>
        <w:tc>
          <w:tcPr>
            <w:tcW w:w="2838" w:type="dxa"/>
            <w:tcBorders>
              <w:top w:val="nil"/>
              <w:left w:val="nil"/>
              <w:bottom w:val="single" w:sz="8" w:space="0" w:color="auto"/>
              <w:right w:val="nil"/>
            </w:tcBorders>
            <w:shd w:val="clear" w:color="auto" w:fill="auto"/>
            <w:noWrap/>
            <w:vAlign w:val="bottom"/>
          </w:tcPr>
          <w:p w14:paraId="34681989" w14:textId="77777777" w:rsidR="007E3DBA" w:rsidRPr="00B00AA6" w:rsidRDefault="007E3DBA" w:rsidP="00730717">
            <w:pPr>
              <w:spacing w:before="0" w:line="240" w:lineRule="auto"/>
              <w:rPr>
                <w:rFonts w:cs="Calibri"/>
                <w:color w:val="000000"/>
                <w:sz w:val="20"/>
                <w:szCs w:val="20"/>
                <w:lang w:eastAsia="en-GB"/>
              </w:rPr>
            </w:pPr>
          </w:p>
        </w:tc>
        <w:tc>
          <w:tcPr>
            <w:tcW w:w="2175" w:type="dxa"/>
            <w:tcBorders>
              <w:top w:val="nil"/>
              <w:left w:val="nil"/>
              <w:bottom w:val="single" w:sz="8" w:space="0" w:color="auto"/>
              <w:right w:val="nil"/>
            </w:tcBorders>
            <w:shd w:val="clear" w:color="auto" w:fill="auto"/>
            <w:noWrap/>
            <w:vAlign w:val="bottom"/>
            <w:hideMark/>
          </w:tcPr>
          <w:p w14:paraId="18A85C76" w14:textId="77777777" w:rsidR="007E3DBA" w:rsidRPr="00B00AA6" w:rsidRDefault="007E3DBA" w:rsidP="00730717">
            <w:pPr>
              <w:spacing w:before="0" w:line="240" w:lineRule="auto"/>
              <w:rPr>
                <w:rFonts w:cs="Calibri"/>
                <w:color w:val="000000"/>
                <w:sz w:val="20"/>
                <w:szCs w:val="20"/>
                <w:lang w:eastAsia="en-GB"/>
              </w:rPr>
            </w:pPr>
            <w:r w:rsidRPr="00B00AA6">
              <w:rPr>
                <w:rFonts w:cs="Calibri"/>
                <w:color w:val="000000"/>
                <w:sz w:val="20"/>
                <w:szCs w:val="20"/>
                <w:lang w:eastAsia="en-GB"/>
              </w:rPr>
              <w:t> </w:t>
            </w:r>
          </w:p>
        </w:tc>
        <w:tc>
          <w:tcPr>
            <w:tcW w:w="3891" w:type="dxa"/>
            <w:vMerge/>
            <w:tcBorders>
              <w:left w:val="nil"/>
              <w:bottom w:val="single" w:sz="8" w:space="0" w:color="auto"/>
              <w:right w:val="nil"/>
            </w:tcBorders>
            <w:shd w:val="clear" w:color="auto" w:fill="auto"/>
            <w:noWrap/>
            <w:vAlign w:val="bottom"/>
            <w:hideMark/>
          </w:tcPr>
          <w:p w14:paraId="0DEFDD7B" w14:textId="77777777" w:rsidR="007E3DBA" w:rsidRPr="00B00AA6" w:rsidRDefault="007E3DBA" w:rsidP="00730717">
            <w:pPr>
              <w:spacing w:before="0" w:line="240" w:lineRule="auto"/>
              <w:rPr>
                <w:rFonts w:cs="Calibri"/>
                <w:color w:val="000000"/>
                <w:sz w:val="20"/>
                <w:szCs w:val="20"/>
                <w:lang w:eastAsia="en-GB"/>
              </w:rPr>
            </w:pPr>
          </w:p>
        </w:tc>
      </w:tr>
      <w:tr w:rsidR="007E3DBA" w:rsidRPr="00B00AA6" w14:paraId="41D04C47" w14:textId="77777777" w:rsidTr="00730717">
        <w:trPr>
          <w:trHeight w:val="340"/>
        </w:trPr>
        <w:tc>
          <w:tcPr>
            <w:tcW w:w="8904" w:type="dxa"/>
            <w:gridSpan w:val="3"/>
            <w:tcBorders>
              <w:top w:val="single" w:sz="8" w:space="0" w:color="auto"/>
              <w:left w:val="nil"/>
              <w:bottom w:val="single" w:sz="8" w:space="0" w:color="auto"/>
              <w:right w:val="nil"/>
            </w:tcBorders>
            <w:shd w:val="clear" w:color="auto" w:fill="auto"/>
            <w:noWrap/>
            <w:vAlign w:val="bottom"/>
            <w:hideMark/>
          </w:tcPr>
          <w:p w14:paraId="01AC15E3" w14:textId="33960B3B" w:rsidR="007E3DBA" w:rsidRPr="00A748AC" w:rsidRDefault="007E3DBA" w:rsidP="00730717">
            <w:pPr>
              <w:rPr>
                <w:sz w:val="24"/>
                <w:szCs w:val="24"/>
              </w:rPr>
            </w:pPr>
            <w:r w:rsidRPr="00B00AA6">
              <w:rPr>
                <w:rFonts w:cs="Calibri"/>
                <w:color w:val="000000"/>
                <w:sz w:val="20"/>
                <w:szCs w:val="20"/>
                <w:lang w:eastAsia="en-GB"/>
              </w:rPr>
              <w:t>CRM = Circumferential Resection Margin</w:t>
            </w:r>
            <w:r w:rsidRPr="00A748AC">
              <w:rPr>
                <w:rFonts w:cs="Calibri"/>
                <w:color w:val="000000"/>
                <w:sz w:val="20"/>
                <w:szCs w:val="20"/>
                <w:lang w:eastAsia="en-GB"/>
              </w:rPr>
              <w:t xml:space="preserve">, </w:t>
            </w:r>
            <w:r w:rsidRPr="00A748AC">
              <w:rPr>
                <w:sz w:val="20"/>
                <w:szCs w:val="20"/>
              </w:rPr>
              <w:t>defined as per the Royal College of Pathologists guidelines (i.e. positive if tumour found at or within 1mm of cut edge)</w:t>
            </w:r>
            <w:r w:rsidRPr="00A748AC">
              <w:rPr>
                <w:sz w:val="20"/>
                <w:szCs w:val="20"/>
              </w:rPr>
              <w:fldChar w:fldCharType="begin" w:fldLock="1"/>
            </w:r>
            <w:r w:rsidR="00D120BE">
              <w:rPr>
                <w:sz w:val="20"/>
                <w:szCs w:val="20"/>
              </w:rPr>
              <w:instrText>ADDIN CSL_CITATION {"citationItems":[{"id":"ITEM-1","itemData":{"author":[{"dropping-particle":"","family":"Grabsch","given":"Heike I.","non-dropping-particle":"","parse-names":false,"suffix":""},{"dropping-particle":"","family":"Mapstone","given":"Nicholas P","non-dropping-particle":"","parse-names":false,"suffix":""},{"dropping-particle":"","family":"Novelli","given":"Marco","non-dropping-particle":"","parse-names":false,"suffix":""}],"id":"ITEM-1","issued":{"date-parts":[["2019"]]},"number-of-pages":"1-58","title":"Standards and Datasets for Reporting Cancers Dataset for the histopathological reporting of oesophageal carcinoma (2nd edition)","type":"report"},"uris":["http://www.mendeley.com/documents/?uuid=53bb0607-e053-4fe1-96e4-47c34163e66a"]}],"mendeley":{"formattedCitation":"(59)","plainTextFormattedCitation":"(59)","previouslyFormattedCitation":"(59)"},"properties":{"noteIndex":0},"schema":"https://github.com/citation-style-language/schema/raw/master/csl-citation.json"}</w:instrText>
            </w:r>
            <w:r w:rsidRPr="00A748AC">
              <w:rPr>
                <w:sz w:val="20"/>
                <w:szCs w:val="20"/>
              </w:rPr>
              <w:fldChar w:fldCharType="separate"/>
            </w:r>
            <w:r w:rsidR="002B3E81" w:rsidRPr="002B3E81">
              <w:rPr>
                <w:noProof/>
                <w:sz w:val="20"/>
                <w:szCs w:val="20"/>
              </w:rPr>
              <w:t>(59)</w:t>
            </w:r>
            <w:r w:rsidRPr="00A748AC">
              <w:rPr>
                <w:sz w:val="20"/>
                <w:szCs w:val="20"/>
              </w:rPr>
              <w:fldChar w:fldCharType="end"/>
            </w:r>
            <w:r w:rsidRPr="00A748AC">
              <w:rPr>
                <w:rFonts w:cs="Calibri"/>
                <w:color w:val="000000"/>
                <w:sz w:val="20"/>
                <w:szCs w:val="20"/>
                <w:lang w:eastAsia="en-GB"/>
              </w:rPr>
              <w:t>,</w:t>
            </w:r>
            <w:r w:rsidRPr="00B00AA6">
              <w:rPr>
                <w:rFonts w:cs="Calibri"/>
                <w:color w:val="000000"/>
                <w:sz w:val="20"/>
                <w:szCs w:val="20"/>
                <w:lang w:eastAsia="en-GB"/>
              </w:rPr>
              <w:t xml:space="preserve"> COPD = Chronic Obstructive Pulmonary Disease, ASA = American Society of Anaesthesiologists</w:t>
            </w:r>
            <w:r>
              <w:rPr>
                <w:rFonts w:cs="Calibri"/>
                <w:color w:val="000000"/>
                <w:sz w:val="20"/>
                <w:szCs w:val="20"/>
                <w:lang w:eastAsia="en-GB"/>
              </w:rPr>
              <w:t>, *English Index of Multiple Deprivation</w:t>
            </w:r>
          </w:p>
        </w:tc>
      </w:tr>
    </w:tbl>
    <w:p w14:paraId="1BE2AE51" w14:textId="2B4A78BC" w:rsidR="007E3DBA" w:rsidRDefault="007E3DBA" w:rsidP="007E3DBA">
      <w:pPr>
        <w:widowControl w:val="0"/>
        <w:autoSpaceDE w:val="0"/>
        <w:autoSpaceDN w:val="0"/>
        <w:adjustRightInd w:val="0"/>
        <w:rPr>
          <w:sz w:val="24"/>
          <w:szCs w:val="24"/>
        </w:rPr>
      </w:pPr>
    </w:p>
    <w:p w14:paraId="0430A56A" w14:textId="77777777" w:rsidR="009B06D7" w:rsidRPr="00E93A26" w:rsidRDefault="009B06D7" w:rsidP="009B06D7">
      <w:pPr>
        <w:spacing w:before="100" w:beforeAutospacing="1" w:after="100" w:afterAutospacing="1" w:line="480" w:lineRule="auto"/>
        <w:sectPr w:rsidR="009B06D7" w:rsidRPr="00E93A26" w:rsidSect="00C93E06">
          <w:headerReference w:type="default" r:id="rId13"/>
          <w:footerReference w:type="default" r:id="rId14"/>
          <w:pgSz w:w="11900" w:h="16840"/>
          <w:pgMar w:top="1440" w:right="1440" w:bottom="1440" w:left="1440" w:header="708" w:footer="708" w:gutter="0"/>
          <w:cols w:space="708"/>
          <w:docGrid w:linePitch="360"/>
        </w:sectPr>
      </w:pPr>
    </w:p>
    <w:p w14:paraId="3ACDD127" w14:textId="77777777" w:rsidR="007E3DBA" w:rsidRDefault="007E3DBA" w:rsidP="007E3DBA">
      <w:pPr>
        <w:spacing w:before="0" w:line="240" w:lineRule="auto"/>
        <w:rPr>
          <w:sz w:val="24"/>
          <w:szCs w:val="24"/>
        </w:rPr>
      </w:pPr>
      <w:r>
        <w:rPr>
          <w:sz w:val="24"/>
          <w:szCs w:val="24"/>
        </w:rPr>
        <w:lastRenderedPageBreak/>
        <w:t xml:space="preserve">Table 2 Pre-weighting cohort characteristics stratified by receipt of postoperative treatment. </w:t>
      </w:r>
    </w:p>
    <w:tbl>
      <w:tblPr>
        <w:tblW w:w="11171" w:type="dxa"/>
        <w:tblCellMar>
          <w:top w:w="15" w:type="dxa"/>
        </w:tblCellMar>
        <w:tblLook w:val="04A0" w:firstRow="1" w:lastRow="0" w:firstColumn="1" w:lastColumn="0" w:noHBand="0" w:noVBand="1"/>
      </w:tblPr>
      <w:tblGrid>
        <w:gridCol w:w="1561"/>
        <w:gridCol w:w="2976"/>
        <w:gridCol w:w="1786"/>
        <w:gridCol w:w="1823"/>
        <w:gridCol w:w="1823"/>
        <w:gridCol w:w="965"/>
        <w:gridCol w:w="237"/>
      </w:tblGrid>
      <w:tr w:rsidR="007E3DBA" w:rsidRPr="000621D5" w14:paraId="02384697" w14:textId="77777777" w:rsidTr="00730717">
        <w:trPr>
          <w:gridAfter w:val="1"/>
          <w:wAfter w:w="237" w:type="dxa"/>
          <w:trHeight w:val="200"/>
        </w:trPr>
        <w:tc>
          <w:tcPr>
            <w:tcW w:w="1561" w:type="dxa"/>
            <w:tcBorders>
              <w:top w:val="single" w:sz="8" w:space="0" w:color="auto"/>
              <w:left w:val="nil"/>
              <w:bottom w:val="single" w:sz="8" w:space="0" w:color="auto"/>
              <w:right w:val="nil"/>
            </w:tcBorders>
            <w:shd w:val="clear" w:color="auto" w:fill="auto"/>
            <w:noWrap/>
            <w:vAlign w:val="bottom"/>
            <w:hideMark/>
          </w:tcPr>
          <w:p w14:paraId="04DD8B28"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 </w:t>
            </w:r>
          </w:p>
        </w:tc>
        <w:tc>
          <w:tcPr>
            <w:tcW w:w="2976" w:type="dxa"/>
            <w:tcBorders>
              <w:top w:val="single" w:sz="8" w:space="0" w:color="auto"/>
              <w:left w:val="nil"/>
              <w:bottom w:val="single" w:sz="8" w:space="0" w:color="auto"/>
              <w:right w:val="nil"/>
            </w:tcBorders>
            <w:shd w:val="clear" w:color="auto" w:fill="auto"/>
            <w:noWrap/>
            <w:vAlign w:val="bottom"/>
            <w:hideMark/>
          </w:tcPr>
          <w:p w14:paraId="423023AC"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 </w:t>
            </w:r>
          </w:p>
        </w:tc>
        <w:tc>
          <w:tcPr>
            <w:tcW w:w="1786" w:type="dxa"/>
            <w:tcBorders>
              <w:top w:val="single" w:sz="8" w:space="0" w:color="auto"/>
              <w:left w:val="nil"/>
              <w:bottom w:val="single" w:sz="8" w:space="0" w:color="auto"/>
              <w:right w:val="nil"/>
            </w:tcBorders>
            <w:shd w:val="clear" w:color="auto" w:fill="auto"/>
            <w:noWrap/>
            <w:vAlign w:val="bottom"/>
            <w:hideMark/>
          </w:tcPr>
          <w:p w14:paraId="4BD5426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Overall </w:t>
            </w:r>
            <w:r w:rsidRPr="003E3695">
              <w:rPr>
                <w:rFonts w:cs="Calibri"/>
                <w:color w:val="000000"/>
                <w:sz w:val="16"/>
                <w:szCs w:val="16"/>
                <w:lang w:eastAsia="en-GB"/>
              </w:rPr>
              <w:t>(</w:t>
            </w:r>
            <w:r w:rsidRPr="006501C3">
              <w:rPr>
                <w:rFonts w:cs="Calibri"/>
                <w:i/>
                <w:iCs/>
                <w:color w:val="000000"/>
                <w:sz w:val="16"/>
                <w:szCs w:val="16"/>
                <w:lang w:eastAsia="en-GB"/>
              </w:rPr>
              <w:t>n</w:t>
            </w:r>
            <w:r w:rsidRPr="000621D5">
              <w:rPr>
                <w:rFonts w:cs="Calibri"/>
                <w:color w:val="000000"/>
                <w:sz w:val="16"/>
                <w:szCs w:val="16"/>
                <w:lang w:eastAsia="en-GB"/>
              </w:rPr>
              <w:t>=4139)</w:t>
            </w:r>
          </w:p>
        </w:tc>
        <w:tc>
          <w:tcPr>
            <w:tcW w:w="1823" w:type="dxa"/>
            <w:tcBorders>
              <w:top w:val="single" w:sz="8" w:space="0" w:color="auto"/>
              <w:left w:val="nil"/>
              <w:bottom w:val="single" w:sz="8" w:space="0" w:color="auto"/>
              <w:right w:val="nil"/>
            </w:tcBorders>
            <w:shd w:val="clear" w:color="auto" w:fill="auto"/>
            <w:noWrap/>
            <w:vAlign w:val="bottom"/>
            <w:hideMark/>
          </w:tcPr>
          <w:p w14:paraId="4F61E0E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Observation (</w:t>
            </w:r>
            <w:r w:rsidRPr="006501C3">
              <w:rPr>
                <w:rFonts w:cs="Calibri"/>
                <w:i/>
                <w:iCs/>
                <w:color w:val="000000"/>
                <w:sz w:val="16"/>
                <w:szCs w:val="16"/>
                <w:lang w:eastAsia="en-GB"/>
              </w:rPr>
              <w:t>n</w:t>
            </w:r>
            <w:r w:rsidRPr="000621D5">
              <w:rPr>
                <w:rFonts w:cs="Calibri"/>
                <w:color w:val="000000"/>
                <w:sz w:val="16"/>
                <w:szCs w:val="16"/>
                <w:lang w:eastAsia="en-GB"/>
              </w:rPr>
              <w:t>=2546)</w:t>
            </w:r>
          </w:p>
        </w:tc>
        <w:tc>
          <w:tcPr>
            <w:tcW w:w="1823" w:type="dxa"/>
            <w:tcBorders>
              <w:top w:val="single" w:sz="8" w:space="0" w:color="auto"/>
              <w:left w:val="nil"/>
              <w:bottom w:val="single" w:sz="8" w:space="0" w:color="auto"/>
              <w:right w:val="nil"/>
            </w:tcBorders>
            <w:shd w:val="clear" w:color="auto" w:fill="auto"/>
            <w:noWrap/>
            <w:vAlign w:val="bottom"/>
            <w:hideMark/>
          </w:tcPr>
          <w:p w14:paraId="78FDFC8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Treatment </w:t>
            </w:r>
            <w:r w:rsidRPr="003E3695">
              <w:rPr>
                <w:rFonts w:cs="Calibri"/>
                <w:color w:val="000000"/>
                <w:sz w:val="16"/>
                <w:szCs w:val="16"/>
                <w:lang w:eastAsia="en-GB"/>
              </w:rPr>
              <w:t>(</w:t>
            </w:r>
            <w:r w:rsidRPr="006501C3">
              <w:rPr>
                <w:rFonts w:cs="Calibri"/>
                <w:i/>
                <w:iCs/>
                <w:color w:val="000000"/>
                <w:sz w:val="16"/>
                <w:szCs w:val="16"/>
                <w:lang w:eastAsia="en-GB"/>
              </w:rPr>
              <w:t>n</w:t>
            </w:r>
            <w:r w:rsidRPr="000621D5">
              <w:rPr>
                <w:rFonts w:cs="Calibri"/>
                <w:color w:val="000000"/>
                <w:sz w:val="16"/>
                <w:szCs w:val="16"/>
                <w:lang w:eastAsia="en-GB"/>
              </w:rPr>
              <w:t>=1593)</w:t>
            </w:r>
          </w:p>
        </w:tc>
        <w:tc>
          <w:tcPr>
            <w:tcW w:w="965" w:type="dxa"/>
            <w:tcBorders>
              <w:top w:val="single" w:sz="8" w:space="0" w:color="auto"/>
              <w:left w:val="nil"/>
              <w:bottom w:val="single" w:sz="8" w:space="0" w:color="auto"/>
              <w:right w:val="nil"/>
            </w:tcBorders>
            <w:shd w:val="clear" w:color="auto" w:fill="auto"/>
            <w:noWrap/>
            <w:vAlign w:val="bottom"/>
            <w:hideMark/>
          </w:tcPr>
          <w:p w14:paraId="42CE5FA6" w14:textId="77777777" w:rsidR="007E3DBA" w:rsidRPr="000621D5" w:rsidRDefault="007E3DBA" w:rsidP="00730717">
            <w:pPr>
              <w:spacing w:before="0" w:line="240" w:lineRule="auto"/>
              <w:jc w:val="center"/>
              <w:rPr>
                <w:rFonts w:cs="Calibri"/>
                <w:color w:val="000000"/>
                <w:sz w:val="16"/>
                <w:szCs w:val="16"/>
                <w:lang w:eastAsia="en-GB"/>
              </w:rPr>
            </w:pPr>
            <w:r w:rsidRPr="006501C3">
              <w:rPr>
                <w:rFonts w:cs="Calibri"/>
                <w:i/>
                <w:iCs/>
                <w:color w:val="000000"/>
                <w:sz w:val="16"/>
                <w:szCs w:val="16"/>
                <w:lang w:eastAsia="en-GB"/>
              </w:rPr>
              <w:t>p</w:t>
            </w:r>
            <w:r w:rsidRPr="000621D5">
              <w:rPr>
                <w:rFonts w:cs="Calibri"/>
                <w:color w:val="000000"/>
                <w:sz w:val="16"/>
                <w:szCs w:val="16"/>
                <w:lang w:eastAsia="en-GB"/>
              </w:rPr>
              <w:t>§</w:t>
            </w:r>
          </w:p>
        </w:tc>
      </w:tr>
      <w:tr w:rsidR="007E3DBA" w:rsidRPr="000621D5" w14:paraId="5DF2D291" w14:textId="77777777" w:rsidTr="00730717">
        <w:trPr>
          <w:gridAfter w:val="1"/>
          <w:wAfter w:w="237" w:type="dxa"/>
          <w:trHeight w:val="200"/>
        </w:trPr>
        <w:tc>
          <w:tcPr>
            <w:tcW w:w="4537" w:type="dxa"/>
            <w:gridSpan w:val="2"/>
            <w:tcBorders>
              <w:top w:val="nil"/>
              <w:left w:val="nil"/>
              <w:bottom w:val="nil"/>
              <w:right w:val="nil"/>
            </w:tcBorders>
            <w:shd w:val="clear" w:color="auto" w:fill="auto"/>
            <w:noWrap/>
            <w:vAlign w:val="bottom"/>
            <w:hideMark/>
          </w:tcPr>
          <w:p w14:paraId="43F8B5D1"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Female Gender</w:t>
            </w:r>
          </w:p>
        </w:tc>
        <w:tc>
          <w:tcPr>
            <w:tcW w:w="1786" w:type="dxa"/>
            <w:tcBorders>
              <w:top w:val="nil"/>
              <w:left w:val="nil"/>
              <w:bottom w:val="nil"/>
              <w:right w:val="nil"/>
            </w:tcBorders>
            <w:shd w:val="clear" w:color="auto" w:fill="auto"/>
            <w:noWrap/>
            <w:vAlign w:val="bottom"/>
            <w:hideMark/>
          </w:tcPr>
          <w:p w14:paraId="3763FE27"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10 (19.6) </w:t>
            </w:r>
          </w:p>
        </w:tc>
        <w:tc>
          <w:tcPr>
            <w:tcW w:w="1823" w:type="dxa"/>
            <w:tcBorders>
              <w:top w:val="nil"/>
              <w:left w:val="nil"/>
              <w:bottom w:val="nil"/>
              <w:right w:val="nil"/>
            </w:tcBorders>
            <w:shd w:val="clear" w:color="auto" w:fill="auto"/>
            <w:noWrap/>
            <w:vAlign w:val="bottom"/>
            <w:hideMark/>
          </w:tcPr>
          <w:p w14:paraId="1219E5E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06 (19.9) </w:t>
            </w:r>
          </w:p>
        </w:tc>
        <w:tc>
          <w:tcPr>
            <w:tcW w:w="1823" w:type="dxa"/>
            <w:tcBorders>
              <w:top w:val="nil"/>
              <w:left w:val="nil"/>
              <w:bottom w:val="nil"/>
              <w:right w:val="nil"/>
            </w:tcBorders>
            <w:shd w:val="clear" w:color="auto" w:fill="auto"/>
            <w:noWrap/>
            <w:vAlign w:val="bottom"/>
            <w:hideMark/>
          </w:tcPr>
          <w:p w14:paraId="069495B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04 (19.1) </w:t>
            </w:r>
          </w:p>
        </w:tc>
        <w:tc>
          <w:tcPr>
            <w:tcW w:w="965" w:type="dxa"/>
            <w:tcBorders>
              <w:top w:val="nil"/>
              <w:left w:val="nil"/>
              <w:bottom w:val="nil"/>
              <w:right w:val="nil"/>
            </w:tcBorders>
            <w:shd w:val="clear" w:color="auto" w:fill="auto"/>
            <w:noWrap/>
            <w:vAlign w:val="bottom"/>
            <w:hideMark/>
          </w:tcPr>
          <w:p w14:paraId="0D3FA6E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559</w:t>
            </w:r>
          </w:p>
        </w:tc>
      </w:tr>
      <w:tr w:rsidR="007E3DBA" w:rsidRPr="000621D5" w14:paraId="25DC529B" w14:textId="77777777" w:rsidTr="00730717">
        <w:trPr>
          <w:gridAfter w:val="1"/>
          <w:wAfter w:w="237" w:type="dxa"/>
          <w:trHeight w:val="200"/>
        </w:trPr>
        <w:tc>
          <w:tcPr>
            <w:tcW w:w="4537" w:type="dxa"/>
            <w:gridSpan w:val="2"/>
            <w:tcBorders>
              <w:top w:val="nil"/>
              <w:left w:val="nil"/>
              <w:bottom w:val="nil"/>
              <w:right w:val="nil"/>
            </w:tcBorders>
            <w:shd w:val="clear" w:color="auto" w:fill="auto"/>
            <w:noWrap/>
            <w:vAlign w:val="bottom"/>
            <w:hideMark/>
          </w:tcPr>
          <w:p w14:paraId="4784FF09"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Age</w:t>
            </w:r>
          </w:p>
        </w:tc>
        <w:tc>
          <w:tcPr>
            <w:tcW w:w="1786" w:type="dxa"/>
            <w:tcBorders>
              <w:top w:val="nil"/>
              <w:left w:val="nil"/>
              <w:bottom w:val="nil"/>
              <w:right w:val="nil"/>
            </w:tcBorders>
            <w:shd w:val="clear" w:color="auto" w:fill="auto"/>
            <w:noWrap/>
            <w:vAlign w:val="bottom"/>
            <w:hideMark/>
          </w:tcPr>
          <w:p w14:paraId="5438C77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6.00 [58.00, 71.00]</w:t>
            </w:r>
          </w:p>
        </w:tc>
        <w:tc>
          <w:tcPr>
            <w:tcW w:w="1823" w:type="dxa"/>
            <w:tcBorders>
              <w:top w:val="nil"/>
              <w:left w:val="nil"/>
              <w:bottom w:val="nil"/>
              <w:right w:val="nil"/>
            </w:tcBorders>
            <w:shd w:val="clear" w:color="auto" w:fill="auto"/>
            <w:noWrap/>
            <w:vAlign w:val="bottom"/>
            <w:hideMark/>
          </w:tcPr>
          <w:p w14:paraId="214A3B1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7.00 [60.00, 72.00]</w:t>
            </w:r>
          </w:p>
        </w:tc>
        <w:tc>
          <w:tcPr>
            <w:tcW w:w="1823" w:type="dxa"/>
            <w:tcBorders>
              <w:top w:val="nil"/>
              <w:left w:val="nil"/>
              <w:bottom w:val="nil"/>
              <w:right w:val="nil"/>
            </w:tcBorders>
            <w:shd w:val="clear" w:color="auto" w:fill="auto"/>
            <w:noWrap/>
            <w:vAlign w:val="bottom"/>
            <w:hideMark/>
          </w:tcPr>
          <w:p w14:paraId="37C8AC2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4.00 [56.00, 70.00]</w:t>
            </w:r>
          </w:p>
        </w:tc>
        <w:tc>
          <w:tcPr>
            <w:tcW w:w="965" w:type="dxa"/>
            <w:tcBorders>
              <w:top w:val="nil"/>
              <w:left w:val="nil"/>
              <w:bottom w:val="nil"/>
              <w:right w:val="nil"/>
            </w:tcBorders>
            <w:shd w:val="clear" w:color="auto" w:fill="auto"/>
            <w:noWrap/>
            <w:vAlign w:val="bottom"/>
            <w:hideMark/>
          </w:tcPr>
          <w:p w14:paraId="2882329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lt;0.001¶</w:t>
            </w:r>
          </w:p>
        </w:tc>
      </w:tr>
      <w:tr w:rsidR="007E3DBA" w:rsidRPr="000621D5" w14:paraId="20E66888"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1059C62C"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Site of Tumour</w:t>
            </w:r>
          </w:p>
        </w:tc>
        <w:tc>
          <w:tcPr>
            <w:tcW w:w="2976" w:type="dxa"/>
            <w:tcBorders>
              <w:top w:val="nil"/>
              <w:left w:val="nil"/>
              <w:bottom w:val="nil"/>
              <w:right w:val="nil"/>
            </w:tcBorders>
            <w:shd w:val="clear" w:color="auto" w:fill="auto"/>
            <w:noWrap/>
            <w:vAlign w:val="bottom"/>
            <w:hideMark/>
          </w:tcPr>
          <w:p w14:paraId="5F1452DC" w14:textId="77777777" w:rsidR="007E3DBA" w:rsidRPr="000621D5" w:rsidRDefault="007E3DBA" w:rsidP="00730717">
            <w:pPr>
              <w:spacing w:before="0" w:line="240" w:lineRule="auto"/>
              <w:jc w:val="right"/>
              <w:rPr>
                <w:rFonts w:cs="Calibri"/>
                <w:color w:val="000000"/>
                <w:sz w:val="16"/>
                <w:szCs w:val="16"/>
                <w:lang w:eastAsia="en-GB"/>
              </w:rPr>
            </w:pPr>
            <w:r>
              <w:rPr>
                <w:rFonts w:cs="Calibri"/>
                <w:color w:val="000000"/>
                <w:sz w:val="16"/>
                <w:szCs w:val="16"/>
                <w:lang w:eastAsia="en-GB"/>
              </w:rPr>
              <w:t>Oe</w:t>
            </w:r>
            <w:r w:rsidRPr="000621D5">
              <w:rPr>
                <w:rFonts w:cs="Calibri"/>
                <w:color w:val="000000"/>
                <w:sz w:val="16"/>
                <w:szCs w:val="16"/>
                <w:lang w:eastAsia="en-GB"/>
              </w:rPr>
              <w:t xml:space="preserve">sophagus upper 1/3 </w:t>
            </w:r>
          </w:p>
        </w:tc>
        <w:tc>
          <w:tcPr>
            <w:tcW w:w="1786" w:type="dxa"/>
            <w:tcBorders>
              <w:top w:val="nil"/>
              <w:left w:val="nil"/>
              <w:bottom w:val="nil"/>
              <w:right w:val="nil"/>
            </w:tcBorders>
            <w:shd w:val="clear" w:color="auto" w:fill="auto"/>
            <w:noWrap/>
            <w:vAlign w:val="bottom"/>
            <w:hideMark/>
          </w:tcPr>
          <w:p w14:paraId="29BBA9B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8 (0.7) </w:t>
            </w:r>
          </w:p>
        </w:tc>
        <w:tc>
          <w:tcPr>
            <w:tcW w:w="1823" w:type="dxa"/>
            <w:tcBorders>
              <w:top w:val="nil"/>
              <w:left w:val="nil"/>
              <w:bottom w:val="nil"/>
              <w:right w:val="nil"/>
            </w:tcBorders>
            <w:shd w:val="clear" w:color="auto" w:fill="auto"/>
            <w:noWrap/>
            <w:vAlign w:val="bottom"/>
            <w:hideMark/>
          </w:tcPr>
          <w:p w14:paraId="1F6A017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8 (0.7) </w:t>
            </w:r>
          </w:p>
        </w:tc>
        <w:tc>
          <w:tcPr>
            <w:tcW w:w="1823" w:type="dxa"/>
            <w:tcBorders>
              <w:top w:val="nil"/>
              <w:left w:val="nil"/>
              <w:bottom w:val="nil"/>
              <w:right w:val="nil"/>
            </w:tcBorders>
            <w:shd w:val="clear" w:color="auto" w:fill="auto"/>
            <w:noWrap/>
            <w:vAlign w:val="bottom"/>
            <w:hideMark/>
          </w:tcPr>
          <w:p w14:paraId="40C6BFA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0 (0.6) </w:t>
            </w:r>
          </w:p>
        </w:tc>
        <w:tc>
          <w:tcPr>
            <w:tcW w:w="965" w:type="dxa"/>
            <w:tcBorders>
              <w:top w:val="nil"/>
              <w:left w:val="nil"/>
              <w:bottom w:val="nil"/>
              <w:right w:val="nil"/>
            </w:tcBorders>
            <w:shd w:val="clear" w:color="auto" w:fill="auto"/>
            <w:noWrap/>
            <w:vAlign w:val="bottom"/>
            <w:hideMark/>
          </w:tcPr>
          <w:p w14:paraId="23B2E420"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019</w:t>
            </w:r>
          </w:p>
        </w:tc>
      </w:tr>
      <w:tr w:rsidR="007E3DBA" w:rsidRPr="000621D5" w14:paraId="399B94C5"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4244F921"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6B164B04" w14:textId="77777777" w:rsidR="007E3DBA" w:rsidRPr="000621D5" w:rsidRDefault="007E3DBA" w:rsidP="00730717">
            <w:pPr>
              <w:spacing w:before="0" w:line="240" w:lineRule="auto"/>
              <w:jc w:val="right"/>
              <w:rPr>
                <w:rFonts w:cs="Calibri"/>
                <w:color w:val="000000"/>
                <w:sz w:val="16"/>
                <w:szCs w:val="16"/>
                <w:lang w:eastAsia="en-GB"/>
              </w:rPr>
            </w:pPr>
            <w:r>
              <w:rPr>
                <w:rFonts w:cs="Calibri"/>
                <w:color w:val="000000"/>
                <w:sz w:val="16"/>
                <w:szCs w:val="16"/>
                <w:lang w:eastAsia="en-GB"/>
              </w:rPr>
              <w:t>Oes</w:t>
            </w:r>
            <w:r w:rsidRPr="000621D5">
              <w:rPr>
                <w:rFonts w:cs="Calibri"/>
                <w:color w:val="000000"/>
                <w:sz w:val="16"/>
                <w:szCs w:val="16"/>
                <w:lang w:eastAsia="en-GB"/>
              </w:rPr>
              <w:t>ophagus middle 1/3</w:t>
            </w:r>
          </w:p>
        </w:tc>
        <w:tc>
          <w:tcPr>
            <w:tcW w:w="1786" w:type="dxa"/>
            <w:tcBorders>
              <w:top w:val="nil"/>
              <w:left w:val="nil"/>
              <w:bottom w:val="nil"/>
              <w:right w:val="nil"/>
            </w:tcBorders>
            <w:shd w:val="clear" w:color="auto" w:fill="auto"/>
            <w:noWrap/>
            <w:vAlign w:val="bottom"/>
            <w:hideMark/>
          </w:tcPr>
          <w:p w14:paraId="5148C51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76 (4.3) </w:t>
            </w:r>
          </w:p>
        </w:tc>
        <w:tc>
          <w:tcPr>
            <w:tcW w:w="1823" w:type="dxa"/>
            <w:tcBorders>
              <w:top w:val="nil"/>
              <w:left w:val="nil"/>
              <w:bottom w:val="nil"/>
              <w:right w:val="nil"/>
            </w:tcBorders>
            <w:shd w:val="clear" w:color="auto" w:fill="auto"/>
            <w:noWrap/>
            <w:vAlign w:val="bottom"/>
            <w:hideMark/>
          </w:tcPr>
          <w:p w14:paraId="6FBE389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08 (4.2) </w:t>
            </w:r>
          </w:p>
        </w:tc>
        <w:tc>
          <w:tcPr>
            <w:tcW w:w="1823" w:type="dxa"/>
            <w:tcBorders>
              <w:top w:val="nil"/>
              <w:left w:val="nil"/>
              <w:bottom w:val="nil"/>
              <w:right w:val="nil"/>
            </w:tcBorders>
            <w:shd w:val="clear" w:color="auto" w:fill="auto"/>
            <w:noWrap/>
            <w:vAlign w:val="bottom"/>
            <w:hideMark/>
          </w:tcPr>
          <w:p w14:paraId="6F8E7B0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8 (4.3) </w:t>
            </w:r>
          </w:p>
        </w:tc>
        <w:tc>
          <w:tcPr>
            <w:tcW w:w="965" w:type="dxa"/>
            <w:tcBorders>
              <w:top w:val="nil"/>
              <w:left w:val="nil"/>
              <w:bottom w:val="nil"/>
              <w:right w:val="nil"/>
            </w:tcBorders>
            <w:shd w:val="clear" w:color="auto" w:fill="auto"/>
            <w:noWrap/>
            <w:vAlign w:val="bottom"/>
            <w:hideMark/>
          </w:tcPr>
          <w:p w14:paraId="4813C5E4"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4AA71E5B"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20A71459"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44C45873" w14:textId="77777777" w:rsidR="007E3DBA" w:rsidRPr="000621D5" w:rsidRDefault="007E3DBA" w:rsidP="00730717">
            <w:pPr>
              <w:spacing w:before="0" w:line="240" w:lineRule="auto"/>
              <w:jc w:val="right"/>
              <w:rPr>
                <w:rFonts w:cs="Calibri"/>
                <w:color w:val="000000"/>
                <w:sz w:val="16"/>
                <w:szCs w:val="16"/>
                <w:lang w:eastAsia="en-GB"/>
              </w:rPr>
            </w:pPr>
            <w:r>
              <w:rPr>
                <w:rFonts w:cs="Calibri"/>
                <w:color w:val="000000"/>
                <w:sz w:val="16"/>
                <w:szCs w:val="16"/>
                <w:lang w:eastAsia="en-GB"/>
              </w:rPr>
              <w:t>Oe</w:t>
            </w:r>
            <w:r w:rsidRPr="000621D5">
              <w:rPr>
                <w:rFonts w:cs="Calibri"/>
                <w:color w:val="000000"/>
                <w:sz w:val="16"/>
                <w:szCs w:val="16"/>
                <w:lang w:eastAsia="en-GB"/>
              </w:rPr>
              <w:t xml:space="preserve">sophagus lower 1/3 </w:t>
            </w:r>
          </w:p>
        </w:tc>
        <w:tc>
          <w:tcPr>
            <w:tcW w:w="1786" w:type="dxa"/>
            <w:tcBorders>
              <w:top w:val="nil"/>
              <w:left w:val="nil"/>
              <w:bottom w:val="nil"/>
              <w:right w:val="nil"/>
            </w:tcBorders>
            <w:shd w:val="clear" w:color="auto" w:fill="auto"/>
            <w:noWrap/>
            <w:vAlign w:val="bottom"/>
            <w:hideMark/>
          </w:tcPr>
          <w:p w14:paraId="3B81FD82"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781 (43.0) </w:t>
            </w:r>
          </w:p>
        </w:tc>
        <w:tc>
          <w:tcPr>
            <w:tcW w:w="1823" w:type="dxa"/>
            <w:tcBorders>
              <w:top w:val="nil"/>
              <w:left w:val="nil"/>
              <w:bottom w:val="nil"/>
              <w:right w:val="nil"/>
            </w:tcBorders>
            <w:shd w:val="clear" w:color="auto" w:fill="auto"/>
            <w:noWrap/>
            <w:vAlign w:val="bottom"/>
            <w:hideMark/>
          </w:tcPr>
          <w:p w14:paraId="04E733E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109 (43.6) </w:t>
            </w:r>
          </w:p>
        </w:tc>
        <w:tc>
          <w:tcPr>
            <w:tcW w:w="1823" w:type="dxa"/>
            <w:tcBorders>
              <w:top w:val="nil"/>
              <w:left w:val="nil"/>
              <w:bottom w:val="nil"/>
              <w:right w:val="nil"/>
            </w:tcBorders>
            <w:shd w:val="clear" w:color="auto" w:fill="auto"/>
            <w:noWrap/>
            <w:vAlign w:val="bottom"/>
            <w:hideMark/>
          </w:tcPr>
          <w:p w14:paraId="34BDF570"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72 (42.2) </w:t>
            </w:r>
          </w:p>
        </w:tc>
        <w:tc>
          <w:tcPr>
            <w:tcW w:w="965" w:type="dxa"/>
            <w:tcBorders>
              <w:top w:val="nil"/>
              <w:left w:val="nil"/>
              <w:bottom w:val="nil"/>
              <w:right w:val="nil"/>
            </w:tcBorders>
            <w:shd w:val="clear" w:color="auto" w:fill="auto"/>
            <w:noWrap/>
            <w:vAlign w:val="bottom"/>
            <w:hideMark/>
          </w:tcPr>
          <w:p w14:paraId="767D9417"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0D3979D9"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08446766"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433F5B78"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w:t>
            </w:r>
            <w:r>
              <w:rPr>
                <w:rFonts w:cs="Calibri"/>
                <w:color w:val="000000"/>
                <w:sz w:val="16"/>
                <w:szCs w:val="16"/>
                <w:lang w:eastAsia="en-GB"/>
              </w:rPr>
              <w:t>O</w:t>
            </w:r>
            <w:r w:rsidRPr="000621D5">
              <w:rPr>
                <w:rFonts w:cs="Calibri"/>
                <w:color w:val="000000"/>
                <w:sz w:val="16"/>
                <w:szCs w:val="16"/>
                <w:lang w:eastAsia="en-GB"/>
              </w:rPr>
              <w:t>J Siewert I</w:t>
            </w:r>
          </w:p>
        </w:tc>
        <w:tc>
          <w:tcPr>
            <w:tcW w:w="1786" w:type="dxa"/>
            <w:tcBorders>
              <w:top w:val="nil"/>
              <w:left w:val="nil"/>
              <w:bottom w:val="nil"/>
              <w:right w:val="nil"/>
            </w:tcBorders>
            <w:shd w:val="clear" w:color="auto" w:fill="auto"/>
            <w:noWrap/>
            <w:vAlign w:val="bottom"/>
            <w:hideMark/>
          </w:tcPr>
          <w:p w14:paraId="70A4D2E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13 (10.0) </w:t>
            </w:r>
          </w:p>
        </w:tc>
        <w:tc>
          <w:tcPr>
            <w:tcW w:w="1823" w:type="dxa"/>
            <w:tcBorders>
              <w:top w:val="nil"/>
              <w:left w:val="nil"/>
              <w:bottom w:val="nil"/>
              <w:right w:val="nil"/>
            </w:tcBorders>
            <w:shd w:val="clear" w:color="auto" w:fill="auto"/>
            <w:noWrap/>
            <w:vAlign w:val="bottom"/>
            <w:hideMark/>
          </w:tcPr>
          <w:p w14:paraId="7E3BA64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71 (10.6) </w:t>
            </w:r>
          </w:p>
        </w:tc>
        <w:tc>
          <w:tcPr>
            <w:tcW w:w="1823" w:type="dxa"/>
            <w:tcBorders>
              <w:top w:val="nil"/>
              <w:left w:val="nil"/>
              <w:bottom w:val="nil"/>
              <w:right w:val="nil"/>
            </w:tcBorders>
            <w:shd w:val="clear" w:color="auto" w:fill="auto"/>
            <w:noWrap/>
            <w:vAlign w:val="bottom"/>
            <w:hideMark/>
          </w:tcPr>
          <w:p w14:paraId="5166109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42 (8.9) </w:t>
            </w:r>
          </w:p>
        </w:tc>
        <w:tc>
          <w:tcPr>
            <w:tcW w:w="965" w:type="dxa"/>
            <w:tcBorders>
              <w:top w:val="nil"/>
              <w:left w:val="nil"/>
              <w:bottom w:val="nil"/>
              <w:right w:val="nil"/>
            </w:tcBorders>
            <w:shd w:val="clear" w:color="auto" w:fill="auto"/>
            <w:noWrap/>
            <w:vAlign w:val="bottom"/>
            <w:hideMark/>
          </w:tcPr>
          <w:p w14:paraId="53981A65"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7B0135F3"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7104358C"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49873325"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w:t>
            </w:r>
            <w:r>
              <w:rPr>
                <w:rFonts w:cs="Calibri"/>
                <w:color w:val="000000"/>
                <w:sz w:val="16"/>
                <w:szCs w:val="16"/>
                <w:lang w:eastAsia="en-GB"/>
              </w:rPr>
              <w:t>O</w:t>
            </w:r>
            <w:r w:rsidRPr="000621D5">
              <w:rPr>
                <w:rFonts w:cs="Calibri"/>
                <w:color w:val="000000"/>
                <w:sz w:val="16"/>
                <w:szCs w:val="16"/>
                <w:lang w:eastAsia="en-GB"/>
              </w:rPr>
              <w:t>J Siewert II</w:t>
            </w:r>
          </w:p>
        </w:tc>
        <w:tc>
          <w:tcPr>
            <w:tcW w:w="1786" w:type="dxa"/>
            <w:tcBorders>
              <w:top w:val="nil"/>
              <w:left w:val="nil"/>
              <w:bottom w:val="nil"/>
              <w:right w:val="nil"/>
            </w:tcBorders>
            <w:shd w:val="clear" w:color="auto" w:fill="auto"/>
            <w:noWrap/>
            <w:vAlign w:val="bottom"/>
            <w:hideMark/>
          </w:tcPr>
          <w:p w14:paraId="62C1F2D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39 (10.6) </w:t>
            </w:r>
          </w:p>
        </w:tc>
        <w:tc>
          <w:tcPr>
            <w:tcW w:w="1823" w:type="dxa"/>
            <w:tcBorders>
              <w:top w:val="nil"/>
              <w:left w:val="nil"/>
              <w:bottom w:val="nil"/>
              <w:right w:val="nil"/>
            </w:tcBorders>
            <w:shd w:val="clear" w:color="auto" w:fill="auto"/>
            <w:noWrap/>
            <w:vAlign w:val="bottom"/>
            <w:hideMark/>
          </w:tcPr>
          <w:p w14:paraId="458F4C7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68 (10.5) </w:t>
            </w:r>
          </w:p>
        </w:tc>
        <w:tc>
          <w:tcPr>
            <w:tcW w:w="1823" w:type="dxa"/>
            <w:tcBorders>
              <w:top w:val="nil"/>
              <w:left w:val="nil"/>
              <w:bottom w:val="nil"/>
              <w:right w:val="nil"/>
            </w:tcBorders>
            <w:shd w:val="clear" w:color="auto" w:fill="auto"/>
            <w:noWrap/>
            <w:vAlign w:val="bottom"/>
            <w:hideMark/>
          </w:tcPr>
          <w:p w14:paraId="25749FC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71 (10.7) </w:t>
            </w:r>
          </w:p>
        </w:tc>
        <w:tc>
          <w:tcPr>
            <w:tcW w:w="965" w:type="dxa"/>
            <w:tcBorders>
              <w:top w:val="nil"/>
              <w:left w:val="nil"/>
              <w:bottom w:val="nil"/>
              <w:right w:val="nil"/>
            </w:tcBorders>
            <w:shd w:val="clear" w:color="auto" w:fill="auto"/>
            <w:noWrap/>
            <w:vAlign w:val="bottom"/>
            <w:hideMark/>
          </w:tcPr>
          <w:p w14:paraId="0622AADB"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08EE22DD"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787F936D"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5147A905"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w:t>
            </w:r>
            <w:r>
              <w:rPr>
                <w:rFonts w:cs="Calibri"/>
                <w:color w:val="000000"/>
                <w:sz w:val="16"/>
                <w:szCs w:val="16"/>
                <w:lang w:eastAsia="en-GB"/>
              </w:rPr>
              <w:t>O</w:t>
            </w:r>
            <w:r w:rsidRPr="000621D5">
              <w:rPr>
                <w:rFonts w:cs="Calibri"/>
                <w:color w:val="000000"/>
                <w:sz w:val="16"/>
                <w:szCs w:val="16"/>
                <w:lang w:eastAsia="en-GB"/>
              </w:rPr>
              <w:t>J Siewert III</w:t>
            </w:r>
          </w:p>
        </w:tc>
        <w:tc>
          <w:tcPr>
            <w:tcW w:w="1786" w:type="dxa"/>
            <w:tcBorders>
              <w:top w:val="nil"/>
              <w:left w:val="nil"/>
              <w:bottom w:val="nil"/>
              <w:right w:val="nil"/>
            </w:tcBorders>
            <w:shd w:val="clear" w:color="auto" w:fill="auto"/>
            <w:noWrap/>
            <w:vAlign w:val="bottom"/>
            <w:hideMark/>
          </w:tcPr>
          <w:p w14:paraId="452BF85D"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56 (8.6) </w:t>
            </w:r>
          </w:p>
        </w:tc>
        <w:tc>
          <w:tcPr>
            <w:tcW w:w="1823" w:type="dxa"/>
            <w:tcBorders>
              <w:top w:val="nil"/>
              <w:left w:val="nil"/>
              <w:bottom w:val="nil"/>
              <w:right w:val="nil"/>
            </w:tcBorders>
            <w:shd w:val="clear" w:color="auto" w:fill="auto"/>
            <w:noWrap/>
            <w:vAlign w:val="bottom"/>
            <w:hideMark/>
          </w:tcPr>
          <w:p w14:paraId="42E3CF9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32 (9.1) </w:t>
            </w:r>
          </w:p>
        </w:tc>
        <w:tc>
          <w:tcPr>
            <w:tcW w:w="1823" w:type="dxa"/>
            <w:tcBorders>
              <w:top w:val="nil"/>
              <w:left w:val="nil"/>
              <w:bottom w:val="nil"/>
              <w:right w:val="nil"/>
            </w:tcBorders>
            <w:shd w:val="clear" w:color="auto" w:fill="auto"/>
            <w:noWrap/>
            <w:vAlign w:val="bottom"/>
            <w:hideMark/>
          </w:tcPr>
          <w:p w14:paraId="389EC7F7"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24 (7.8) </w:t>
            </w:r>
          </w:p>
        </w:tc>
        <w:tc>
          <w:tcPr>
            <w:tcW w:w="965" w:type="dxa"/>
            <w:tcBorders>
              <w:top w:val="nil"/>
              <w:left w:val="nil"/>
              <w:bottom w:val="nil"/>
              <w:right w:val="nil"/>
            </w:tcBorders>
            <w:shd w:val="clear" w:color="auto" w:fill="auto"/>
            <w:noWrap/>
            <w:vAlign w:val="bottom"/>
            <w:hideMark/>
          </w:tcPr>
          <w:p w14:paraId="3E6A23D9"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0AF4AABA"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32BC2265"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768059AD"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astric Fundus</w:t>
            </w:r>
          </w:p>
        </w:tc>
        <w:tc>
          <w:tcPr>
            <w:tcW w:w="1786" w:type="dxa"/>
            <w:tcBorders>
              <w:top w:val="nil"/>
              <w:left w:val="nil"/>
              <w:bottom w:val="nil"/>
              <w:right w:val="nil"/>
            </w:tcBorders>
            <w:shd w:val="clear" w:color="auto" w:fill="auto"/>
            <w:noWrap/>
            <w:vAlign w:val="bottom"/>
            <w:hideMark/>
          </w:tcPr>
          <w:p w14:paraId="34FD2BA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93 (2.2) </w:t>
            </w:r>
          </w:p>
        </w:tc>
        <w:tc>
          <w:tcPr>
            <w:tcW w:w="1823" w:type="dxa"/>
            <w:tcBorders>
              <w:top w:val="nil"/>
              <w:left w:val="nil"/>
              <w:bottom w:val="nil"/>
              <w:right w:val="nil"/>
            </w:tcBorders>
            <w:shd w:val="clear" w:color="auto" w:fill="auto"/>
            <w:noWrap/>
            <w:vAlign w:val="bottom"/>
            <w:hideMark/>
          </w:tcPr>
          <w:p w14:paraId="6F80450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8 (2.3) </w:t>
            </w:r>
          </w:p>
        </w:tc>
        <w:tc>
          <w:tcPr>
            <w:tcW w:w="1823" w:type="dxa"/>
            <w:tcBorders>
              <w:top w:val="nil"/>
              <w:left w:val="nil"/>
              <w:bottom w:val="nil"/>
              <w:right w:val="nil"/>
            </w:tcBorders>
            <w:shd w:val="clear" w:color="auto" w:fill="auto"/>
            <w:noWrap/>
            <w:vAlign w:val="bottom"/>
            <w:hideMark/>
          </w:tcPr>
          <w:p w14:paraId="26E654C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5 (2.2) </w:t>
            </w:r>
          </w:p>
        </w:tc>
        <w:tc>
          <w:tcPr>
            <w:tcW w:w="965" w:type="dxa"/>
            <w:tcBorders>
              <w:top w:val="nil"/>
              <w:left w:val="nil"/>
              <w:bottom w:val="nil"/>
              <w:right w:val="nil"/>
            </w:tcBorders>
            <w:shd w:val="clear" w:color="auto" w:fill="auto"/>
            <w:noWrap/>
            <w:vAlign w:val="bottom"/>
            <w:hideMark/>
          </w:tcPr>
          <w:p w14:paraId="6D4F0160"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6B001845"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674655F1"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105BFD7C"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astric Body</w:t>
            </w:r>
          </w:p>
        </w:tc>
        <w:tc>
          <w:tcPr>
            <w:tcW w:w="1786" w:type="dxa"/>
            <w:tcBorders>
              <w:top w:val="nil"/>
              <w:left w:val="nil"/>
              <w:bottom w:val="nil"/>
              <w:right w:val="nil"/>
            </w:tcBorders>
            <w:shd w:val="clear" w:color="auto" w:fill="auto"/>
            <w:noWrap/>
            <w:vAlign w:val="bottom"/>
            <w:hideMark/>
          </w:tcPr>
          <w:p w14:paraId="341825F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15 (12.4) </w:t>
            </w:r>
          </w:p>
        </w:tc>
        <w:tc>
          <w:tcPr>
            <w:tcW w:w="1823" w:type="dxa"/>
            <w:tcBorders>
              <w:top w:val="nil"/>
              <w:left w:val="nil"/>
              <w:bottom w:val="nil"/>
              <w:right w:val="nil"/>
            </w:tcBorders>
            <w:shd w:val="clear" w:color="auto" w:fill="auto"/>
            <w:noWrap/>
            <w:vAlign w:val="bottom"/>
            <w:hideMark/>
          </w:tcPr>
          <w:p w14:paraId="1D76074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05 (12.0) </w:t>
            </w:r>
          </w:p>
        </w:tc>
        <w:tc>
          <w:tcPr>
            <w:tcW w:w="1823" w:type="dxa"/>
            <w:tcBorders>
              <w:top w:val="nil"/>
              <w:left w:val="nil"/>
              <w:bottom w:val="nil"/>
              <w:right w:val="nil"/>
            </w:tcBorders>
            <w:shd w:val="clear" w:color="auto" w:fill="auto"/>
            <w:noWrap/>
            <w:vAlign w:val="bottom"/>
            <w:hideMark/>
          </w:tcPr>
          <w:p w14:paraId="5401A9E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10 (13.2) </w:t>
            </w:r>
          </w:p>
        </w:tc>
        <w:tc>
          <w:tcPr>
            <w:tcW w:w="965" w:type="dxa"/>
            <w:tcBorders>
              <w:top w:val="nil"/>
              <w:left w:val="nil"/>
              <w:bottom w:val="nil"/>
              <w:right w:val="nil"/>
            </w:tcBorders>
            <w:shd w:val="clear" w:color="auto" w:fill="auto"/>
            <w:noWrap/>
            <w:vAlign w:val="bottom"/>
            <w:hideMark/>
          </w:tcPr>
          <w:p w14:paraId="5EE0A3FD"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4C11FA3A"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7DAFF677"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628F268B"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astric Antrum</w:t>
            </w:r>
          </w:p>
        </w:tc>
        <w:tc>
          <w:tcPr>
            <w:tcW w:w="1786" w:type="dxa"/>
            <w:tcBorders>
              <w:top w:val="nil"/>
              <w:left w:val="nil"/>
              <w:bottom w:val="nil"/>
              <w:right w:val="nil"/>
            </w:tcBorders>
            <w:shd w:val="clear" w:color="auto" w:fill="auto"/>
            <w:noWrap/>
            <w:vAlign w:val="bottom"/>
            <w:hideMark/>
          </w:tcPr>
          <w:p w14:paraId="28C6915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32 (5.6) </w:t>
            </w:r>
          </w:p>
        </w:tc>
        <w:tc>
          <w:tcPr>
            <w:tcW w:w="1823" w:type="dxa"/>
            <w:tcBorders>
              <w:top w:val="nil"/>
              <w:left w:val="nil"/>
              <w:bottom w:val="nil"/>
              <w:right w:val="nil"/>
            </w:tcBorders>
            <w:shd w:val="clear" w:color="auto" w:fill="auto"/>
            <w:noWrap/>
            <w:vAlign w:val="bottom"/>
            <w:hideMark/>
          </w:tcPr>
          <w:p w14:paraId="64C19CB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17 (4.6) </w:t>
            </w:r>
          </w:p>
        </w:tc>
        <w:tc>
          <w:tcPr>
            <w:tcW w:w="1823" w:type="dxa"/>
            <w:tcBorders>
              <w:top w:val="nil"/>
              <w:left w:val="nil"/>
              <w:bottom w:val="nil"/>
              <w:right w:val="nil"/>
            </w:tcBorders>
            <w:shd w:val="clear" w:color="auto" w:fill="auto"/>
            <w:noWrap/>
            <w:vAlign w:val="bottom"/>
            <w:hideMark/>
          </w:tcPr>
          <w:p w14:paraId="72A57BC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15 (7.2) </w:t>
            </w:r>
          </w:p>
        </w:tc>
        <w:tc>
          <w:tcPr>
            <w:tcW w:w="965" w:type="dxa"/>
            <w:tcBorders>
              <w:top w:val="nil"/>
              <w:left w:val="nil"/>
              <w:bottom w:val="nil"/>
              <w:right w:val="nil"/>
            </w:tcBorders>
            <w:shd w:val="clear" w:color="auto" w:fill="auto"/>
            <w:noWrap/>
            <w:vAlign w:val="bottom"/>
            <w:hideMark/>
          </w:tcPr>
          <w:p w14:paraId="518A920E"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70092881"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68B9666C"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2B9B37E5"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Py</w:t>
            </w:r>
            <w:r>
              <w:rPr>
                <w:rFonts w:cs="Calibri"/>
                <w:color w:val="000000"/>
                <w:sz w:val="16"/>
                <w:szCs w:val="16"/>
                <w:lang w:eastAsia="en-GB"/>
              </w:rPr>
              <w:t>l</w:t>
            </w:r>
            <w:r w:rsidRPr="000621D5">
              <w:rPr>
                <w:rFonts w:cs="Calibri"/>
                <w:color w:val="000000"/>
                <w:sz w:val="16"/>
                <w:szCs w:val="16"/>
                <w:lang w:eastAsia="en-GB"/>
              </w:rPr>
              <w:t>orus</w:t>
            </w:r>
          </w:p>
        </w:tc>
        <w:tc>
          <w:tcPr>
            <w:tcW w:w="1786" w:type="dxa"/>
            <w:tcBorders>
              <w:top w:val="nil"/>
              <w:left w:val="nil"/>
              <w:bottom w:val="nil"/>
              <w:right w:val="nil"/>
            </w:tcBorders>
            <w:shd w:val="clear" w:color="auto" w:fill="auto"/>
            <w:noWrap/>
            <w:vAlign w:val="bottom"/>
            <w:hideMark/>
          </w:tcPr>
          <w:p w14:paraId="7CBC0CED"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06 (2.6) </w:t>
            </w:r>
          </w:p>
        </w:tc>
        <w:tc>
          <w:tcPr>
            <w:tcW w:w="1823" w:type="dxa"/>
            <w:tcBorders>
              <w:top w:val="nil"/>
              <w:left w:val="nil"/>
              <w:bottom w:val="nil"/>
              <w:right w:val="nil"/>
            </w:tcBorders>
            <w:shd w:val="clear" w:color="auto" w:fill="auto"/>
            <w:noWrap/>
            <w:vAlign w:val="bottom"/>
            <w:hideMark/>
          </w:tcPr>
          <w:p w14:paraId="5548DDE7"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0 (2.4) </w:t>
            </w:r>
          </w:p>
        </w:tc>
        <w:tc>
          <w:tcPr>
            <w:tcW w:w="1823" w:type="dxa"/>
            <w:tcBorders>
              <w:top w:val="nil"/>
              <w:left w:val="nil"/>
              <w:bottom w:val="nil"/>
              <w:right w:val="nil"/>
            </w:tcBorders>
            <w:shd w:val="clear" w:color="auto" w:fill="auto"/>
            <w:noWrap/>
            <w:vAlign w:val="bottom"/>
            <w:hideMark/>
          </w:tcPr>
          <w:p w14:paraId="6775BFD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6 (2.9) </w:t>
            </w:r>
          </w:p>
        </w:tc>
        <w:tc>
          <w:tcPr>
            <w:tcW w:w="965" w:type="dxa"/>
            <w:tcBorders>
              <w:top w:val="nil"/>
              <w:left w:val="nil"/>
              <w:bottom w:val="nil"/>
              <w:right w:val="nil"/>
            </w:tcBorders>
            <w:shd w:val="clear" w:color="auto" w:fill="auto"/>
            <w:noWrap/>
            <w:vAlign w:val="bottom"/>
            <w:hideMark/>
          </w:tcPr>
          <w:p w14:paraId="2B4E25B4"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68DF7796"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2A63CCF5"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Procedure</w:t>
            </w:r>
          </w:p>
        </w:tc>
        <w:tc>
          <w:tcPr>
            <w:tcW w:w="2976" w:type="dxa"/>
            <w:tcBorders>
              <w:top w:val="nil"/>
              <w:left w:val="nil"/>
              <w:bottom w:val="nil"/>
              <w:right w:val="nil"/>
            </w:tcBorders>
            <w:shd w:val="clear" w:color="auto" w:fill="auto"/>
            <w:noWrap/>
            <w:vAlign w:val="bottom"/>
            <w:hideMark/>
          </w:tcPr>
          <w:p w14:paraId="51BAA2A7"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 xml:space="preserve">Left Thoraco-abdominal </w:t>
            </w:r>
            <w:r>
              <w:rPr>
                <w:rFonts w:cs="Calibri"/>
                <w:color w:val="000000"/>
                <w:sz w:val="16"/>
                <w:szCs w:val="16"/>
                <w:lang w:eastAsia="en-GB"/>
              </w:rPr>
              <w:t>o</w:t>
            </w:r>
            <w:r w:rsidRPr="000621D5">
              <w:rPr>
                <w:rFonts w:cs="Calibri"/>
                <w:color w:val="000000"/>
                <w:sz w:val="16"/>
                <w:szCs w:val="16"/>
                <w:lang w:eastAsia="en-GB"/>
              </w:rPr>
              <w:t>esophagectomy</w:t>
            </w:r>
          </w:p>
        </w:tc>
        <w:tc>
          <w:tcPr>
            <w:tcW w:w="1786" w:type="dxa"/>
            <w:tcBorders>
              <w:top w:val="nil"/>
              <w:left w:val="nil"/>
              <w:bottom w:val="nil"/>
              <w:right w:val="nil"/>
            </w:tcBorders>
            <w:shd w:val="clear" w:color="auto" w:fill="auto"/>
            <w:noWrap/>
            <w:vAlign w:val="bottom"/>
            <w:hideMark/>
          </w:tcPr>
          <w:p w14:paraId="7FFEBDBA"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49 (6.0) </w:t>
            </w:r>
          </w:p>
        </w:tc>
        <w:tc>
          <w:tcPr>
            <w:tcW w:w="1823" w:type="dxa"/>
            <w:tcBorders>
              <w:top w:val="nil"/>
              <w:left w:val="nil"/>
              <w:bottom w:val="nil"/>
              <w:right w:val="nil"/>
            </w:tcBorders>
            <w:shd w:val="clear" w:color="auto" w:fill="auto"/>
            <w:noWrap/>
            <w:vAlign w:val="bottom"/>
            <w:hideMark/>
          </w:tcPr>
          <w:p w14:paraId="6AC1795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58 (6.2) </w:t>
            </w:r>
          </w:p>
        </w:tc>
        <w:tc>
          <w:tcPr>
            <w:tcW w:w="1823" w:type="dxa"/>
            <w:tcBorders>
              <w:top w:val="nil"/>
              <w:left w:val="nil"/>
              <w:bottom w:val="nil"/>
              <w:right w:val="nil"/>
            </w:tcBorders>
            <w:shd w:val="clear" w:color="auto" w:fill="auto"/>
            <w:noWrap/>
            <w:vAlign w:val="bottom"/>
            <w:hideMark/>
          </w:tcPr>
          <w:p w14:paraId="1B58C052"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91 (5.7) </w:t>
            </w:r>
          </w:p>
        </w:tc>
        <w:tc>
          <w:tcPr>
            <w:tcW w:w="965" w:type="dxa"/>
            <w:tcBorders>
              <w:top w:val="nil"/>
              <w:left w:val="nil"/>
              <w:bottom w:val="nil"/>
              <w:right w:val="nil"/>
            </w:tcBorders>
            <w:shd w:val="clear" w:color="auto" w:fill="auto"/>
            <w:noWrap/>
            <w:vAlign w:val="bottom"/>
            <w:hideMark/>
          </w:tcPr>
          <w:p w14:paraId="36D6C8B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115</w:t>
            </w:r>
          </w:p>
        </w:tc>
      </w:tr>
      <w:tr w:rsidR="007E3DBA" w:rsidRPr="000621D5" w14:paraId="21390427"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5FFBA489"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53E3FCF3"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 xml:space="preserve">Two-Phase </w:t>
            </w:r>
            <w:r>
              <w:rPr>
                <w:rFonts w:cs="Calibri"/>
                <w:color w:val="000000"/>
                <w:sz w:val="16"/>
                <w:szCs w:val="16"/>
                <w:lang w:eastAsia="en-GB"/>
              </w:rPr>
              <w:t>o</w:t>
            </w:r>
            <w:r w:rsidRPr="000621D5">
              <w:rPr>
                <w:rFonts w:cs="Calibri"/>
                <w:color w:val="000000"/>
                <w:sz w:val="16"/>
                <w:szCs w:val="16"/>
                <w:lang w:eastAsia="en-GB"/>
              </w:rPr>
              <w:t>esophagectomy</w:t>
            </w:r>
          </w:p>
        </w:tc>
        <w:tc>
          <w:tcPr>
            <w:tcW w:w="1786" w:type="dxa"/>
            <w:tcBorders>
              <w:top w:val="nil"/>
              <w:left w:val="nil"/>
              <w:bottom w:val="nil"/>
              <w:right w:val="nil"/>
            </w:tcBorders>
            <w:shd w:val="clear" w:color="auto" w:fill="auto"/>
            <w:noWrap/>
            <w:vAlign w:val="bottom"/>
            <w:hideMark/>
          </w:tcPr>
          <w:p w14:paraId="6C6BE6A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439 (58.9) </w:t>
            </w:r>
          </w:p>
        </w:tc>
        <w:tc>
          <w:tcPr>
            <w:tcW w:w="1823" w:type="dxa"/>
            <w:tcBorders>
              <w:top w:val="nil"/>
              <w:left w:val="nil"/>
              <w:bottom w:val="nil"/>
              <w:right w:val="nil"/>
            </w:tcBorders>
            <w:shd w:val="clear" w:color="auto" w:fill="auto"/>
            <w:noWrap/>
            <w:vAlign w:val="bottom"/>
            <w:hideMark/>
          </w:tcPr>
          <w:p w14:paraId="027D19A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520 (59.7) </w:t>
            </w:r>
          </w:p>
        </w:tc>
        <w:tc>
          <w:tcPr>
            <w:tcW w:w="1823" w:type="dxa"/>
            <w:tcBorders>
              <w:top w:val="nil"/>
              <w:left w:val="nil"/>
              <w:bottom w:val="nil"/>
              <w:right w:val="nil"/>
            </w:tcBorders>
            <w:shd w:val="clear" w:color="auto" w:fill="auto"/>
            <w:noWrap/>
            <w:vAlign w:val="bottom"/>
            <w:hideMark/>
          </w:tcPr>
          <w:p w14:paraId="144D9B9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919 (57.7) </w:t>
            </w:r>
          </w:p>
        </w:tc>
        <w:tc>
          <w:tcPr>
            <w:tcW w:w="965" w:type="dxa"/>
            <w:tcBorders>
              <w:top w:val="nil"/>
              <w:left w:val="nil"/>
              <w:bottom w:val="nil"/>
              <w:right w:val="nil"/>
            </w:tcBorders>
            <w:shd w:val="clear" w:color="auto" w:fill="auto"/>
            <w:noWrap/>
            <w:vAlign w:val="bottom"/>
            <w:hideMark/>
          </w:tcPr>
          <w:p w14:paraId="0056E919"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3C3A7817"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23611C1F"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5F808BDB"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 xml:space="preserve">Three-Phase </w:t>
            </w:r>
            <w:r>
              <w:rPr>
                <w:rFonts w:cs="Calibri"/>
                <w:color w:val="000000"/>
                <w:sz w:val="16"/>
                <w:szCs w:val="16"/>
                <w:lang w:eastAsia="en-GB"/>
              </w:rPr>
              <w:t>oe</w:t>
            </w:r>
            <w:r w:rsidRPr="000621D5">
              <w:rPr>
                <w:rFonts w:cs="Calibri"/>
                <w:color w:val="000000"/>
                <w:sz w:val="16"/>
                <w:szCs w:val="16"/>
                <w:lang w:eastAsia="en-GB"/>
              </w:rPr>
              <w:t>sophagectomy</w:t>
            </w:r>
          </w:p>
        </w:tc>
        <w:tc>
          <w:tcPr>
            <w:tcW w:w="1786" w:type="dxa"/>
            <w:tcBorders>
              <w:top w:val="nil"/>
              <w:left w:val="nil"/>
              <w:bottom w:val="nil"/>
              <w:right w:val="nil"/>
            </w:tcBorders>
            <w:shd w:val="clear" w:color="auto" w:fill="auto"/>
            <w:noWrap/>
            <w:vAlign w:val="bottom"/>
            <w:hideMark/>
          </w:tcPr>
          <w:p w14:paraId="61822C0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8 (2.1) </w:t>
            </w:r>
          </w:p>
        </w:tc>
        <w:tc>
          <w:tcPr>
            <w:tcW w:w="1823" w:type="dxa"/>
            <w:tcBorders>
              <w:top w:val="nil"/>
              <w:left w:val="nil"/>
              <w:bottom w:val="nil"/>
              <w:right w:val="nil"/>
            </w:tcBorders>
            <w:shd w:val="clear" w:color="auto" w:fill="auto"/>
            <w:noWrap/>
            <w:vAlign w:val="bottom"/>
            <w:hideMark/>
          </w:tcPr>
          <w:p w14:paraId="59E099E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4 (2.5) </w:t>
            </w:r>
          </w:p>
        </w:tc>
        <w:tc>
          <w:tcPr>
            <w:tcW w:w="1823" w:type="dxa"/>
            <w:tcBorders>
              <w:top w:val="nil"/>
              <w:left w:val="nil"/>
              <w:bottom w:val="nil"/>
              <w:right w:val="nil"/>
            </w:tcBorders>
            <w:shd w:val="clear" w:color="auto" w:fill="auto"/>
            <w:noWrap/>
            <w:vAlign w:val="bottom"/>
            <w:hideMark/>
          </w:tcPr>
          <w:p w14:paraId="187C3E8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4 (1.5) </w:t>
            </w:r>
          </w:p>
        </w:tc>
        <w:tc>
          <w:tcPr>
            <w:tcW w:w="965" w:type="dxa"/>
            <w:tcBorders>
              <w:top w:val="nil"/>
              <w:left w:val="nil"/>
              <w:bottom w:val="nil"/>
              <w:right w:val="nil"/>
            </w:tcBorders>
            <w:shd w:val="clear" w:color="auto" w:fill="auto"/>
            <w:noWrap/>
            <w:vAlign w:val="bottom"/>
            <w:hideMark/>
          </w:tcPr>
          <w:p w14:paraId="7178A40D"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0F623703"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2A1DDD74"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56C56F79"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 xml:space="preserve">Transhiatal </w:t>
            </w:r>
            <w:r>
              <w:rPr>
                <w:rFonts w:cs="Calibri"/>
                <w:color w:val="000000"/>
                <w:sz w:val="16"/>
                <w:szCs w:val="16"/>
                <w:lang w:eastAsia="en-GB"/>
              </w:rPr>
              <w:t>o</w:t>
            </w:r>
            <w:r w:rsidRPr="000621D5">
              <w:rPr>
                <w:rFonts w:cs="Calibri"/>
                <w:color w:val="000000"/>
                <w:sz w:val="16"/>
                <w:szCs w:val="16"/>
                <w:lang w:eastAsia="en-GB"/>
              </w:rPr>
              <w:t>esophagectomy</w:t>
            </w:r>
          </w:p>
        </w:tc>
        <w:tc>
          <w:tcPr>
            <w:tcW w:w="1786" w:type="dxa"/>
            <w:tcBorders>
              <w:top w:val="nil"/>
              <w:left w:val="nil"/>
              <w:bottom w:val="nil"/>
              <w:right w:val="nil"/>
            </w:tcBorders>
            <w:shd w:val="clear" w:color="auto" w:fill="auto"/>
            <w:noWrap/>
            <w:vAlign w:val="bottom"/>
            <w:hideMark/>
          </w:tcPr>
          <w:p w14:paraId="6F5267F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1 (1.5) </w:t>
            </w:r>
          </w:p>
        </w:tc>
        <w:tc>
          <w:tcPr>
            <w:tcW w:w="1823" w:type="dxa"/>
            <w:tcBorders>
              <w:top w:val="nil"/>
              <w:left w:val="nil"/>
              <w:bottom w:val="nil"/>
              <w:right w:val="nil"/>
            </w:tcBorders>
            <w:shd w:val="clear" w:color="auto" w:fill="auto"/>
            <w:noWrap/>
            <w:vAlign w:val="bottom"/>
            <w:hideMark/>
          </w:tcPr>
          <w:p w14:paraId="476B8E5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7 (1.5) </w:t>
            </w:r>
          </w:p>
        </w:tc>
        <w:tc>
          <w:tcPr>
            <w:tcW w:w="1823" w:type="dxa"/>
            <w:tcBorders>
              <w:top w:val="nil"/>
              <w:left w:val="nil"/>
              <w:bottom w:val="nil"/>
              <w:right w:val="nil"/>
            </w:tcBorders>
            <w:shd w:val="clear" w:color="auto" w:fill="auto"/>
            <w:noWrap/>
            <w:vAlign w:val="bottom"/>
            <w:hideMark/>
          </w:tcPr>
          <w:p w14:paraId="0440027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4 (1.5) </w:t>
            </w:r>
          </w:p>
        </w:tc>
        <w:tc>
          <w:tcPr>
            <w:tcW w:w="965" w:type="dxa"/>
            <w:tcBorders>
              <w:top w:val="nil"/>
              <w:left w:val="nil"/>
              <w:bottom w:val="nil"/>
              <w:right w:val="nil"/>
            </w:tcBorders>
            <w:shd w:val="clear" w:color="auto" w:fill="auto"/>
            <w:noWrap/>
            <w:vAlign w:val="bottom"/>
            <w:hideMark/>
          </w:tcPr>
          <w:p w14:paraId="26AB2975"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49AAEE76"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45E528D5"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035C5CCF"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Total gastrectomy</w:t>
            </w:r>
          </w:p>
        </w:tc>
        <w:tc>
          <w:tcPr>
            <w:tcW w:w="1786" w:type="dxa"/>
            <w:tcBorders>
              <w:top w:val="nil"/>
              <w:left w:val="nil"/>
              <w:bottom w:val="nil"/>
              <w:right w:val="nil"/>
            </w:tcBorders>
            <w:shd w:val="clear" w:color="auto" w:fill="auto"/>
            <w:noWrap/>
            <w:vAlign w:val="bottom"/>
            <w:hideMark/>
          </w:tcPr>
          <w:p w14:paraId="0961141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703 (17.0) </w:t>
            </w:r>
          </w:p>
        </w:tc>
        <w:tc>
          <w:tcPr>
            <w:tcW w:w="1823" w:type="dxa"/>
            <w:tcBorders>
              <w:top w:val="nil"/>
              <w:left w:val="nil"/>
              <w:bottom w:val="nil"/>
              <w:right w:val="nil"/>
            </w:tcBorders>
            <w:shd w:val="clear" w:color="auto" w:fill="auto"/>
            <w:noWrap/>
            <w:vAlign w:val="bottom"/>
            <w:hideMark/>
          </w:tcPr>
          <w:p w14:paraId="6C4D8F1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26 (16.7) </w:t>
            </w:r>
          </w:p>
        </w:tc>
        <w:tc>
          <w:tcPr>
            <w:tcW w:w="1823" w:type="dxa"/>
            <w:tcBorders>
              <w:top w:val="nil"/>
              <w:left w:val="nil"/>
              <w:bottom w:val="nil"/>
              <w:right w:val="nil"/>
            </w:tcBorders>
            <w:shd w:val="clear" w:color="auto" w:fill="auto"/>
            <w:noWrap/>
            <w:vAlign w:val="bottom"/>
            <w:hideMark/>
          </w:tcPr>
          <w:p w14:paraId="7677A7D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77 (17.4) </w:t>
            </w:r>
          </w:p>
        </w:tc>
        <w:tc>
          <w:tcPr>
            <w:tcW w:w="965" w:type="dxa"/>
            <w:tcBorders>
              <w:top w:val="nil"/>
              <w:left w:val="nil"/>
              <w:bottom w:val="nil"/>
              <w:right w:val="nil"/>
            </w:tcBorders>
            <w:shd w:val="clear" w:color="auto" w:fill="auto"/>
            <w:noWrap/>
            <w:vAlign w:val="bottom"/>
            <w:hideMark/>
          </w:tcPr>
          <w:p w14:paraId="676FDE2A"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0C0C20E8"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3D8B12B6"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1B59B4E6"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Extended total gastrectomy</w:t>
            </w:r>
          </w:p>
        </w:tc>
        <w:tc>
          <w:tcPr>
            <w:tcW w:w="1786" w:type="dxa"/>
            <w:tcBorders>
              <w:top w:val="nil"/>
              <w:left w:val="nil"/>
              <w:bottom w:val="nil"/>
              <w:right w:val="nil"/>
            </w:tcBorders>
            <w:shd w:val="clear" w:color="auto" w:fill="auto"/>
            <w:noWrap/>
            <w:vAlign w:val="bottom"/>
            <w:hideMark/>
          </w:tcPr>
          <w:p w14:paraId="5B7D9AC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71 (4.1) </w:t>
            </w:r>
          </w:p>
        </w:tc>
        <w:tc>
          <w:tcPr>
            <w:tcW w:w="1823" w:type="dxa"/>
            <w:tcBorders>
              <w:top w:val="nil"/>
              <w:left w:val="nil"/>
              <w:bottom w:val="nil"/>
              <w:right w:val="nil"/>
            </w:tcBorders>
            <w:shd w:val="clear" w:color="auto" w:fill="auto"/>
            <w:noWrap/>
            <w:vAlign w:val="bottom"/>
            <w:hideMark/>
          </w:tcPr>
          <w:p w14:paraId="7CA8434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00 (3.9) </w:t>
            </w:r>
          </w:p>
        </w:tc>
        <w:tc>
          <w:tcPr>
            <w:tcW w:w="1823" w:type="dxa"/>
            <w:tcBorders>
              <w:top w:val="nil"/>
              <w:left w:val="nil"/>
              <w:bottom w:val="nil"/>
              <w:right w:val="nil"/>
            </w:tcBorders>
            <w:shd w:val="clear" w:color="auto" w:fill="auto"/>
            <w:noWrap/>
            <w:vAlign w:val="bottom"/>
            <w:hideMark/>
          </w:tcPr>
          <w:p w14:paraId="5E29B2FD"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71 (4.5) </w:t>
            </w:r>
          </w:p>
        </w:tc>
        <w:tc>
          <w:tcPr>
            <w:tcW w:w="965" w:type="dxa"/>
            <w:tcBorders>
              <w:top w:val="nil"/>
              <w:left w:val="nil"/>
              <w:bottom w:val="nil"/>
              <w:right w:val="nil"/>
            </w:tcBorders>
            <w:shd w:val="clear" w:color="auto" w:fill="auto"/>
            <w:noWrap/>
            <w:vAlign w:val="bottom"/>
            <w:hideMark/>
          </w:tcPr>
          <w:p w14:paraId="00C476BF"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4DC09E42"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48571B81"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50C7042F"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Proximal gastrectomy</w:t>
            </w:r>
          </w:p>
        </w:tc>
        <w:tc>
          <w:tcPr>
            <w:tcW w:w="1786" w:type="dxa"/>
            <w:tcBorders>
              <w:top w:val="nil"/>
              <w:left w:val="nil"/>
              <w:bottom w:val="nil"/>
              <w:right w:val="nil"/>
            </w:tcBorders>
            <w:shd w:val="clear" w:color="auto" w:fill="auto"/>
            <w:noWrap/>
            <w:vAlign w:val="bottom"/>
            <w:hideMark/>
          </w:tcPr>
          <w:p w14:paraId="7DF858D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4 (0.3) </w:t>
            </w:r>
          </w:p>
        </w:tc>
        <w:tc>
          <w:tcPr>
            <w:tcW w:w="1823" w:type="dxa"/>
            <w:tcBorders>
              <w:top w:val="nil"/>
              <w:left w:val="nil"/>
              <w:bottom w:val="nil"/>
              <w:right w:val="nil"/>
            </w:tcBorders>
            <w:shd w:val="clear" w:color="auto" w:fill="auto"/>
            <w:noWrap/>
            <w:vAlign w:val="bottom"/>
            <w:hideMark/>
          </w:tcPr>
          <w:p w14:paraId="3B74FAC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 (0.3) </w:t>
            </w:r>
          </w:p>
        </w:tc>
        <w:tc>
          <w:tcPr>
            <w:tcW w:w="1823" w:type="dxa"/>
            <w:tcBorders>
              <w:top w:val="nil"/>
              <w:left w:val="nil"/>
              <w:bottom w:val="nil"/>
              <w:right w:val="nil"/>
            </w:tcBorders>
            <w:shd w:val="clear" w:color="auto" w:fill="auto"/>
            <w:noWrap/>
            <w:vAlign w:val="bottom"/>
            <w:hideMark/>
          </w:tcPr>
          <w:p w14:paraId="11C6B4CA"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 (0.4) </w:t>
            </w:r>
          </w:p>
        </w:tc>
        <w:tc>
          <w:tcPr>
            <w:tcW w:w="965" w:type="dxa"/>
            <w:tcBorders>
              <w:top w:val="nil"/>
              <w:left w:val="nil"/>
              <w:bottom w:val="nil"/>
              <w:right w:val="nil"/>
            </w:tcBorders>
            <w:shd w:val="clear" w:color="auto" w:fill="auto"/>
            <w:noWrap/>
            <w:vAlign w:val="bottom"/>
            <w:hideMark/>
          </w:tcPr>
          <w:p w14:paraId="0F1257D7"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7D09CDE6"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71842AEE"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766FEE4F"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Distal gastrectomy</w:t>
            </w:r>
          </w:p>
        </w:tc>
        <w:tc>
          <w:tcPr>
            <w:tcW w:w="1786" w:type="dxa"/>
            <w:tcBorders>
              <w:top w:val="nil"/>
              <w:left w:val="nil"/>
              <w:bottom w:val="nil"/>
              <w:right w:val="nil"/>
            </w:tcBorders>
            <w:shd w:val="clear" w:color="auto" w:fill="auto"/>
            <w:noWrap/>
            <w:vAlign w:val="bottom"/>
            <w:hideMark/>
          </w:tcPr>
          <w:p w14:paraId="3F1644A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14 (10.0) </w:t>
            </w:r>
          </w:p>
        </w:tc>
        <w:tc>
          <w:tcPr>
            <w:tcW w:w="1823" w:type="dxa"/>
            <w:tcBorders>
              <w:top w:val="nil"/>
              <w:left w:val="nil"/>
              <w:bottom w:val="nil"/>
              <w:right w:val="nil"/>
            </w:tcBorders>
            <w:shd w:val="clear" w:color="auto" w:fill="auto"/>
            <w:noWrap/>
            <w:vAlign w:val="bottom"/>
            <w:hideMark/>
          </w:tcPr>
          <w:p w14:paraId="5454D9E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33 (9.2) </w:t>
            </w:r>
          </w:p>
        </w:tc>
        <w:tc>
          <w:tcPr>
            <w:tcW w:w="1823" w:type="dxa"/>
            <w:tcBorders>
              <w:top w:val="nil"/>
              <w:left w:val="nil"/>
              <w:bottom w:val="nil"/>
              <w:right w:val="nil"/>
            </w:tcBorders>
            <w:shd w:val="clear" w:color="auto" w:fill="auto"/>
            <w:noWrap/>
            <w:vAlign w:val="bottom"/>
            <w:hideMark/>
          </w:tcPr>
          <w:p w14:paraId="5637D92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81 (11.4) </w:t>
            </w:r>
          </w:p>
        </w:tc>
        <w:tc>
          <w:tcPr>
            <w:tcW w:w="965" w:type="dxa"/>
            <w:tcBorders>
              <w:top w:val="nil"/>
              <w:left w:val="nil"/>
              <w:bottom w:val="nil"/>
              <w:right w:val="nil"/>
            </w:tcBorders>
            <w:shd w:val="clear" w:color="auto" w:fill="auto"/>
            <w:noWrap/>
            <w:vAlign w:val="bottom"/>
            <w:hideMark/>
          </w:tcPr>
          <w:p w14:paraId="379227B3"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723EA81E"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7C2CE284"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Performance Status</w:t>
            </w:r>
          </w:p>
        </w:tc>
        <w:tc>
          <w:tcPr>
            <w:tcW w:w="2976" w:type="dxa"/>
            <w:tcBorders>
              <w:top w:val="nil"/>
              <w:left w:val="nil"/>
              <w:bottom w:val="nil"/>
              <w:right w:val="nil"/>
            </w:tcBorders>
            <w:shd w:val="clear" w:color="auto" w:fill="auto"/>
            <w:noWrap/>
            <w:vAlign w:val="bottom"/>
            <w:hideMark/>
          </w:tcPr>
          <w:p w14:paraId="60FAECCB"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0</w:t>
            </w:r>
          </w:p>
        </w:tc>
        <w:tc>
          <w:tcPr>
            <w:tcW w:w="1786" w:type="dxa"/>
            <w:tcBorders>
              <w:top w:val="nil"/>
              <w:left w:val="nil"/>
              <w:bottom w:val="nil"/>
              <w:right w:val="nil"/>
            </w:tcBorders>
            <w:shd w:val="clear" w:color="auto" w:fill="auto"/>
            <w:noWrap/>
            <w:vAlign w:val="bottom"/>
            <w:hideMark/>
          </w:tcPr>
          <w:p w14:paraId="155B17E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587 (62.5) </w:t>
            </w:r>
          </w:p>
        </w:tc>
        <w:tc>
          <w:tcPr>
            <w:tcW w:w="1823" w:type="dxa"/>
            <w:tcBorders>
              <w:top w:val="nil"/>
              <w:left w:val="nil"/>
              <w:bottom w:val="nil"/>
              <w:right w:val="nil"/>
            </w:tcBorders>
            <w:shd w:val="clear" w:color="auto" w:fill="auto"/>
            <w:noWrap/>
            <w:vAlign w:val="bottom"/>
            <w:hideMark/>
          </w:tcPr>
          <w:p w14:paraId="62B142A0"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509 (59.3) </w:t>
            </w:r>
          </w:p>
        </w:tc>
        <w:tc>
          <w:tcPr>
            <w:tcW w:w="1823" w:type="dxa"/>
            <w:tcBorders>
              <w:top w:val="nil"/>
              <w:left w:val="nil"/>
              <w:bottom w:val="nil"/>
              <w:right w:val="nil"/>
            </w:tcBorders>
            <w:shd w:val="clear" w:color="auto" w:fill="auto"/>
            <w:noWrap/>
            <w:vAlign w:val="bottom"/>
            <w:hideMark/>
          </w:tcPr>
          <w:p w14:paraId="4555CD1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078 (67.7) </w:t>
            </w:r>
          </w:p>
        </w:tc>
        <w:tc>
          <w:tcPr>
            <w:tcW w:w="965" w:type="dxa"/>
            <w:tcBorders>
              <w:top w:val="nil"/>
              <w:left w:val="nil"/>
              <w:bottom w:val="nil"/>
              <w:right w:val="nil"/>
            </w:tcBorders>
            <w:shd w:val="clear" w:color="auto" w:fill="auto"/>
            <w:noWrap/>
            <w:vAlign w:val="bottom"/>
            <w:hideMark/>
          </w:tcPr>
          <w:p w14:paraId="07A8CFF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lt;0.001</w:t>
            </w:r>
          </w:p>
        </w:tc>
      </w:tr>
      <w:tr w:rsidR="007E3DBA" w:rsidRPr="000621D5" w14:paraId="1EDDF894"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68C476FD"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5415BDEC"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1</w:t>
            </w:r>
          </w:p>
        </w:tc>
        <w:tc>
          <w:tcPr>
            <w:tcW w:w="1786" w:type="dxa"/>
            <w:tcBorders>
              <w:top w:val="nil"/>
              <w:left w:val="nil"/>
              <w:bottom w:val="nil"/>
              <w:right w:val="nil"/>
            </w:tcBorders>
            <w:shd w:val="clear" w:color="auto" w:fill="auto"/>
            <w:noWrap/>
            <w:vAlign w:val="bottom"/>
            <w:hideMark/>
          </w:tcPr>
          <w:p w14:paraId="6123E3C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369 (33.1) </w:t>
            </w:r>
          </w:p>
        </w:tc>
        <w:tc>
          <w:tcPr>
            <w:tcW w:w="1823" w:type="dxa"/>
            <w:tcBorders>
              <w:top w:val="nil"/>
              <w:left w:val="nil"/>
              <w:bottom w:val="nil"/>
              <w:right w:val="nil"/>
            </w:tcBorders>
            <w:shd w:val="clear" w:color="auto" w:fill="auto"/>
            <w:noWrap/>
            <w:vAlign w:val="bottom"/>
            <w:hideMark/>
          </w:tcPr>
          <w:p w14:paraId="38E6D38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910 (35.7) </w:t>
            </w:r>
          </w:p>
        </w:tc>
        <w:tc>
          <w:tcPr>
            <w:tcW w:w="1823" w:type="dxa"/>
            <w:tcBorders>
              <w:top w:val="nil"/>
              <w:left w:val="nil"/>
              <w:bottom w:val="nil"/>
              <w:right w:val="nil"/>
            </w:tcBorders>
            <w:shd w:val="clear" w:color="auto" w:fill="auto"/>
            <w:noWrap/>
            <w:vAlign w:val="bottom"/>
            <w:hideMark/>
          </w:tcPr>
          <w:p w14:paraId="0A4D309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59 (28.8) </w:t>
            </w:r>
          </w:p>
        </w:tc>
        <w:tc>
          <w:tcPr>
            <w:tcW w:w="965" w:type="dxa"/>
            <w:tcBorders>
              <w:top w:val="nil"/>
              <w:left w:val="nil"/>
              <w:bottom w:val="nil"/>
              <w:right w:val="nil"/>
            </w:tcBorders>
            <w:shd w:val="clear" w:color="auto" w:fill="auto"/>
            <w:noWrap/>
            <w:vAlign w:val="bottom"/>
            <w:hideMark/>
          </w:tcPr>
          <w:p w14:paraId="4E4DEF31"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46B96A3D"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44960E12"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4BA6AD3E"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2</w:t>
            </w:r>
          </w:p>
        </w:tc>
        <w:tc>
          <w:tcPr>
            <w:tcW w:w="1786" w:type="dxa"/>
            <w:tcBorders>
              <w:top w:val="nil"/>
              <w:left w:val="nil"/>
              <w:bottom w:val="nil"/>
              <w:right w:val="nil"/>
            </w:tcBorders>
            <w:shd w:val="clear" w:color="auto" w:fill="auto"/>
            <w:noWrap/>
            <w:vAlign w:val="bottom"/>
            <w:hideMark/>
          </w:tcPr>
          <w:p w14:paraId="5451022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83 (4.4) </w:t>
            </w:r>
          </w:p>
        </w:tc>
        <w:tc>
          <w:tcPr>
            <w:tcW w:w="1823" w:type="dxa"/>
            <w:tcBorders>
              <w:top w:val="nil"/>
              <w:left w:val="nil"/>
              <w:bottom w:val="nil"/>
              <w:right w:val="nil"/>
            </w:tcBorders>
            <w:shd w:val="clear" w:color="auto" w:fill="auto"/>
            <w:noWrap/>
            <w:vAlign w:val="bottom"/>
            <w:hideMark/>
          </w:tcPr>
          <w:p w14:paraId="42CCA22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27 (5.0) </w:t>
            </w:r>
          </w:p>
        </w:tc>
        <w:tc>
          <w:tcPr>
            <w:tcW w:w="1823" w:type="dxa"/>
            <w:tcBorders>
              <w:top w:val="nil"/>
              <w:left w:val="nil"/>
              <w:bottom w:val="nil"/>
              <w:right w:val="nil"/>
            </w:tcBorders>
            <w:shd w:val="clear" w:color="auto" w:fill="auto"/>
            <w:noWrap/>
            <w:vAlign w:val="bottom"/>
            <w:hideMark/>
          </w:tcPr>
          <w:p w14:paraId="3F769CE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6 (3.5) </w:t>
            </w:r>
          </w:p>
        </w:tc>
        <w:tc>
          <w:tcPr>
            <w:tcW w:w="965" w:type="dxa"/>
            <w:tcBorders>
              <w:top w:val="nil"/>
              <w:left w:val="nil"/>
              <w:bottom w:val="nil"/>
              <w:right w:val="nil"/>
            </w:tcBorders>
            <w:shd w:val="clear" w:color="auto" w:fill="auto"/>
            <w:noWrap/>
            <w:vAlign w:val="bottom"/>
            <w:hideMark/>
          </w:tcPr>
          <w:p w14:paraId="446DE365"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1235DD1A"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522D8A1D"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ASA Grade</w:t>
            </w:r>
          </w:p>
        </w:tc>
        <w:tc>
          <w:tcPr>
            <w:tcW w:w="2976" w:type="dxa"/>
            <w:tcBorders>
              <w:top w:val="nil"/>
              <w:left w:val="nil"/>
              <w:bottom w:val="nil"/>
              <w:right w:val="nil"/>
            </w:tcBorders>
            <w:shd w:val="clear" w:color="auto" w:fill="auto"/>
            <w:noWrap/>
            <w:vAlign w:val="bottom"/>
            <w:hideMark/>
          </w:tcPr>
          <w:p w14:paraId="38186037"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1</w:t>
            </w:r>
          </w:p>
        </w:tc>
        <w:tc>
          <w:tcPr>
            <w:tcW w:w="1786" w:type="dxa"/>
            <w:tcBorders>
              <w:top w:val="nil"/>
              <w:left w:val="nil"/>
              <w:bottom w:val="nil"/>
              <w:right w:val="nil"/>
            </w:tcBorders>
            <w:shd w:val="clear" w:color="auto" w:fill="auto"/>
            <w:noWrap/>
            <w:vAlign w:val="bottom"/>
            <w:hideMark/>
          </w:tcPr>
          <w:p w14:paraId="1A2FE41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34 (12.9) </w:t>
            </w:r>
          </w:p>
        </w:tc>
        <w:tc>
          <w:tcPr>
            <w:tcW w:w="1823" w:type="dxa"/>
            <w:tcBorders>
              <w:top w:val="nil"/>
              <w:left w:val="nil"/>
              <w:bottom w:val="nil"/>
              <w:right w:val="nil"/>
            </w:tcBorders>
            <w:shd w:val="clear" w:color="auto" w:fill="auto"/>
            <w:noWrap/>
            <w:vAlign w:val="bottom"/>
            <w:hideMark/>
          </w:tcPr>
          <w:p w14:paraId="3A4F06F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93 (11.5) </w:t>
            </w:r>
          </w:p>
        </w:tc>
        <w:tc>
          <w:tcPr>
            <w:tcW w:w="1823" w:type="dxa"/>
            <w:tcBorders>
              <w:top w:val="nil"/>
              <w:left w:val="nil"/>
              <w:bottom w:val="nil"/>
              <w:right w:val="nil"/>
            </w:tcBorders>
            <w:shd w:val="clear" w:color="auto" w:fill="auto"/>
            <w:noWrap/>
            <w:vAlign w:val="bottom"/>
            <w:hideMark/>
          </w:tcPr>
          <w:p w14:paraId="04CB618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41 (15.1) </w:t>
            </w:r>
          </w:p>
        </w:tc>
        <w:tc>
          <w:tcPr>
            <w:tcW w:w="965" w:type="dxa"/>
            <w:tcBorders>
              <w:top w:val="nil"/>
              <w:left w:val="nil"/>
              <w:bottom w:val="nil"/>
              <w:right w:val="nil"/>
            </w:tcBorders>
            <w:shd w:val="clear" w:color="auto" w:fill="auto"/>
            <w:noWrap/>
            <w:vAlign w:val="bottom"/>
            <w:hideMark/>
          </w:tcPr>
          <w:p w14:paraId="0968BD6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002</w:t>
            </w:r>
          </w:p>
        </w:tc>
      </w:tr>
      <w:tr w:rsidR="007E3DBA" w:rsidRPr="000621D5" w14:paraId="6CB7B021"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376FDE07"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59A57321"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2</w:t>
            </w:r>
          </w:p>
        </w:tc>
        <w:tc>
          <w:tcPr>
            <w:tcW w:w="1786" w:type="dxa"/>
            <w:tcBorders>
              <w:top w:val="nil"/>
              <w:left w:val="nil"/>
              <w:bottom w:val="nil"/>
              <w:right w:val="nil"/>
            </w:tcBorders>
            <w:shd w:val="clear" w:color="auto" w:fill="auto"/>
            <w:noWrap/>
            <w:vAlign w:val="bottom"/>
            <w:hideMark/>
          </w:tcPr>
          <w:p w14:paraId="3B3EA8D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533 (61.2) </w:t>
            </w:r>
          </w:p>
        </w:tc>
        <w:tc>
          <w:tcPr>
            <w:tcW w:w="1823" w:type="dxa"/>
            <w:tcBorders>
              <w:top w:val="nil"/>
              <w:left w:val="nil"/>
              <w:bottom w:val="nil"/>
              <w:right w:val="nil"/>
            </w:tcBorders>
            <w:shd w:val="clear" w:color="auto" w:fill="auto"/>
            <w:noWrap/>
            <w:vAlign w:val="bottom"/>
            <w:hideMark/>
          </w:tcPr>
          <w:p w14:paraId="6DE0BAAA"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568 (61.6) </w:t>
            </w:r>
          </w:p>
        </w:tc>
        <w:tc>
          <w:tcPr>
            <w:tcW w:w="1823" w:type="dxa"/>
            <w:tcBorders>
              <w:top w:val="nil"/>
              <w:left w:val="nil"/>
              <w:bottom w:val="nil"/>
              <w:right w:val="nil"/>
            </w:tcBorders>
            <w:shd w:val="clear" w:color="auto" w:fill="auto"/>
            <w:noWrap/>
            <w:vAlign w:val="bottom"/>
            <w:hideMark/>
          </w:tcPr>
          <w:p w14:paraId="6165F52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965 (60.6) </w:t>
            </w:r>
          </w:p>
        </w:tc>
        <w:tc>
          <w:tcPr>
            <w:tcW w:w="965" w:type="dxa"/>
            <w:tcBorders>
              <w:top w:val="nil"/>
              <w:left w:val="nil"/>
              <w:bottom w:val="nil"/>
              <w:right w:val="nil"/>
            </w:tcBorders>
            <w:shd w:val="clear" w:color="auto" w:fill="auto"/>
            <w:noWrap/>
            <w:vAlign w:val="bottom"/>
            <w:hideMark/>
          </w:tcPr>
          <w:p w14:paraId="1F7BD56E"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61DE93F9"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5DECD3A7"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61809CA3"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3</w:t>
            </w:r>
          </w:p>
        </w:tc>
        <w:tc>
          <w:tcPr>
            <w:tcW w:w="1786" w:type="dxa"/>
            <w:tcBorders>
              <w:top w:val="nil"/>
              <w:left w:val="nil"/>
              <w:bottom w:val="nil"/>
              <w:right w:val="nil"/>
            </w:tcBorders>
            <w:shd w:val="clear" w:color="auto" w:fill="auto"/>
            <w:noWrap/>
            <w:vAlign w:val="bottom"/>
            <w:hideMark/>
          </w:tcPr>
          <w:p w14:paraId="1E05F36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072 (25.9) </w:t>
            </w:r>
          </w:p>
        </w:tc>
        <w:tc>
          <w:tcPr>
            <w:tcW w:w="1823" w:type="dxa"/>
            <w:tcBorders>
              <w:top w:val="nil"/>
              <w:left w:val="nil"/>
              <w:bottom w:val="nil"/>
              <w:right w:val="nil"/>
            </w:tcBorders>
            <w:shd w:val="clear" w:color="auto" w:fill="auto"/>
            <w:noWrap/>
            <w:vAlign w:val="bottom"/>
            <w:hideMark/>
          </w:tcPr>
          <w:p w14:paraId="6558911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85 (26.9) </w:t>
            </w:r>
          </w:p>
        </w:tc>
        <w:tc>
          <w:tcPr>
            <w:tcW w:w="1823" w:type="dxa"/>
            <w:tcBorders>
              <w:top w:val="nil"/>
              <w:left w:val="nil"/>
              <w:bottom w:val="nil"/>
              <w:right w:val="nil"/>
            </w:tcBorders>
            <w:shd w:val="clear" w:color="auto" w:fill="auto"/>
            <w:noWrap/>
            <w:vAlign w:val="bottom"/>
            <w:hideMark/>
          </w:tcPr>
          <w:p w14:paraId="11C3CA5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87 (24.3) </w:t>
            </w:r>
          </w:p>
        </w:tc>
        <w:tc>
          <w:tcPr>
            <w:tcW w:w="965" w:type="dxa"/>
            <w:tcBorders>
              <w:top w:val="nil"/>
              <w:left w:val="nil"/>
              <w:bottom w:val="nil"/>
              <w:right w:val="nil"/>
            </w:tcBorders>
            <w:shd w:val="clear" w:color="auto" w:fill="auto"/>
            <w:noWrap/>
            <w:vAlign w:val="bottom"/>
            <w:hideMark/>
          </w:tcPr>
          <w:p w14:paraId="1F357BE4"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4C400080" w14:textId="77777777" w:rsidTr="00730717">
        <w:trPr>
          <w:gridAfter w:val="1"/>
          <w:wAfter w:w="237" w:type="dxa"/>
          <w:trHeight w:val="200"/>
        </w:trPr>
        <w:tc>
          <w:tcPr>
            <w:tcW w:w="1561" w:type="dxa"/>
            <w:vMerge w:val="restart"/>
            <w:tcBorders>
              <w:top w:val="nil"/>
              <w:left w:val="nil"/>
              <w:right w:val="nil"/>
            </w:tcBorders>
            <w:shd w:val="clear" w:color="auto" w:fill="auto"/>
            <w:noWrap/>
            <w:hideMark/>
          </w:tcPr>
          <w:p w14:paraId="32DF8F80"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Social Deprivation Index*</w:t>
            </w:r>
          </w:p>
        </w:tc>
        <w:tc>
          <w:tcPr>
            <w:tcW w:w="2976" w:type="dxa"/>
            <w:tcBorders>
              <w:top w:val="nil"/>
              <w:left w:val="nil"/>
              <w:bottom w:val="nil"/>
              <w:right w:val="nil"/>
            </w:tcBorders>
            <w:shd w:val="clear" w:color="auto" w:fill="auto"/>
            <w:noWrap/>
            <w:vAlign w:val="bottom"/>
            <w:hideMark/>
          </w:tcPr>
          <w:p w14:paraId="4590E563"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Least Deprived</w:t>
            </w:r>
          </w:p>
        </w:tc>
        <w:tc>
          <w:tcPr>
            <w:tcW w:w="1786" w:type="dxa"/>
            <w:tcBorders>
              <w:top w:val="nil"/>
              <w:left w:val="nil"/>
              <w:bottom w:val="nil"/>
              <w:right w:val="nil"/>
            </w:tcBorders>
            <w:shd w:val="clear" w:color="auto" w:fill="auto"/>
            <w:noWrap/>
            <w:vAlign w:val="bottom"/>
            <w:hideMark/>
          </w:tcPr>
          <w:p w14:paraId="62BCD02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47 (20.5) </w:t>
            </w:r>
          </w:p>
        </w:tc>
        <w:tc>
          <w:tcPr>
            <w:tcW w:w="1823" w:type="dxa"/>
            <w:tcBorders>
              <w:top w:val="nil"/>
              <w:left w:val="nil"/>
              <w:bottom w:val="nil"/>
              <w:right w:val="nil"/>
            </w:tcBorders>
            <w:shd w:val="clear" w:color="auto" w:fill="auto"/>
            <w:noWrap/>
            <w:vAlign w:val="bottom"/>
            <w:hideMark/>
          </w:tcPr>
          <w:p w14:paraId="008AED3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93 (19.4) </w:t>
            </w:r>
          </w:p>
        </w:tc>
        <w:tc>
          <w:tcPr>
            <w:tcW w:w="1823" w:type="dxa"/>
            <w:tcBorders>
              <w:top w:val="nil"/>
              <w:left w:val="nil"/>
              <w:bottom w:val="nil"/>
              <w:right w:val="nil"/>
            </w:tcBorders>
            <w:shd w:val="clear" w:color="auto" w:fill="auto"/>
            <w:noWrap/>
            <w:vAlign w:val="bottom"/>
            <w:hideMark/>
          </w:tcPr>
          <w:p w14:paraId="6CBB50E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54 (22.3) </w:t>
            </w:r>
          </w:p>
        </w:tc>
        <w:tc>
          <w:tcPr>
            <w:tcW w:w="965" w:type="dxa"/>
            <w:tcBorders>
              <w:top w:val="nil"/>
              <w:left w:val="nil"/>
              <w:bottom w:val="nil"/>
              <w:right w:val="nil"/>
            </w:tcBorders>
            <w:shd w:val="clear" w:color="auto" w:fill="auto"/>
            <w:noWrap/>
            <w:vAlign w:val="bottom"/>
            <w:hideMark/>
          </w:tcPr>
          <w:p w14:paraId="691B029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003</w:t>
            </w:r>
          </w:p>
        </w:tc>
      </w:tr>
      <w:tr w:rsidR="007E3DBA" w:rsidRPr="000621D5" w14:paraId="7DEFBCD8" w14:textId="77777777" w:rsidTr="00730717">
        <w:trPr>
          <w:gridAfter w:val="1"/>
          <w:wAfter w:w="237" w:type="dxa"/>
          <w:trHeight w:val="200"/>
        </w:trPr>
        <w:tc>
          <w:tcPr>
            <w:tcW w:w="1561" w:type="dxa"/>
            <w:vMerge/>
            <w:tcBorders>
              <w:left w:val="nil"/>
              <w:right w:val="nil"/>
            </w:tcBorders>
            <w:shd w:val="clear" w:color="auto" w:fill="auto"/>
            <w:noWrap/>
            <w:vAlign w:val="bottom"/>
            <w:hideMark/>
          </w:tcPr>
          <w:p w14:paraId="4E600292"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544F6D3C"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2nd Quintile</w:t>
            </w:r>
          </w:p>
        </w:tc>
        <w:tc>
          <w:tcPr>
            <w:tcW w:w="1786" w:type="dxa"/>
            <w:tcBorders>
              <w:top w:val="nil"/>
              <w:left w:val="nil"/>
              <w:bottom w:val="nil"/>
              <w:right w:val="nil"/>
            </w:tcBorders>
            <w:shd w:val="clear" w:color="auto" w:fill="auto"/>
            <w:noWrap/>
            <w:vAlign w:val="bottom"/>
            <w:hideMark/>
          </w:tcPr>
          <w:p w14:paraId="061E7A9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38 (20.3) </w:t>
            </w:r>
          </w:p>
        </w:tc>
        <w:tc>
          <w:tcPr>
            <w:tcW w:w="1823" w:type="dxa"/>
            <w:tcBorders>
              <w:top w:val="nil"/>
              <w:left w:val="nil"/>
              <w:bottom w:val="nil"/>
              <w:right w:val="nil"/>
            </w:tcBorders>
            <w:shd w:val="clear" w:color="auto" w:fill="auto"/>
            <w:noWrap/>
            <w:vAlign w:val="bottom"/>
            <w:hideMark/>
          </w:tcPr>
          <w:p w14:paraId="5A523DA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02 (19.8) </w:t>
            </w:r>
          </w:p>
        </w:tc>
        <w:tc>
          <w:tcPr>
            <w:tcW w:w="1823" w:type="dxa"/>
            <w:tcBorders>
              <w:top w:val="nil"/>
              <w:left w:val="nil"/>
              <w:bottom w:val="nil"/>
              <w:right w:val="nil"/>
            </w:tcBorders>
            <w:shd w:val="clear" w:color="auto" w:fill="auto"/>
            <w:noWrap/>
            <w:vAlign w:val="bottom"/>
            <w:hideMark/>
          </w:tcPr>
          <w:p w14:paraId="2015575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36 (21.2) </w:t>
            </w:r>
          </w:p>
        </w:tc>
        <w:tc>
          <w:tcPr>
            <w:tcW w:w="965" w:type="dxa"/>
            <w:tcBorders>
              <w:top w:val="nil"/>
              <w:left w:val="nil"/>
              <w:bottom w:val="nil"/>
              <w:right w:val="nil"/>
            </w:tcBorders>
            <w:shd w:val="clear" w:color="auto" w:fill="auto"/>
            <w:noWrap/>
            <w:vAlign w:val="bottom"/>
            <w:hideMark/>
          </w:tcPr>
          <w:p w14:paraId="6DC371C0"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0EAF7D55" w14:textId="77777777" w:rsidTr="00730717">
        <w:trPr>
          <w:gridAfter w:val="1"/>
          <w:wAfter w:w="237" w:type="dxa"/>
          <w:trHeight w:val="200"/>
        </w:trPr>
        <w:tc>
          <w:tcPr>
            <w:tcW w:w="1561" w:type="dxa"/>
            <w:vMerge/>
            <w:tcBorders>
              <w:left w:val="nil"/>
              <w:right w:val="nil"/>
            </w:tcBorders>
            <w:shd w:val="clear" w:color="auto" w:fill="auto"/>
            <w:noWrap/>
            <w:vAlign w:val="bottom"/>
            <w:hideMark/>
          </w:tcPr>
          <w:p w14:paraId="712CB276"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5AC74CC8"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3rd Quintile</w:t>
            </w:r>
          </w:p>
        </w:tc>
        <w:tc>
          <w:tcPr>
            <w:tcW w:w="1786" w:type="dxa"/>
            <w:tcBorders>
              <w:top w:val="nil"/>
              <w:left w:val="nil"/>
              <w:bottom w:val="nil"/>
              <w:right w:val="nil"/>
            </w:tcBorders>
            <w:shd w:val="clear" w:color="auto" w:fill="auto"/>
            <w:noWrap/>
            <w:vAlign w:val="bottom"/>
            <w:hideMark/>
          </w:tcPr>
          <w:p w14:paraId="2AD96E7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29 (20.1) </w:t>
            </w:r>
          </w:p>
        </w:tc>
        <w:tc>
          <w:tcPr>
            <w:tcW w:w="1823" w:type="dxa"/>
            <w:tcBorders>
              <w:top w:val="nil"/>
              <w:left w:val="nil"/>
              <w:bottom w:val="nil"/>
              <w:right w:val="nil"/>
            </w:tcBorders>
            <w:shd w:val="clear" w:color="auto" w:fill="auto"/>
            <w:noWrap/>
            <w:vAlign w:val="bottom"/>
            <w:hideMark/>
          </w:tcPr>
          <w:p w14:paraId="7270CFC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54 (21.8) </w:t>
            </w:r>
          </w:p>
        </w:tc>
        <w:tc>
          <w:tcPr>
            <w:tcW w:w="1823" w:type="dxa"/>
            <w:tcBorders>
              <w:top w:val="nil"/>
              <w:left w:val="nil"/>
              <w:bottom w:val="nil"/>
              <w:right w:val="nil"/>
            </w:tcBorders>
            <w:shd w:val="clear" w:color="auto" w:fill="auto"/>
            <w:noWrap/>
            <w:vAlign w:val="bottom"/>
            <w:hideMark/>
          </w:tcPr>
          <w:p w14:paraId="6CE1119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75 (17.3) </w:t>
            </w:r>
          </w:p>
        </w:tc>
        <w:tc>
          <w:tcPr>
            <w:tcW w:w="965" w:type="dxa"/>
            <w:tcBorders>
              <w:top w:val="nil"/>
              <w:left w:val="nil"/>
              <w:bottom w:val="nil"/>
              <w:right w:val="nil"/>
            </w:tcBorders>
            <w:shd w:val="clear" w:color="auto" w:fill="auto"/>
            <w:noWrap/>
            <w:vAlign w:val="bottom"/>
            <w:hideMark/>
          </w:tcPr>
          <w:p w14:paraId="116C9C29"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159192AB" w14:textId="77777777" w:rsidTr="00730717">
        <w:trPr>
          <w:gridAfter w:val="1"/>
          <w:wAfter w:w="237" w:type="dxa"/>
          <w:trHeight w:val="200"/>
        </w:trPr>
        <w:tc>
          <w:tcPr>
            <w:tcW w:w="1561" w:type="dxa"/>
            <w:vMerge/>
            <w:tcBorders>
              <w:left w:val="nil"/>
              <w:bottom w:val="nil"/>
              <w:right w:val="nil"/>
            </w:tcBorders>
            <w:shd w:val="clear" w:color="auto" w:fill="auto"/>
            <w:noWrap/>
            <w:vAlign w:val="bottom"/>
            <w:hideMark/>
          </w:tcPr>
          <w:p w14:paraId="7D67CE56"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1263BCBF"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4th Quintile</w:t>
            </w:r>
          </w:p>
        </w:tc>
        <w:tc>
          <w:tcPr>
            <w:tcW w:w="1786" w:type="dxa"/>
            <w:tcBorders>
              <w:top w:val="nil"/>
              <w:left w:val="nil"/>
              <w:bottom w:val="nil"/>
              <w:right w:val="nil"/>
            </w:tcBorders>
            <w:shd w:val="clear" w:color="auto" w:fill="auto"/>
            <w:noWrap/>
            <w:vAlign w:val="bottom"/>
            <w:hideMark/>
          </w:tcPr>
          <w:p w14:paraId="174C967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25 (20.0) </w:t>
            </w:r>
          </w:p>
        </w:tc>
        <w:tc>
          <w:tcPr>
            <w:tcW w:w="1823" w:type="dxa"/>
            <w:tcBorders>
              <w:top w:val="nil"/>
              <w:left w:val="nil"/>
              <w:bottom w:val="nil"/>
              <w:right w:val="nil"/>
            </w:tcBorders>
            <w:shd w:val="clear" w:color="auto" w:fill="auto"/>
            <w:noWrap/>
            <w:vAlign w:val="bottom"/>
            <w:hideMark/>
          </w:tcPr>
          <w:p w14:paraId="70356470"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19 (20.4) </w:t>
            </w:r>
          </w:p>
        </w:tc>
        <w:tc>
          <w:tcPr>
            <w:tcW w:w="1823" w:type="dxa"/>
            <w:tcBorders>
              <w:top w:val="nil"/>
              <w:left w:val="nil"/>
              <w:bottom w:val="nil"/>
              <w:right w:val="nil"/>
            </w:tcBorders>
            <w:shd w:val="clear" w:color="auto" w:fill="auto"/>
            <w:noWrap/>
            <w:vAlign w:val="bottom"/>
            <w:hideMark/>
          </w:tcPr>
          <w:p w14:paraId="4B5B1DA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06 (19.3) </w:t>
            </w:r>
          </w:p>
        </w:tc>
        <w:tc>
          <w:tcPr>
            <w:tcW w:w="965" w:type="dxa"/>
            <w:tcBorders>
              <w:top w:val="nil"/>
              <w:left w:val="nil"/>
              <w:bottom w:val="nil"/>
              <w:right w:val="nil"/>
            </w:tcBorders>
            <w:shd w:val="clear" w:color="auto" w:fill="auto"/>
            <w:noWrap/>
            <w:vAlign w:val="bottom"/>
            <w:hideMark/>
          </w:tcPr>
          <w:p w14:paraId="018CE749"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0BB04BD7"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0CB477FA"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026B663D"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Most Deprived</w:t>
            </w:r>
          </w:p>
        </w:tc>
        <w:tc>
          <w:tcPr>
            <w:tcW w:w="1786" w:type="dxa"/>
            <w:tcBorders>
              <w:top w:val="nil"/>
              <w:left w:val="nil"/>
              <w:bottom w:val="nil"/>
              <w:right w:val="nil"/>
            </w:tcBorders>
            <w:shd w:val="clear" w:color="auto" w:fill="auto"/>
            <w:noWrap/>
            <w:vAlign w:val="bottom"/>
            <w:hideMark/>
          </w:tcPr>
          <w:p w14:paraId="6D3DD4AA"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787 (19.1) </w:t>
            </w:r>
          </w:p>
        </w:tc>
        <w:tc>
          <w:tcPr>
            <w:tcW w:w="1823" w:type="dxa"/>
            <w:tcBorders>
              <w:top w:val="nil"/>
              <w:left w:val="nil"/>
              <w:bottom w:val="nil"/>
              <w:right w:val="nil"/>
            </w:tcBorders>
            <w:shd w:val="clear" w:color="auto" w:fill="auto"/>
            <w:noWrap/>
            <w:vAlign w:val="bottom"/>
            <w:hideMark/>
          </w:tcPr>
          <w:p w14:paraId="78145D2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72 (18.6) </w:t>
            </w:r>
          </w:p>
        </w:tc>
        <w:tc>
          <w:tcPr>
            <w:tcW w:w="1823" w:type="dxa"/>
            <w:tcBorders>
              <w:top w:val="nil"/>
              <w:left w:val="nil"/>
              <w:bottom w:val="nil"/>
              <w:right w:val="nil"/>
            </w:tcBorders>
            <w:shd w:val="clear" w:color="auto" w:fill="auto"/>
            <w:noWrap/>
            <w:vAlign w:val="bottom"/>
            <w:hideMark/>
          </w:tcPr>
          <w:p w14:paraId="404797B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15 (19.9) </w:t>
            </w:r>
          </w:p>
        </w:tc>
        <w:tc>
          <w:tcPr>
            <w:tcW w:w="965" w:type="dxa"/>
            <w:tcBorders>
              <w:top w:val="nil"/>
              <w:left w:val="nil"/>
              <w:bottom w:val="nil"/>
              <w:right w:val="nil"/>
            </w:tcBorders>
            <w:shd w:val="clear" w:color="auto" w:fill="auto"/>
            <w:noWrap/>
            <w:vAlign w:val="bottom"/>
            <w:hideMark/>
          </w:tcPr>
          <w:p w14:paraId="1594E20A"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36BD42FA" w14:textId="77777777" w:rsidTr="00730717">
        <w:trPr>
          <w:gridAfter w:val="1"/>
          <w:wAfter w:w="237" w:type="dxa"/>
          <w:trHeight w:val="200"/>
        </w:trPr>
        <w:tc>
          <w:tcPr>
            <w:tcW w:w="1561" w:type="dxa"/>
            <w:vMerge w:val="restart"/>
            <w:tcBorders>
              <w:top w:val="nil"/>
              <w:left w:val="nil"/>
              <w:right w:val="nil"/>
            </w:tcBorders>
            <w:shd w:val="clear" w:color="auto" w:fill="auto"/>
            <w:noWrap/>
            <w:hideMark/>
          </w:tcPr>
          <w:p w14:paraId="055A1F0C"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History of Specific Comorbidity</w:t>
            </w:r>
          </w:p>
        </w:tc>
        <w:tc>
          <w:tcPr>
            <w:tcW w:w="2976" w:type="dxa"/>
            <w:tcBorders>
              <w:top w:val="nil"/>
              <w:left w:val="nil"/>
              <w:bottom w:val="nil"/>
              <w:right w:val="nil"/>
            </w:tcBorders>
            <w:shd w:val="clear" w:color="auto" w:fill="auto"/>
            <w:noWrap/>
            <w:vAlign w:val="bottom"/>
            <w:hideMark/>
          </w:tcPr>
          <w:p w14:paraId="6D65BBB7"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IHD</w:t>
            </w:r>
          </w:p>
        </w:tc>
        <w:tc>
          <w:tcPr>
            <w:tcW w:w="1786" w:type="dxa"/>
            <w:tcBorders>
              <w:top w:val="nil"/>
              <w:left w:val="nil"/>
              <w:bottom w:val="nil"/>
              <w:right w:val="nil"/>
            </w:tcBorders>
            <w:shd w:val="clear" w:color="auto" w:fill="auto"/>
            <w:noWrap/>
            <w:vAlign w:val="bottom"/>
            <w:hideMark/>
          </w:tcPr>
          <w:p w14:paraId="72DF49B2"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78 (21.2) </w:t>
            </w:r>
          </w:p>
        </w:tc>
        <w:tc>
          <w:tcPr>
            <w:tcW w:w="1823" w:type="dxa"/>
            <w:tcBorders>
              <w:top w:val="nil"/>
              <w:left w:val="nil"/>
              <w:bottom w:val="nil"/>
              <w:right w:val="nil"/>
            </w:tcBorders>
            <w:shd w:val="clear" w:color="auto" w:fill="auto"/>
            <w:noWrap/>
            <w:vAlign w:val="bottom"/>
            <w:hideMark/>
          </w:tcPr>
          <w:p w14:paraId="7B1B395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51 (21.6) </w:t>
            </w:r>
          </w:p>
        </w:tc>
        <w:tc>
          <w:tcPr>
            <w:tcW w:w="1823" w:type="dxa"/>
            <w:tcBorders>
              <w:top w:val="nil"/>
              <w:left w:val="nil"/>
              <w:bottom w:val="nil"/>
              <w:right w:val="nil"/>
            </w:tcBorders>
            <w:shd w:val="clear" w:color="auto" w:fill="auto"/>
            <w:noWrap/>
            <w:vAlign w:val="bottom"/>
            <w:hideMark/>
          </w:tcPr>
          <w:p w14:paraId="5E74567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27 (20.5) </w:t>
            </w:r>
          </w:p>
        </w:tc>
        <w:tc>
          <w:tcPr>
            <w:tcW w:w="965" w:type="dxa"/>
            <w:tcBorders>
              <w:top w:val="nil"/>
              <w:left w:val="nil"/>
              <w:bottom w:val="nil"/>
              <w:right w:val="nil"/>
            </w:tcBorders>
            <w:shd w:val="clear" w:color="auto" w:fill="auto"/>
            <w:noWrap/>
            <w:vAlign w:val="bottom"/>
            <w:hideMark/>
          </w:tcPr>
          <w:p w14:paraId="3025D73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415</w:t>
            </w:r>
          </w:p>
        </w:tc>
      </w:tr>
      <w:tr w:rsidR="007E3DBA" w:rsidRPr="000621D5" w14:paraId="61C4C38F" w14:textId="77777777" w:rsidTr="00730717">
        <w:trPr>
          <w:gridAfter w:val="1"/>
          <w:wAfter w:w="237" w:type="dxa"/>
          <w:trHeight w:val="200"/>
        </w:trPr>
        <w:tc>
          <w:tcPr>
            <w:tcW w:w="1561" w:type="dxa"/>
            <w:vMerge/>
            <w:tcBorders>
              <w:left w:val="nil"/>
              <w:right w:val="nil"/>
            </w:tcBorders>
            <w:shd w:val="clear" w:color="auto" w:fill="auto"/>
            <w:noWrap/>
            <w:vAlign w:val="bottom"/>
            <w:hideMark/>
          </w:tcPr>
          <w:p w14:paraId="15BF31F0"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62EB71BE"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COPD</w:t>
            </w:r>
          </w:p>
        </w:tc>
        <w:tc>
          <w:tcPr>
            <w:tcW w:w="1786" w:type="dxa"/>
            <w:tcBorders>
              <w:top w:val="nil"/>
              <w:left w:val="nil"/>
              <w:bottom w:val="nil"/>
              <w:right w:val="nil"/>
            </w:tcBorders>
            <w:shd w:val="clear" w:color="auto" w:fill="auto"/>
            <w:noWrap/>
            <w:vAlign w:val="bottom"/>
            <w:hideMark/>
          </w:tcPr>
          <w:p w14:paraId="7D7770A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99 (9.6) </w:t>
            </w:r>
          </w:p>
        </w:tc>
        <w:tc>
          <w:tcPr>
            <w:tcW w:w="1823" w:type="dxa"/>
            <w:tcBorders>
              <w:top w:val="nil"/>
              <w:left w:val="nil"/>
              <w:bottom w:val="nil"/>
              <w:right w:val="nil"/>
            </w:tcBorders>
            <w:shd w:val="clear" w:color="auto" w:fill="auto"/>
            <w:noWrap/>
            <w:vAlign w:val="bottom"/>
            <w:hideMark/>
          </w:tcPr>
          <w:p w14:paraId="6A2955F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57 (10.1) </w:t>
            </w:r>
          </w:p>
        </w:tc>
        <w:tc>
          <w:tcPr>
            <w:tcW w:w="1823" w:type="dxa"/>
            <w:tcBorders>
              <w:top w:val="nil"/>
              <w:left w:val="nil"/>
              <w:bottom w:val="nil"/>
              <w:right w:val="nil"/>
            </w:tcBorders>
            <w:shd w:val="clear" w:color="auto" w:fill="auto"/>
            <w:noWrap/>
            <w:vAlign w:val="bottom"/>
            <w:hideMark/>
          </w:tcPr>
          <w:p w14:paraId="4ED4A20D"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42 (8.9) </w:t>
            </w:r>
          </w:p>
        </w:tc>
        <w:tc>
          <w:tcPr>
            <w:tcW w:w="965" w:type="dxa"/>
            <w:tcBorders>
              <w:top w:val="nil"/>
              <w:left w:val="nil"/>
              <w:bottom w:val="nil"/>
              <w:right w:val="nil"/>
            </w:tcBorders>
            <w:shd w:val="clear" w:color="auto" w:fill="auto"/>
            <w:noWrap/>
            <w:vAlign w:val="bottom"/>
            <w:hideMark/>
          </w:tcPr>
          <w:p w14:paraId="4E59B01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231</w:t>
            </w:r>
          </w:p>
        </w:tc>
      </w:tr>
      <w:tr w:rsidR="007E3DBA" w:rsidRPr="000621D5" w14:paraId="471C0550"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548F2C0D"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1399C62B"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DM</w:t>
            </w:r>
          </w:p>
        </w:tc>
        <w:tc>
          <w:tcPr>
            <w:tcW w:w="1786" w:type="dxa"/>
            <w:tcBorders>
              <w:top w:val="nil"/>
              <w:left w:val="nil"/>
              <w:bottom w:val="nil"/>
              <w:right w:val="nil"/>
            </w:tcBorders>
            <w:shd w:val="clear" w:color="auto" w:fill="auto"/>
            <w:noWrap/>
            <w:vAlign w:val="bottom"/>
            <w:hideMark/>
          </w:tcPr>
          <w:p w14:paraId="0D541220"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85 (9.3) </w:t>
            </w:r>
          </w:p>
        </w:tc>
        <w:tc>
          <w:tcPr>
            <w:tcW w:w="1823" w:type="dxa"/>
            <w:tcBorders>
              <w:top w:val="nil"/>
              <w:left w:val="nil"/>
              <w:bottom w:val="nil"/>
              <w:right w:val="nil"/>
            </w:tcBorders>
            <w:shd w:val="clear" w:color="auto" w:fill="auto"/>
            <w:noWrap/>
            <w:vAlign w:val="bottom"/>
            <w:hideMark/>
          </w:tcPr>
          <w:p w14:paraId="6D48196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49 (9.8) </w:t>
            </w:r>
          </w:p>
        </w:tc>
        <w:tc>
          <w:tcPr>
            <w:tcW w:w="1823" w:type="dxa"/>
            <w:tcBorders>
              <w:top w:val="nil"/>
              <w:left w:val="nil"/>
              <w:bottom w:val="nil"/>
              <w:right w:val="nil"/>
            </w:tcBorders>
            <w:shd w:val="clear" w:color="auto" w:fill="auto"/>
            <w:noWrap/>
            <w:vAlign w:val="bottom"/>
            <w:hideMark/>
          </w:tcPr>
          <w:p w14:paraId="02049FE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36 (8.5) </w:t>
            </w:r>
          </w:p>
        </w:tc>
        <w:tc>
          <w:tcPr>
            <w:tcW w:w="965" w:type="dxa"/>
            <w:tcBorders>
              <w:top w:val="nil"/>
              <w:left w:val="nil"/>
              <w:bottom w:val="nil"/>
              <w:right w:val="nil"/>
            </w:tcBorders>
            <w:shd w:val="clear" w:color="auto" w:fill="auto"/>
            <w:noWrap/>
            <w:vAlign w:val="bottom"/>
            <w:hideMark/>
          </w:tcPr>
          <w:p w14:paraId="0678107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199</w:t>
            </w:r>
          </w:p>
        </w:tc>
      </w:tr>
      <w:tr w:rsidR="007E3DBA" w:rsidRPr="000621D5" w14:paraId="61957929" w14:textId="77777777" w:rsidTr="00730717">
        <w:trPr>
          <w:gridAfter w:val="1"/>
          <w:wAfter w:w="237" w:type="dxa"/>
          <w:trHeight w:val="200"/>
        </w:trPr>
        <w:tc>
          <w:tcPr>
            <w:tcW w:w="4537" w:type="dxa"/>
            <w:gridSpan w:val="2"/>
            <w:tcBorders>
              <w:top w:val="nil"/>
              <w:left w:val="nil"/>
              <w:bottom w:val="nil"/>
              <w:right w:val="nil"/>
            </w:tcBorders>
            <w:shd w:val="clear" w:color="auto" w:fill="auto"/>
            <w:noWrap/>
            <w:vAlign w:val="bottom"/>
            <w:hideMark/>
          </w:tcPr>
          <w:p w14:paraId="1904B05D"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Number of recorded comorbidities</w:t>
            </w:r>
          </w:p>
        </w:tc>
        <w:tc>
          <w:tcPr>
            <w:tcW w:w="1786" w:type="dxa"/>
            <w:tcBorders>
              <w:top w:val="nil"/>
              <w:left w:val="nil"/>
              <w:bottom w:val="nil"/>
              <w:right w:val="nil"/>
            </w:tcBorders>
            <w:shd w:val="clear" w:color="auto" w:fill="auto"/>
            <w:noWrap/>
            <w:vAlign w:val="bottom"/>
            <w:hideMark/>
          </w:tcPr>
          <w:p w14:paraId="63EE8FF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00 [0.00, 1.00]</w:t>
            </w:r>
          </w:p>
        </w:tc>
        <w:tc>
          <w:tcPr>
            <w:tcW w:w="1823" w:type="dxa"/>
            <w:tcBorders>
              <w:top w:val="nil"/>
              <w:left w:val="nil"/>
              <w:bottom w:val="nil"/>
              <w:right w:val="nil"/>
            </w:tcBorders>
            <w:shd w:val="clear" w:color="auto" w:fill="auto"/>
            <w:noWrap/>
            <w:vAlign w:val="bottom"/>
            <w:hideMark/>
          </w:tcPr>
          <w:p w14:paraId="5215C8B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00 [0.00, 1.00]</w:t>
            </w:r>
          </w:p>
        </w:tc>
        <w:tc>
          <w:tcPr>
            <w:tcW w:w="1823" w:type="dxa"/>
            <w:tcBorders>
              <w:top w:val="nil"/>
              <w:left w:val="nil"/>
              <w:bottom w:val="nil"/>
              <w:right w:val="nil"/>
            </w:tcBorders>
            <w:shd w:val="clear" w:color="auto" w:fill="auto"/>
            <w:noWrap/>
            <w:vAlign w:val="bottom"/>
            <w:hideMark/>
          </w:tcPr>
          <w:p w14:paraId="28C1704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00 [0.00, 1.00]</w:t>
            </w:r>
          </w:p>
        </w:tc>
        <w:tc>
          <w:tcPr>
            <w:tcW w:w="965" w:type="dxa"/>
            <w:tcBorders>
              <w:top w:val="nil"/>
              <w:left w:val="nil"/>
              <w:bottom w:val="nil"/>
              <w:right w:val="nil"/>
            </w:tcBorders>
            <w:shd w:val="clear" w:color="auto" w:fill="auto"/>
            <w:noWrap/>
            <w:vAlign w:val="bottom"/>
            <w:hideMark/>
          </w:tcPr>
          <w:p w14:paraId="1FFDAAFD"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008¶</w:t>
            </w:r>
          </w:p>
        </w:tc>
      </w:tr>
      <w:tr w:rsidR="007E3DBA" w:rsidRPr="000621D5" w14:paraId="5D30EB13" w14:textId="77777777" w:rsidTr="00730717">
        <w:trPr>
          <w:gridAfter w:val="1"/>
          <w:wAfter w:w="237" w:type="dxa"/>
          <w:trHeight w:val="200"/>
        </w:trPr>
        <w:tc>
          <w:tcPr>
            <w:tcW w:w="1561" w:type="dxa"/>
            <w:vMerge w:val="restart"/>
            <w:tcBorders>
              <w:top w:val="nil"/>
              <w:left w:val="nil"/>
              <w:right w:val="nil"/>
            </w:tcBorders>
            <w:shd w:val="clear" w:color="auto" w:fill="auto"/>
            <w:noWrap/>
            <w:hideMark/>
          </w:tcPr>
          <w:p w14:paraId="3E55FE26"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Annual Hospital Volume</w:t>
            </w:r>
          </w:p>
        </w:tc>
        <w:tc>
          <w:tcPr>
            <w:tcW w:w="2976" w:type="dxa"/>
            <w:tcBorders>
              <w:top w:val="nil"/>
              <w:left w:val="nil"/>
              <w:bottom w:val="nil"/>
              <w:right w:val="nil"/>
            </w:tcBorders>
            <w:shd w:val="clear" w:color="auto" w:fill="auto"/>
            <w:noWrap/>
            <w:vAlign w:val="bottom"/>
            <w:hideMark/>
          </w:tcPr>
          <w:p w14:paraId="0403D2FF"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1 to 30</w:t>
            </w:r>
          </w:p>
        </w:tc>
        <w:tc>
          <w:tcPr>
            <w:tcW w:w="1786" w:type="dxa"/>
            <w:tcBorders>
              <w:top w:val="nil"/>
              <w:left w:val="nil"/>
              <w:bottom w:val="nil"/>
              <w:right w:val="nil"/>
            </w:tcBorders>
            <w:shd w:val="clear" w:color="auto" w:fill="auto"/>
            <w:noWrap/>
            <w:vAlign w:val="bottom"/>
            <w:hideMark/>
          </w:tcPr>
          <w:p w14:paraId="21C2364A"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08 (7.4) </w:t>
            </w:r>
          </w:p>
        </w:tc>
        <w:tc>
          <w:tcPr>
            <w:tcW w:w="1823" w:type="dxa"/>
            <w:tcBorders>
              <w:top w:val="nil"/>
              <w:left w:val="nil"/>
              <w:bottom w:val="nil"/>
              <w:right w:val="nil"/>
            </w:tcBorders>
            <w:shd w:val="clear" w:color="auto" w:fill="auto"/>
            <w:noWrap/>
            <w:vAlign w:val="bottom"/>
            <w:hideMark/>
          </w:tcPr>
          <w:p w14:paraId="32A96A7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90 (7.5) </w:t>
            </w:r>
          </w:p>
        </w:tc>
        <w:tc>
          <w:tcPr>
            <w:tcW w:w="1823" w:type="dxa"/>
            <w:tcBorders>
              <w:top w:val="nil"/>
              <w:left w:val="nil"/>
              <w:bottom w:val="nil"/>
              <w:right w:val="nil"/>
            </w:tcBorders>
            <w:shd w:val="clear" w:color="auto" w:fill="auto"/>
            <w:noWrap/>
            <w:vAlign w:val="bottom"/>
            <w:hideMark/>
          </w:tcPr>
          <w:p w14:paraId="2865DF7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18 (7.4) </w:t>
            </w:r>
          </w:p>
        </w:tc>
        <w:tc>
          <w:tcPr>
            <w:tcW w:w="965" w:type="dxa"/>
            <w:tcBorders>
              <w:top w:val="nil"/>
              <w:left w:val="nil"/>
              <w:bottom w:val="nil"/>
              <w:right w:val="nil"/>
            </w:tcBorders>
            <w:shd w:val="clear" w:color="auto" w:fill="auto"/>
            <w:noWrap/>
            <w:vAlign w:val="bottom"/>
            <w:hideMark/>
          </w:tcPr>
          <w:p w14:paraId="673AFE0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lt;0.001</w:t>
            </w:r>
          </w:p>
        </w:tc>
      </w:tr>
      <w:tr w:rsidR="007E3DBA" w:rsidRPr="000621D5" w14:paraId="766C28BD" w14:textId="77777777" w:rsidTr="00730717">
        <w:trPr>
          <w:gridAfter w:val="1"/>
          <w:wAfter w:w="237" w:type="dxa"/>
          <w:trHeight w:val="200"/>
        </w:trPr>
        <w:tc>
          <w:tcPr>
            <w:tcW w:w="1561" w:type="dxa"/>
            <w:vMerge/>
            <w:tcBorders>
              <w:left w:val="nil"/>
              <w:right w:val="nil"/>
            </w:tcBorders>
            <w:shd w:val="clear" w:color="auto" w:fill="auto"/>
            <w:noWrap/>
            <w:vAlign w:val="bottom"/>
            <w:hideMark/>
          </w:tcPr>
          <w:p w14:paraId="38B71424"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628C738E"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31 to 60</w:t>
            </w:r>
          </w:p>
        </w:tc>
        <w:tc>
          <w:tcPr>
            <w:tcW w:w="1786" w:type="dxa"/>
            <w:tcBorders>
              <w:top w:val="nil"/>
              <w:left w:val="nil"/>
              <w:bottom w:val="nil"/>
              <w:right w:val="nil"/>
            </w:tcBorders>
            <w:shd w:val="clear" w:color="auto" w:fill="auto"/>
            <w:noWrap/>
            <w:vAlign w:val="bottom"/>
            <w:hideMark/>
          </w:tcPr>
          <w:p w14:paraId="4139FD8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117 (51.1) </w:t>
            </w:r>
          </w:p>
        </w:tc>
        <w:tc>
          <w:tcPr>
            <w:tcW w:w="1823" w:type="dxa"/>
            <w:tcBorders>
              <w:top w:val="nil"/>
              <w:left w:val="nil"/>
              <w:bottom w:val="nil"/>
              <w:right w:val="nil"/>
            </w:tcBorders>
            <w:shd w:val="clear" w:color="auto" w:fill="auto"/>
            <w:noWrap/>
            <w:vAlign w:val="bottom"/>
            <w:hideMark/>
          </w:tcPr>
          <w:p w14:paraId="68C10AC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392 (54.7) </w:t>
            </w:r>
          </w:p>
        </w:tc>
        <w:tc>
          <w:tcPr>
            <w:tcW w:w="1823" w:type="dxa"/>
            <w:tcBorders>
              <w:top w:val="nil"/>
              <w:left w:val="nil"/>
              <w:bottom w:val="nil"/>
              <w:right w:val="nil"/>
            </w:tcBorders>
            <w:shd w:val="clear" w:color="auto" w:fill="auto"/>
            <w:noWrap/>
            <w:vAlign w:val="bottom"/>
            <w:hideMark/>
          </w:tcPr>
          <w:p w14:paraId="50C8289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725 (45.5) </w:t>
            </w:r>
          </w:p>
        </w:tc>
        <w:tc>
          <w:tcPr>
            <w:tcW w:w="965" w:type="dxa"/>
            <w:tcBorders>
              <w:top w:val="nil"/>
              <w:left w:val="nil"/>
              <w:bottom w:val="nil"/>
              <w:right w:val="nil"/>
            </w:tcBorders>
            <w:shd w:val="clear" w:color="auto" w:fill="auto"/>
            <w:noWrap/>
            <w:vAlign w:val="bottom"/>
            <w:hideMark/>
          </w:tcPr>
          <w:p w14:paraId="29CB46E9"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5EB52F77" w14:textId="77777777" w:rsidTr="00730717">
        <w:trPr>
          <w:gridAfter w:val="1"/>
          <w:wAfter w:w="237" w:type="dxa"/>
          <w:trHeight w:val="200"/>
        </w:trPr>
        <w:tc>
          <w:tcPr>
            <w:tcW w:w="1561" w:type="dxa"/>
            <w:vMerge/>
            <w:tcBorders>
              <w:left w:val="nil"/>
              <w:bottom w:val="nil"/>
              <w:right w:val="nil"/>
            </w:tcBorders>
            <w:shd w:val="clear" w:color="auto" w:fill="auto"/>
            <w:noWrap/>
            <w:vAlign w:val="bottom"/>
            <w:hideMark/>
          </w:tcPr>
          <w:p w14:paraId="2E63E188"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48CFF672"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t;60</w:t>
            </w:r>
          </w:p>
        </w:tc>
        <w:tc>
          <w:tcPr>
            <w:tcW w:w="1786" w:type="dxa"/>
            <w:tcBorders>
              <w:top w:val="nil"/>
              <w:left w:val="nil"/>
              <w:bottom w:val="nil"/>
              <w:right w:val="nil"/>
            </w:tcBorders>
            <w:shd w:val="clear" w:color="auto" w:fill="auto"/>
            <w:noWrap/>
            <w:vAlign w:val="bottom"/>
            <w:hideMark/>
          </w:tcPr>
          <w:p w14:paraId="6D2E5DA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714 (41.4) </w:t>
            </w:r>
          </w:p>
        </w:tc>
        <w:tc>
          <w:tcPr>
            <w:tcW w:w="1823" w:type="dxa"/>
            <w:tcBorders>
              <w:top w:val="nil"/>
              <w:left w:val="nil"/>
              <w:bottom w:val="nil"/>
              <w:right w:val="nil"/>
            </w:tcBorders>
            <w:shd w:val="clear" w:color="auto" w:fill="auto"/>
            <w:noWrap/>
            <w:vAlign w:val="bottom"/>
            <w:hideMark/>
          </w:tcPr>
          <w:p w14:paraId="26CC0BF7"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964 (37.9) </w:t>
            </w:r>
          </w:p>
        </w:tc>
        <w:tc>
          <w:tcPr>
            <w:tcW w:w="1823" w:type="dxa"/>
            <w:tcBorders>
              <w:top w:val="nil"/>
              <w:left w:val="nil"/>
              <w:bottom w:val="nil"/>
              <w:right w:val="nil"/>
            </w:tcBorders>
            <w:shd w:val="clear" w:color="auto" w:fill="auto"/>
            <w:noWrap/>
            <w:vAlign w:val="bottom"/>
            <w:hideMark/>
          </w:tcPr>
          <w:p w14:paraId="7CF3C80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750 (47.1) </w:t>
            </w:r>
          </w:p>
        </w:tc>
        <w:tc>
          <w:tcPr>
            <w:tcW w:w="965" w:type="dxa"/>
            <w:tcBorders>
              <w:top w:val="nil"/>
              <w:left w:val="nil"/>
              <w:bottom w:val="nil"/>
              <w:right w:val="nil"/>
            </w:tcBorders>
            <w:shd w:val="clear" w:color="auto" w:fill="auto"/>
            <w:noWrap/>
            <w:vAlign w:val="bottom"/>
            <w:hideMark/>
          </w:tcPr>
          <w:p w14:paraId="2F4E0226"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04ACDDB5"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67EAC2E4"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ypT</w:t>
            </w:r>
          </w:p>
        </w:tc>
        <w:tc>
          <w:tcPr>
            <w:tcW w:w="2976" w:type="dxa"/>
            <w:tcBorders>
              <w:top w:val="nil"/>
              <w:left w:val="nil"/>
              <w:bottom w:val="nil"/>
              <w:right w:val="nil"/>
            </w:tcBorders>
            <w:shd w:val="clear" w:color="auto" w:fill="auto"/>
            <w:noWrap/>
            <w:vAlign w:val="bottom"/>
            <w:hideMark/>
          </w:tcPr>
          <w:p w14:paraId="34439CCA"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0</w:t>
            </w:r>
          </w:p>
        </w:tc>
        <w:tc>
          <w:tcPr>
            <w:tcW w:w="1786" w:type="dxa"/>
            <w:tcBorders>
              <w:top w:val="nil"/>
              <w:left w:val="nil"/>
              <w:bottom w:val="nil"/>
              <w:right w:val="nil"/>
            </w:tcBorders>
            <w:shd w:val="clear" w:color="auto" w:fill="auto"/>
            <w:noWrap/>
            <w:vAlign w:val="bottom"/>
            <w:hideMark/>
          </w:tcPr>
          <w:p w14:paraId="20E2C3C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79 (7.0) </w:t>
            </w:r>
          </w:p>
        </w:tc>
        <w:tc>
          <w:tcPr>
            <w:tcW w:w="1823" w:type="dxa"/>
            <w:tcBorders>
              <w:top w:val="nil"/>
              <w:left w:val="nil"/>
              <w:bottom w:val="nil"/>
              <w:right w:val="nil"/>
            </w:tcBorders>
            <w:shd w:val="clear" w:color="auto" w:fill="auto"/>
            <w:noWrap/>
            <w:vAlign w:val="bottom"/>
            <w:hideMark/>
          </w:tcPr>
          <w:p w14:paraId="367E882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81 (7.4) </w:t>
            </w:r>
          </w:p>
        </w:tc>
        <w:tc>
          <w:tcPr>
            <w:tcW w:w="1823" w:type="dxa"/>
            <w:tcBorders>
              <w:top w:val="nil"/>
              <w:left w:val="nil"/>
              <w:bottom w:val="nil"/>
              <w:right w:val="nil"/>
            </w:tcBorders>
            <w:shd w:val="clear" w:color="auto" w:fill="auto"/>
            <w:noWrap/>
            <w:vAlign w:val="bottom"/>
            <w:hideMark/>
          </w:tcPr>
          <w:p w14:paraId="2F3B3E7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98 (6.4) </w:t>
            </w:r>
          </w:p>
        </w:tc>
        <w:tc>
          <w:tcPr>
            <w:tcW w:w="965" w:type="dxa"/>
            <w:tcBorders>
              <w:top w:val="nil"/>
              <w:left w:val="nil"/>
              <w:bottom w:val="nil"/>
              <w:right w:val="nil"/>
            </w:tcBorders>
            <w:shd w:val="clear" w:color="auto" w:fill="auto"/>
            <w:noWrap/>
            <w:vAlign w:val="bottom"/>
            <w:hideMark/>
          </w:tcPr>
          <w:p w14:paraId="0ED7B7A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064</w:t>
            </w:r>
          </w:p>
        </w:tc>
      </w:tr>
      <w:tr w:rsidR="007E3DBA" w:rsidRPr="000621D5" w14:paraId="0FD859EC"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76C21509"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0EADE186"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1</w:t>
            </w:r>
          </w:p>
        </w:tc>
        <w:tc>
          <w:tcPr>
            <w:tcW w:w="1786" w:type="dxa"/>
            <w:tcBorders>
              <w:top w:val="nil"/>
              <w:left w:val="nil"/>
              <w:bottom w:val="nil"/>
              <w:right w:val="nil"/>
            </w:tcBorders>
            <w:shd w:val="clear" w:color="auto" w:fill="auto"/>
            <w:noWrap/>
            <w:vAlign w:val="bottom"/>
            <w:hideMark/>
          </w:tcPr>
          <w:p w14:paraId="3FB190D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15 (13.0) </w:t>
            </w:r>
          </w:p>
        </w:tc>
        <w:tc>
          <w:tcPr>
            <w:tcW w:w="1823" w:type="dxa"/>
            <w:tcBorders>
              <w:top w:val="nil"/>
              <w:left w:val="nil"/>
              <w:bottom w:val="nil"/>
              <w:right w:val="nil"/>
            </w:tcBorders>
            <w:shd w:val="clear" w:color="auto" w:fill="auto"/>
            <w:noWrap/>
            <w:vAlign w:val="bottom"/>
            <w:hideMark/>
          </w:tcPr>
          <w:p w14:paraId="1A0E8D0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23 (13.3) </w:t>
            </w:r>
          </w:p>
        </w:tc>
        <w:tc>
          <w:tcPr>
            <w:tcW w:w="1823" w:type="dxa"/>
            <w:tcBorders>
              <w:top w:val="nil"/>
              <w:left w:val="nil"/>
              <w:bottom w:val="nil"/>
              <w:right w:val="nil"/>
            </w:tcBorders>
            <w:shd w:val="clear" w:color="auto" w:fill="auto"/>
            <w:noWrap/>
            <w:vAlign w:val="bottom"/>
            <w:hideMark/>
          </w:tcPr>
          <w:p w14:paraId="3B45283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92 (12.5) </w:t>
            </w:r>
          </w:p>
        </w:tc>
        <w:tc>
          <w:tcPr>
            <w:tcW w:w="965" w:type="dxa"/>
            <w:tcBorders>
              <w:top w:val="nil"/>
              <w:left w:val="nil"/>
              <w:bottom w:val="nil"/>
              <w:right w:val="nil"/>
            </w:tcBorders>
            <w:shd w:val="clear" w:color="auto" w:fill="auto"/>
            <w:noWrap/>
            <w:vAlign w:val="bottom"/>
            <w:hideMark/>
          </w:tcPr>
          <w:p w14:paraId="6724F503"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6C27EF24"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79FE6070"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2EC6A140"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2</w:t>
            </w:r>
          </w:p>
        </w:tc>
        <w:tc>
          <w:tcPr>
            <w:tcW w:w="1786" w:type="dxa"/>
            <w:tcBorders>
              <w:top w:val="nil"/>
              <w:left w:val="nil"/>
              <w:bottom w:val="nil"/>
              <w:right w:val="nil"/>
            </w:tcBorders>
            <w:shd w:val="clear" w:color="auto" w:fill="auto"/>
            <w:noWrap/>
            <w:vAlign w:val="bottom"/>
            <w:hideMark/>
          </w:tcPr>
          <w:p w14:paraId="1524D1C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31 (13.4) </w:t>
            </w:r>
          </w:p>
        </w:tc>
        <w:tc>
          <w:tcPr>
            <w:tcW w:w="1823" w:type="dxa"/>
            <w:tcBorders>
              <w:top w:val="nil"/>
              <w:left w:val="nil"/>
              <w:bottom w:val="nil"/>
              <w:right w:val="nil"/>
            </w:tcBorders>
            <w:shd w:val="clear" w:color="auto" w:fill="auto"/>
            <w:noWrap/>
            <w:vAlign w:val="bottom"/>
            <w:hideMark/>
          </w:tcPr>
          <w:p w14:paraId="40902AEA"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18 (13.1) </w:t>
            </w:r>
          </w:p>
        </w:tc>
        <w:tc>
          <w:tcPr>
            <w:tcW w:w="1823" w:type="dxa"/>
            <w:tcBorders>
              <w:top w:val="nil"/>
              <w:left w:val="nil"/>
              <w:bottom w:val="nil"/>
              <w:right w:val="nil"/>
            </w:tcBorders>
            <w:shd w:val="clear" w:color="auto" w:fill="auto"/>
            <w:noWrap/>
            <w:vAlign w:val="bottom"/>
            <w:hideMark/>
          </w:tcPr>
          <w:p w14:paraId="75CB1D42"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13 (13.9) </w:t>
            </w:r>
          </w:p>
        </w:tc>
        <w:tc>
          <w:tcPr>
            <w:tcW w:w="965" w:type="dxa"/>
            <w:tcBorders>
              <w:top w:val="nil"/>
              <w:left w:val="nil"/>
              <w:bottom w:val="nil"/>
              <w:right w:val="nil"/>
            </w:tcBorders>
            <w:shd w:val="clear" w:color="auto" w:fill="auto"/>
            <w:noWrap/>
            <w:vAlign w:val="bottom"/>
            <w:hideMark/>
          </w:tcPr>
          <w:p w14:paraId="0C2E6D68"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3A5CCF7B"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530E3967"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63BD1209"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3</w:t>
            </w:r>
          </w:p>
        </w:tc>
        <w:tc>
          <w:tcPr>
            <w:tcW w:w="1786" w:type="dxa"/>
            <w:tcBorders>
              <w:top w:val="nil"/>
              <w:left w:val="nil"/>
              <w:bottom w:val="nil"/>
              <w:right w:val="nil"/>
            </w:tcBorders>
            <w:shd w:val="clear" w:color="auto" w:fill="auto"/>
            <w:noWrap/>
            <w:vAlign w:val="bottom"/>
            <w:hideMark/>
          </w:tcPr>
          <w:p w14:paraId="6769D98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203 (55.6) </w:t>
            </w:r>
          </w:p>
        </w:tc>
        <w:tc>
          <w:tcPr>
            <w:tcW w:w="1823" w:type="dxa"/>
            <w:tcBorders>
              <w:top w:val="nil"/>
              <w:left w:val="nil"/>
              <w:bottom w:val="nil"/>
              <w:right w:val="nil"/>
            </w:tcBorders>
            <w:shd w:val="clear" w:color="auto" w:fill="auto"/>
            <w:noWrap/>
            <w:vAlign w:val="bottom"/>
            <w:hideMark/>
          </w:tcPr>
          <w:p w14:paraId="62CA1BD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321 (54.3) </w:t>
            </w:r>
          </w:p>
        </w:tc>
        <w:tc>
          <w:tcPr>
            <w:tcW w:w="1823" w:type="dxa"/>
            <w:tcBorders>
              <w:top w:val="nil"/>
              <w:left w:val="nil"/>
              <w:bottom w:val="nil"/>
              <w:right w:val="nil"/>
            </w:tcBorders>
            <w:shd w:val="clear" w:color="auto" w:fill="auto"/>
            <w:noWrap/>
            <w:vAlign w:val="bottom"/>
            <w:hideMark/>
          </w:tcPr>
          <w:p w14:paraId="7E9A786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82 (57.6) </w:t>
            </w:r>
          </w:p>
        </w:tc>
        <w:tc>
          <w:tcPr>
            <w:tcW w:w="965" w:type="dxa"/>
            <w:tcBorders>
              <w:top w:val="nil"/>
              <w:left w:val="nil"/>
              <w:bottom w:val="nil"/>
              <w:right w:val="nil"/>
            </w:tcBorders>
            <w:shd w:val="clear" w:color="auto" w:fill="auto"/>
            <w:noWrap/>
            <w:vAlign w:val="bottom"/>
            <w:hideMark/>
          </w:tcPr>
          <w:p w14:paraId="070A8A00"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1B884C91"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15908557"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64582468"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4</w:t>
            </w:r>
          </w:p>
        </w:tc>
        <w:tc>
          <w:tcPr>
            <w:tcW w:w="1786" w:type="dxa"/>
            <w:tcBorders>
              <w:top w:val="nil"/>
              <w:left w:val="nil"/>
              <w:bottom w:val="nil"/>
              <w:right w:val="nil"/>
            </w:tcBorders>
            <w:shd w:val="clear" w:color="auto" w:fill="auto"/>
            <w:noWrap/>
            <w:vAlign w:val="bottom"/>
            <w:hideMark/>
          </w:tcPr>
          <w:p w14:paraId="2479A6C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35 (11.0) </w:t>
            </w:r>
          </w:p>
        </w:tc>
        <w:tc>
          <w:tcPr>
            <w:tcW w:w="1823" w:type="dxa"/>
            <w:tcBorders>
              <w:top w:val="nil"/>
              <w:left w:val="nil"/>
              <w:bottom w:val="nil"/>
              <w:right w:val="nil"/>
            </w:tcBorders>
            <w:shd w:val="clear" w:color="auto" w:fill="auto"/>
            <w:noWrap/>
            <w:vAlign w:val="bottom"/>
            <w:hideMark/>
          </w:tcPr>
          <w:p w14:paraId="69FF5FC7"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89 (11.9) </w:t>
            </w:r>
          </w:p>
        </w:tc>
        <w:tc>
          <w:tcPr>
            <w:tcW w:w="1823" w:type="dxa"/>
            <w:tcBorders>
              <w:top w:val="nil"/>
              <w:left w:val="nil"/>
              <w:bottom w:val="nil"/>
              <w:right w:val="nil"/>
            </w:tcBorders>
            <w:shd w:val="clear" w:color="auto" w:fill="auto"/>
            <w:noWrap/>
            <w:vAlign w:val="bottom"/>
            <w:hideMark/>
          </w:tcPr>
          <w:p w14:paraId="050A4670"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46 (9.5) </w:t>
            </w:r>
          </w:p>
        </w:tc>
        <w:tc>
          <w:tcPr>
            <w:tcW w:w="965" w:type="dxa"/>
            <w:tcBorders>
              <w:top w:val="nil"/>
              <w:left w:val="nil"/>
              <w:bottom w:val="nil"/>
              <w:right w:val="nil"/>
            </w:tcBorders>
            <w:shd w:val="clear" w:color="auto" w:fill="auto"/>
            <w:noWrap/>
            <w:vAlign w:val="bottom"/>
            <w:hideMark/>
          </w:tcPr>
          <w:p w14:paraId="763CF4CD"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320EF022"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56EE2653"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ypN</w:t>
            </w:r>
          </w:p>
        </w:tc>
        <w:tc>
          <w:tcPr>
            <w:tcW w:w="2976" w:type="dxa"/>
            <w:tcBorders>
              <w:top w:val="nil"/>
              <w:left w:val="nil"/>
              <w:bottom w:val="nil"/>
              <w:right w:val="nil"/>
            </w:tcBorders>
            <w:shd w:val="clear" w:color="auto" w:fill="auto"/>
            <w:noWrap/>
            <w:vAlign w:val="bottom"/>
            <w:hideMark/>
          </w:tcPr>
          <w:p w14:paraId="09411B38"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0</w:t>
            </w:r>
          </w:p>
        </w:tc>
        <w:tc>
          <w:tcPr>
            <w:tcW w:w="1786" w:type="dxa"/>
            <w:tcBorders>
              <w:top w:val="nil"/>
              <w:left w:val="nil"/>
              <w:bottom w:val="nil"/>
              <w:right w:val="nil"/>
            </w:tcBorders>
            <w:shd w:val="clear" w:color="auto" w:fill="auto"/>
            <w:noWrap/>
            <w:vAlign w:val="bottom"/>
            <w:hideMark/>
          </w:tcPr>
          <w:p w14:paraId="21BDD76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708 (43.2) </w:t>
            </w:r>
          </w:p>
        </w:tc>
        <w:tc>
          <w:tcPr>
            <w:tcW w:w="1823" w:type="dxa"/>
            <w:tcBorders>
              <w:top w:val="nil"/>
              <w:left w:val="nil"/>
              <w:bottom w:val="nil"/>
              <w:right w:val="nil"/>
            </w:tcBorders>
            <w:shd w:val="clear" w:color="auto" w:fill="auto"/>
            <w:noWrap/>
            <w:vAlign w:val="bottom"/>
            <w:hideMark/>
          </w:tcPr>
          <w:p w14:paraId="0AFCB29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063 (43.8) </w:t>
            </w:r>
          </w:p>
        </w:tc>
        <w:tc>
          <w:tcPr>
            <w:tcW w:w="1823" w:type="dxa"/>
            <w:tcBorders>
              <w:top w:val="nil"/>
              <w:left w:val="nil"/>
              <w:bottom w:val="nil"/>
              <w:right w:val="nil"/>
            </w:tcBorders>
            <w:shd w:val="clear" w:color="auto" w:fill="auto"/>
            <w:noWrap/>
            <w:vAlign w:val="bottom"/>
            <w:hideMark/>
          </w:tcPr>
          <w:p w14:paraId="1B5C9C4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45 (42.2) </w:t>
            </w:r>
          </w:p>
        </w:tc>
        <w:tc>
          <w:tcPr>
            <w:tcW w:w="965" w:type="dxa"/>
            <w:tcBorders>
              <w:top w:val="nil"/>
              <w:left w:val="nil"/>
              <w:bottom w:val="nil"/>
              <w:right w:val="nil"/>
            </w:tcBorders>
            <w:shd w:val="clear" w:color="auto" w:fill="auto"/>
            <w:noWrap/>
            <w:vAlign w:val="bottom"/>
            <w:hideMark/>
          </w:tcPr>
          <w:p w14:paraId="4AE443E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416</w:t>
            </w:r>
          </w:p>
        </w:tc>
      </w:tr>
      <w:tr w:rsidR="007E3DBA" w:rsidRPr="000621D5" w14:paraId="012B34CD"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021F06B2"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7B5092EF"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1</w:t>
            </w:r>
          </w:p>
        </w:tc>
        <w:tc>
          <w:tcPr>
            <w:tcW w:w="1786" w:type="dxa"/>
            <w:tcBorders>
              <w:top w:val="nil"/>
              <w:left w:val="nil"/>
              <w:bottom w:val="nil"/>
              <w:right w:val="nil"/>
            </w:tcBorders>
            <w:shd w:val="clear" w:color="auto" w:fill="auto"/>
            <w:noWrap/>
            <w:vAlign w:val="bottom"/>
            <w:hideMark/>
          </w:tcPr>
          <w:p w14:paraId="5D21C47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51 (21.5) </w:t>
            </w:r>
          </w:p>
        </w:tc>
        <w:tc>
          <w:tcPr>
            <w:tcW w:w="1823" w:type="dxa"/>
            <w:tcBorders>
              <w:top w:val="nil"/>
              <w:left w:val="nil"/>
              <w:bottom w:val="nil"/>
              <w:right w:val="nil"/>
            </w:tcBorders>
            <w:shd w:val="clear" w:color="auto" w:fill="auto"/>
            <w:noWrap/>
            <w:vAlign w:val="bottom"/>
            <w:hideMark/>
          </w:tcPr>
          <w:p w14:paraId="737B4B3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26 (21.7) </w:t>
            </w:r>
          </w:p>
        </w:tc>
        <w:tc>
          <w:tcPr>
            <w:tcW w:w="1823" w:type="dxa"/>
            <w:tcBorders>
              <w:top w:val="nil"/>
              <w:left w:val="nil"/>
              <w:bottom w:val="nil"/>
              <w:right w:val="nil"/>
            </w:tcBorders>
            <w:shd w:val="clear" w:color="auto" w:fill="auto"/>
            <w:noWrap/>
            <w:vAlign w:val="bottom"/>
            <w:hideMark/>
          </w:tcPr>
          <w:p w14:paraId="5C018772"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25 (21.3) </w:t>
            </w:r>
          </w:p>
        </w:tc>
        <w:tc>
          <w:tcPr>
            <w:tcW w:w="965" w:type="dxa"/>
            <w:tcBorders>
              <w:top w:val="nil"/>
              <w:left w:val="nil"/>
              <w:bottom w:val="nil"/>
              <w:right w:val="nil"/>
            </w:tcBorders>
            <w:shd w:val="clear" w:color="auto" w:fill="auto"/>
            <w:noWrap/>
            <w:vAlign w:val="bottom"/>
            <w:hideMark/>
          </w:tcPr>
          <w:p w14:paraId="41B61407"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65D358BB"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7195514B"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085CACA0"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2</w:t>
            </w:r>
          </w:p>
        </w:tc>
        <w:tc>
          <w:tcPr>
            <w:tcW w:w="1786" w:type="dxa"/>
            <w:tcBorders>
              <w:top w:val="nil"/>
              <w:left w:val="nil"/>
              <w:bottom w:val="nil"/>
              <w:right w:val="nil"/>
            </w:tcBorders>
            <w:shd w:val="clear" w:color="auto" w:fill="auto"/>
            <w:noWrap/>
            <w:vAlign w:val="bottom"/>
            <w:hideMark/>
          </w:tcPr>
          <w:p w14:paraId="6657373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776 (19.6) </w:t>
            </w:r>
          </w:p>
        </w:tc>
        <w:tc>
          <w:tcPr>
            <w:tcW w:w="1823" w:type="dxa"/>
            <w:tcBorders>
              <w:top w:val="nil"/>
              <w:left w:val="nil"/>
              <w:bottom w:val="nil"/>
              <w:right w:val="nil"/>
            </w:tcBorders>
            <w:shd w:val="clear" w:color="auto" w:fill="auto"/>
            <w:noWrap/>
            <w:vAlign w:val="bottom"/>
            <w:hideMark/>
          </w:tcPr>
          <w:p w14:paraId="3AEEF31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56 (18.8) </w:t>
            </w:r>
          </w:p>
        </w:tc>
        <w:tc>
          <w:tcPr>
            <w:tcW w:w="1823" w:type="dxa"/>
            <w:tcBorders>
              <w:top w:val="nil"/>
              <w:left w:val="nil"/>
              <w:bottom w:val="nil"/>
              <w:right w:val="nil"/>
            </w:tcBorders>
            <w:shd w:val="clear" w:color="auto" w:fill="auto"/>
            <w:noWrap/>
            <w:vAlign w:val="bottom"/>
            <w:hideMark/>
          </w:tcPr>
          <w:p w14:paraId="7BF030E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20 (20.9) </w:t>
            </w:r>
          </w:p>
        </w:tc>
        <w:tc>
          <w:tcPr>
            <w:tcW w:w="965" w:type="dxa"/>
            <w:tcBorders>
              <w:top w:val="nil"/>
              <w:left w:val="nil"/>
              <w:bottom w:val="nil"/>
              <w:right w:val="nil"/>
            </w:tcBorders>
            <w:shd w:val="clear" w:color="auto" w:fill="auto"/>
            <w:noWrap/>
            <w:vAlign w:val="bottom"/>
            <w:hideMark/>
          </w:tcPr>
          <w:p w14:paraId="48906083"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3AEA2591"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77FFE149"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2E72A82E"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3</w:t>
            </w:r>
          </w:p>
        </w:tc>
        <w:tc>
          <w:tcPr>
            <w:tcW w:w="1786" w:type="dxa"/>
            <w:tcBorders>
              <w:top w:val="nil"/>
              <w:left w:val="nil"/>
              <w:bottom w:val="nil"/>
              <w:right w:val="nil"/>
            </w:tcBorders>
            <w:shd w:val="clear" w:color="auto" w:fill="auto"/>
            <w:noWrap/>
            <w:vAlign w:val="bottom"/>
            <w:hideMark/>
          </w:tcPr>
          <w:p w14:paraId="7FAAAD8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22 (15.7) </w:t>
            </w:r>
          </w:p>
        </w:tc>
        <w:tc>
          <w:tcPr>
            <w:tcW w:w="1823" w:type="dxa"/>
            <w:tcBorders>
              <w:top w:val="nil"/>
              <w:left w:val="nil"/>
              <w:bottom w:val="nil"/>
              <w:right w:val="nil"/>
            </w:tcBorders>
            <w:shd w:val="clear" w:color="auto" w:fill="auto"/>
            <w:noWrap/>
            <w:vAlign w:val="bottom"/>
            <w:hideMark/>
          </w:tcPr>
          <w:p w14:paraId="51CFCC17"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83 (15.8) </w:t>
            </w:r>
          </w:p>
        </w:tc>
        <w:tc>
          <w:tcPr>
            <w:tcW w:w="1823" w:type="dxa"/>
            <w:tcBorders>
              <w:top w:val="nil"/>
              <w:left w:val="nil"/>
              <w:bottom w:val="nil"/>
              <w:right w:val="nil"/>
            </w:tcBorders>
            <w:shd w:val="clear" w:color="auto" w:fill="auto"/>
            <w:noWrap/>
            <w:vAlign w:val="bottom"/>
            <w:hideMark/>
          </w:tcPr>
          <w:p w14:paraId="2BD5631A"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39 (15.6) </w:t>
            </w:r>
          </w:p>
        </w:tc>
        <w:tc>
          <w:tcPr>
            <w:tcW w:w="965" w:type="dxa"/>
            <w:tcBorders>
              <w:top w:val="nil"/>
              <w:left w:val="nil"/>
              <w:bottom w:val="nil"/>
              <w:right w:val="nil"/>
            </w:tcBorders>
            <w:shd w:val="clear" w:color="auto" w:fill="auto"/>
            <w:noWrap/>
            <w:vAlign w:val="bottom"/>
            <w:hideMark/>
          </w:tcPr>
          <w:p w14:paraId="3447A0A2"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5DE3517D" w14:textId="77777777" w:rsidTr="00730717">
        <w:trPr>
          <w:gridAfter w:val="1"/>
          <w:wAfter w:w="237" w:type="dxa"/>
          <w:trHeight w:val="200"/>
        </w:trPr>
        <w:tc>
          <w:tcPr>
            <w:tcW w:w="4537" w:type="dxa"/>
            <w:gridSpan w:val="2"/>
            <w:tcBorders>
              <w:top w:val="nil"/>
              <w:left w:val="nil"/>
              <w:bottom w:val="nil"/>
              <w:right w:val="nil"/>
            </w:tcBorders>
            <w:shd w:val="clear" w:color="auto" w:fill="auto"/>
            <w:noWrap/>
            <w:vAlign w:val="bottom"/>
            <w:hideMark/>
          </w:tcPr>
          <w:p w14:paraId="43B006CA"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CRM positive</w:t>
            </w:r>
          </w:p>
        </w:tc>
        <w:tc>
          <w:tcPr>
            <w:tcW w:w="1786" w:type="dxa"/>
            <w:tcBorders>
              <w:top w:val="nil"/>
              <w:left w:val="nil"/>
              <w:bottom w:val="nil"/>
              <w:right w:val="nil"/>
            </w:tcBorders>
            <w:shd w:val="clear" w:color="auto" w:fill="auto"/>
            <w:noWrap/>
            <w:vAlign w:val="bottom"/>
            <w:hideMark/>
          </w:tcPr>
          <w:p w14:paraId="5301486D"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791 (22.8) </w:t>
            </w:r>
          </w:p>
        </w:tc>
        <w:tc>
          <w:tcPr>
            <w:tcW w:w="1823" w:type="dxa"/>
            <w:tcBorders>
              <w:top w:val="nil"/>
              <w:left w:val="nil"/>
              <w:bottom w:val="nil"/>
              <w:right w:val="nil"/>
            </w:tcBorders>
            <w:shd w:val="clear" w:color="auto" w:fill="auto"/>
            <w:noWrap/>
            <w:vAlign w:val="bottom"/>
            <w:hideMark/>
          </w:tcPr>
          <w:p w14:paraId="73445DA7"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12 (24.0) </w:t>
            </w:r>
          </w:p>
        </w:tc>
        <w:tc>
          <w:tcPr>
            <w:tcW w:w="1823" w:type="dxa"/>
            <w:tcBorders>
              <w:top w:val="nil"/>
              <w:left w:val="nil"/>
              <w:bottom w:val="nil"/>
              <w:right w:val="nil"/>
            </w:tcBorders>
            <w:shd w:val="clear" w:color="auto" w:fill="auto"/>
            <w:noWrap/>
            <w:vAlign w:val="bottom"/>
            <w:hideMark/>
          </w:tcPr>
          <w:p w14:paraId="20C9CAA1"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79 (20.8) </w:t>
            </w:r>
          </w:p>
        </w:tc>
        <w:tc>
          <w:tcPr>
            <w:tcW w:w="965" w:type="dxa"/>
            <w:tcBorders>
              <w:top w:val="nil"/>
              <w:left w:val="nil"/>
              <w:bottom w:val="nil"/>
              <w:right w:val="nil"/>
            </w:tcBorders>
            <w:shd w:val="clear" w:color="auto" w:fill="auto"/>
            <w:noWrap/>
            <w:vAlign w:val="bottom"/>
            <w:hideMark/>
          </w:tcPr>
          <w:p w14:paraId="786F38C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036</w:t>
            </w:r>
          </w:p>
        </w:tc>
      </w:tr>
      <w:tr w:rsidR="007E3DBA" w:rsidRPr="000621D5" w14:paraId="586EE7D2"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74B9FEA6"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Grade</w:t>
            </w:r>
          </w:p>
        </w:tc>
        <w:tc>
          <w:tcPr>
            <w:tcW w:w="2976" w:type="dxa"/>
            <w:tcBorders>
              <w:top w:val="nil"/>
              <w:left w:val="nil"/>
              <w:bottom w:val="nil"/>
              <w:right w:val="nil"/>
            </w:tcBorders>
            <w:shd w:val="clear" w:color="auto" w:fill="auto"/>
            <w:noWrap/>
            <w:vAlign w:val="bottom"/>
            <w:hideMark/>
          </w:tcPr>
          <w:p w14:paraId="1E6B2922"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1</w:t>
            </w:r>
          </w:p>
        </w:tc>
        <w:tc>
          <w:tcPr>
            <w:tcW w:w="1786" w:type="dxa"/>
            <w:tcBorders>
              <w:top w:val="nil"/>
              <w:left w:val="nil"/>
              <w:bottom w:val="nil"/>
              <w:right w:val="nil"/>
            </w:tcBorders>
            <w:shd w:val="clear" w:color="auto" w:fill="auto"/>
            <w:noWrap/>
            <w:vAlign w:val="bottom"/>
            <w:hideMark/>
          </w:tcPr>
          <w:p w14:paraId="1015B68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16 (2.8) </w:t>
            </w:r>
          </w:p>
        </w:tc>
        <w:tc>
          <w:tcPr>
            <w:tcW w:w="1823" w:type="dxa"/>
            <w:tcBorders>
              <w:top w:val="nil"/>
              <w:left w:val="nil"/>
              <w:bottom w:val="nil"/>
              <w:right w:val="nil"/>
            </w:tcBorders>
            <w:shd w:val="clear" w:color="auto" w:fill="auto"/>
            <w:noWrap/>
            <w:vAlign w:val="bottom"/>
            <w:hideMark/>
          </w:tcPr>
          <w:p w14:paraId="2C07FCDC"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71 (2.8) </w:t>
            </w:r>
          </w:p>
        </w:tc>
        <w:tc>
          <w:tcPr>
            <w:tcW w:w="1823" w:type="dxa"/>
            <w:tcBorders>
              <w:top w:val="nil"/>
              <w:left w:val="nil"/>
              <w:bottom w:val="nil"/>
              <w:right w:val="nil"/>
            </w:tcBorders>
            <w:shd w:val="clear" w:color="auto" w:fill="auto"/>
            <w:noWrap/>
            <w:vAlign w:val="bottom"/>
            <w:hideMark/>
          </w:tcPr>
          <w:p w14:paraId="497C570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5 (2.8) </w:t>
            </w:r>
          </w:p>
        </w:tc>
        <w:tc>
          <w:tcPr>
            <w:tcW w:w="965" w:type="dxa"/>
            <w:tcBorders>
              <w:top w:val="nil"/>
              <w:left w:val="nil"/>
              <w:bottom w:val="nil"/>
              <w:right w:val="nil"/>
            </w:tcBorders>
            <w:shd w:val="clear" w:color="auto" w:fill="auto"/>
            <w:noWrap/>
            <w:vAlign w:val="bottom"/>
            <w:hideMark/>
          </w:tcPr>
          <w:p w14:paraId="42231F27"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852</w:t>
            </w:r>
          </w:p>
        </w:tc>
      </w:tr>
      <w:tr w:rsidR="007E3DBA" w:rsidRPr="000621D5" w14:paraId="10DF022F"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31C03629"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35EA98B0"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2</w:t>
            </w:r>
          </w:p>
        </w:tc>
        <w:tc>
          <w:tcPr>
            <w:tcW w:w="1786" w:type="dxa"/>
            <w:tcBorders>
              <w:top w:val="nil"/>
              <w:left w:val="nil"/>
              <w:bottom w:val="nil"/>
              <w:right w:val="nil"/>
            </w:tcBorders>
            <w:shd w:val="clear" w:color="auto" w:fill="auto"/>
            <w:noWrap/>
            <w:vAlign w:val="bottom"/>
            <w:hideMark/>
          </w:tcPr>
          <w:p w14:paraId="03F070F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409 (34.4) </w:t>
            </w:r>
          </w:p>
        </w:tc>
        <w:tc>
          <w:tcPr>
            <w:tcW w:w="1823" w:type="dxa"/>
            <w:tcBorders>
              <w:top w:val="nil"/>
              <w:left w:val="nil"/>
              <w:bottom w:val="nil"/>
              <w:right w:val="nil"/>
            </w:tcBorders>
            <w:shd w:val="clear" w:color="auto" w:fill="auto"/>
            <w:noWrap/>
            <w:vAlign w:val="bottom"/>
            <w:hideMark/>
          </w:tcPr>
          <w:p w14:paraId="3A2A126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72 (34.7) </w:t>
            </w:r>
          </w:p>
        </w:tc>
        <w:tc>
          <w:tcPr>
            <w:tcW w:w="1823" w:type="dxa"/>
            <w:tcBorders>
              <w:top w:val="nil"/>
              <w:left w:val="nil"/>
              <w:bottom w:val="nil"/>
              <w:right w:val="nil"/>
            </w:tcBorders>
            <w:shd w:val="clear" w:color="auto" w:fill="auto"/>
            <w:noWrap/>
            <w:vAlign w:val="bottom"/>
            <w:hideMark/>
          </w:tcPr>
          <w:p w14:paraId="7B104052"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537 (33.9) </w:t>
            </w:r>
          </w:p>
        </w:tc>
        <w:tc>
          <w:tcPr>
            <w:tcW w:w="965" w:type="dxa"/>
            <w:tcBorders>
              <w:top w:val="nil"/>
              <w:left w:val="nil"/>
              <w:bottom w:val="nil"/>
              <w:right w:val="nil"/>
            </w:tcBorders>
            <w:shd w:val="clear" w:color="auto" w:fill="auto"/>
            <w:noWrap/>
            <w:vAlign w:val="bottom"/>
            <w:hideMark/>
          </w:tcPr>
          <w:p w14:paraId="39807A42"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04BF7271"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56636E22"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3F84FCDF"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3/4</w:t>
            </w:r>
          </w:p>
        </w:tc>
        <w:tc>
          <w:tcPr>
            <w:tcW w:w="1786" w:type="dxa"/>
            <w:tcBorders>
              <w:top w:val="nil"/>
              <w:left w:val="nil"/>
              <w:bottom w:val="nil"/>
              <w:right w:val="nil"/>
            </w:tcBorders>
            <w:shd w:val="clear" w:color="auto" w:fill="auto"/>
            <w:noWrap/>
            <w:vAlign w:val="bottom"/>
            <w:hideMark/>
          </w:tcPr>
          <w:p w14:paraId="6BE5CDC7"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124 (51.8) </w:t>
            </w:r>
          </w:p>
        </w:tc>
        <w:tc>
          <w:tcPr>
            <w:tcW w:w="1823" w:type="dxa"/>
            <w:tcBorders>
              <w:top w:val="nil"/>
              <w:left w:val="nil"/>
              <w:bottom w:val="nil"/>
              <w:right w:val="nil"/>
            </w:tcBorders>
            <w:shd w:val="clear" w:color="auto" w:fill="auto"/>
            <w:noWrap/>
            <w:vAlign w:val="bottom"/>
            <w:hideMark/>
          </w:tcPr>
          <w:p w14:paraId="6A14322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289 (51.3) </w:t>
            </w:r>
          </w:p>
        </w:tc>
        <w:tc>
          <w:tcPr>
            <w:tcW w:w="1823" w:type="dxa"/>
            <w:tcBorders>
              <w:top w:val="nil"/>
              <w:left w:val="nil"/>
              <w:bottom w:val="nil"/>
              <w:right w:val="nil"/>
            </w:tcBorders>
            <w:shd w:val="clear" w:color="auto" w:fill="auto"/>
            <w:noWrap/>
            <w:vAlign w:val="bottom"/>
            <w:hideMark/>
          </w:tcPr>
          <w:p w14:paraId="23D5849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835 (52.6) </w:t>
            </w:r>
          </w:p>
        </w:tc>
        <w:tc>
          <w:tcPr>
            <w:tcW w:w="965" w:type="dxa"/>
            <w:tcBorders>
              <w:top w:val="nil"/>
              <w:left w:val="nil"/>
              <w:bottom w:val="nil"/>
              <w:right w:val="nil"/>
            </w:tcBorders>
            <w:shd w:val="clear" w:color="auto" w:fill="auto"/>
            <w:noWrap/>
            <w:vAlign w:val="bottom"/>
            <w:hideMark/>
          </w:tcPr>
          <w:p w14:paraId="514CA76A"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21181754" w14:textId="77777777" w:rsidTr="00730717">
        <w:trPr>
          <w:gridAfter w:val="1"/>
          <w:wAfter w:w="237" w:type="dxa"/>
          <w:trHeight w:val="200"/>
        </w:trPr>
        <w:tc>
          <w:tcPr>
            <w:tcW w:w="1561" w:type="dxa"/>
            <w:tcBorders>
              <w:top w:val="nil"/>
              <w:left w:val="nil"/>
              <w:bottom w:val="nil"/>
              <w:right w:val="nil"/>
            </w:tcBorders>
            <w:shd w:val="clear" w:color="auto" w:fill="auto"/>
            <w:noWrap/>
            <w:vAlign w:val="bottom"/>
            <w:hideMark/>
          </w:tcPr>
          <w:p w14:paraId="3F95FFDD" w14:textId="77777777" w:rsidR="007E3DBA" w:rsidRPr="000621D5" w:rsidRDefault="007E3DBA" w:rsidP="00730717">
            <w:pPr>
              <w:spacing w:before="0" w:line="240" w:lineRule="auto"/>
              <w:jc w:val="center"/>
              <w:rPr>
                <w:rFonts w:ascii="Times New Roman" w:hAnsi="Times New Roman"/>
                <w:sz w:val="20"/>
                <w:szCs w:val="20"/>
                <w:lang w:eastAsia="en-GB"/>
              </w:rPr>
            </w:pPr>
          </w:p>
        </w:tc>
        <w:tc>
          <w:tcPr>
            <w:tcW w:w="2976" w:type="dxa"/>
            <w:tcBorders>
              <w:top w:val="nil"/>
              <w:left w:val="nil"/>
              <w:bottom w:val="nil"/>
              <w:right w:val="nil"/>
            </w:tcBorders>
            <w:shd w:val="clear" w:color="auto" w:fill="auto"/>
            <w:noWrap/>
            <w:vAlign w:val="bottom"/>
            <w:hideMark/>
          </w:tcPr>
          <w:p w14:paraId="78859E91"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GX</w:t>
            </w:r>
          </w:p>
        </w:tc>
        <w:tc>
          <w:tcPr>
            <w:tcW w:w="1786" w:type="dxa"/>
            <w:tcBorders>
              <w:top w:val="nil"/>
              <w:left w:val="nil"/>
              <w:bottom w:val="nil"/>
              <w:right w:val="nil"/>
            </w:tcBorders>
            <w:shd w:val="clear" w:color="auto" w:fill="auto"/>
            <w:noWrap/>
            <w:vAlign w:val="bottom"/>
            <w:hideMark/>
          </w:tcPr>
          <w:p w14:paraId="3921265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50 (11.0) </w:t>
            </w:r>
          </w:p>
        </w:tc>
        <w:tc>
          <w:tcPr>
            <w:tcW w:w="1823" w:type="dxa"/>
            <w:tcBorders>
              <w:top w:val="nil"/>
              <w:left w:val="nil"/>
              <w:bottom w:val="nil"/>
              <w:right w:val="nil"/>
            </w:tcBorders>
            <w:shd w:val="clear" w:color="auto" w:fill="auto"/>
            <w:noWrap/>
            <w:vAlign w:val="bottom"/>
            <w:hideMark/>
          </w:tcPr>
          <w:p w14:paraId="47C8FFF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81 (11.2) </w:t>
            </w:r>
          </w:p>
        </w:tc>
        <w:tc>
          <w:tcPr>
            <w:tcW w:w="1823" w:type="dxa"/>
            <w:tcBorders>
              <w:top w:val="nil"/>
              <w:left w:val="nil"/>
              <w:bottom w:val="nil"/>
              <w:right w:val="nil"/>
            </w:tcBorders>
            <w:shd w:val="clear" w:color="auto" w:fill="auto"/>
            <w:noWrap/>
            <w:vAlign w:val="bottom"/>
            <w:hideMark/>
          </w:tcPr>
          <w:p w14:paraId="0510AC8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69 (10.7) </w:t>
            </w:r>
          </w:p>
        </w:tc>
        <w:tc>
          <w:tcPr>
            <w:tcW w:w="965" w:type="dxa"/>
            <w:tcBorders>
              <w:top w:val="nil"/>
              <w:left w:val="nil"/>
              <w:bottom w:val="nil"/>
              <w:right w:val="nil"/>
            </w:tcBorders>
            <w:shd w:val="clear" w:color="auto" w:fill="auto"/>
            <w:noWrap/>
            <w:vAlign w:val="bottom"/>
            <w:hideMark/>
          </w:tcPr>
          <w:p w14:paraId="6BB886CB"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224A86E7" w14:textId="77777777" w:rsidTr="00730717">
        <w:trPr>
          <w:gridAfter w:val="1"/>
          <w:wAfter w:w="237" w:type="dxa"/>
          <w:trHeight w:val="200"/>
        </w:trPr>
        <w:tc>
          <w:tcPr>
            <w:tcW w:w="1561" w:type="dxa"/>
            <w:vMerge w:val="restart"/>
            <w:tcBorders>
              <w:top w:val="nil"/>
              <w:left w:val="nil"/>
              <w:right w:val="nil"/>
            </w:tcBorders>
            <w:shd w:val="clear" w:color="auto" w:fill="auto"/>
            <w:noWrap/>
            <w:vAlign w:val="bottom"/>
            <w:hideMark/>
          </w:tcPr>
          <w:p w14:paraId="3443B57A"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Preoperative Regime</w:t>
            </w:r>
          </w:p>
        </w:tc>
        <w:tc>
          <w:tcPr>
            <w:tcW w:w="2976" w:type="dxa"/>
            <w:tcBorders>
              <w:top w:val="nil"/>
              <w:left w:val="nil"/>
              <w:bottom w:val="nil"/>
              <w:right w:val="nil"/>
            </w:tcBorders>
            <w:shd w:val="clear" w:color="auto" w:fill="auto"/>
            <w:noWrap/>
            <w:vAlign w:val="bottom"/>
            <w:hideMark/>
          </w:tcPr>
          <w:p w14:paraId="2495D97F" w14:textId="77777777" w:rsidR="007E3DBA" w:rsidRPr="000621D5" w:rsidRDefault="007E3DBA" w:rsidP="00730717">
            <w:pPr>
              <w:spacing w:before="0" w:line="240" w:lineRule="auto"/>
              <w:jc w:val="right"/>
              <w:rPr>
                <w:rFonts w:cs="Calibri"/>
                <w:color w:val="000000"/>
                <w:sz w:val="16"/>
                <w:szCs w:val="16"/>
                <w:lang w:eastAsia="en-GB"/>
              </w:rPr>
            </w:pPr>
            <w:r w:rsidRPr="000621D5">
              <w:rPr>
                <w:rFonts w:cs="Calibri"/>
                <w:color w:val="000000"/>
                <w:sz w:val="16"/>
                <w:szCs w:val="16"/>
                <w:lang w:eastAsia="en-GB"/>
              </w:rPr>
              <w:t>FLOT</w:t>
            </w:r>
          </w:p>
        </w:tc>
        <w:tc>
          <w:tcPr>
            <w:tcW w:w="1786" w:type="dxa"/>
            <w:tcBorders>
              <w:top w:val="nil"/>
              <w:left w:val="nil"/>
              <w:bottom w:val="nil"/>
              <w:right w:val="nil"/>
            </w:tcBorders>
            <w:shd w:val="clear" w:color="auto" w:fill="auto"/>
            <w:noWrap/>
            <w:vAlign w:val="bottom"/>
            <w:hideMark/>
          </w:tcPr>
          <w:p w14:paraId="23C59E40"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35 (3.3) </w:t>
            </w:r>
          </w:p>
        </w:tc>
        <w:tc>
          <w:tcPr>
            <w:tcW w:w="1823" w:type="dxa"/>
            <w:tcBorders>
              <w:top w:val="nil"/>
              <w:left w:val="nil"/>
              <w:bottom w:val="nil"/>
              <w:right w:val="nil"/>
            </w:tcBorders>
            <w:shd w:val="clear" w:color="auto" w:fill="auto"/>
            <w:noWrap/>
            <w:vAlign w:val="bottom"/>
            <w:hideMark/>
          </w:tcPr>
          <w:p w14:paraId="6F54D12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18 (4.6) </w:t>
            </w:r>
          </w:p>
        </w:tc>
        <w:tc>
          <w:tcPr>
            <w:tcW w:w="1823" w:type="dxa"/>
            <w:tcBorders>
              <w:top w:val="nil"/>
              <w:left w:val="nil"/>
              <w:bottom w:val="nil"/>
              <w:right w:val="nil"/>
            </w:tcBorders>
            <w:shd w:val="clear" w:color="auto" w:fill="auto"/>
            <w:noWrap/>
            <w:vAlign w:val="bottom"/>
            <w:hideMark/>
          </w:tcPr>
          <w:p w14:paraId="23E9493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7 (1.1) </w:t>
            </w:r>
          </w:p>
        </w:tc>
        <w:tc>
          <w:tcPr>
            <w:tcW w:w="965" w:type="dxa"/>
            <w:tcBorders>
              <w:top w:val="nil"/>
              <w:left w:val="nil"/>
              <w:bottom w:val="nil"/>
              <w:right w:val="nil"/>
            </w:tcBorders>
            <w:shd w:val="clear" w:color="auto" w:fill="auto"/>
            <w:noWrap/>
            <w:vAlign w:val="bottom"/>
            <w:hideMark/>
          </w:tcPr>
          <w:p w14:paraId="47ABBBA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lt;0.001</w:t>
            </w:r>
          </w:p>
        </w:tc>
      </w:tr>
      <w:tr w:rsidR="007E3DBA" w:rsidRPr="000621D5" w14:paraId="381316C9" w14:textId="77777777" w:rsidTr="00730717">
        <w:trPr>
          <w:gridAfter w:val="1"/>
          <w:wAfter w:w="237" w:type="dxa"/>
          <w:trHeight w:val="200"/>
        </w:trPr>
        <w:tc>
          <w:tcPr>
            <w:tcW w:w="1561" w:type="dxa"/>
            <w:vMerge/>
            <w:tcBorders>
              <w:left w:val="nil"/>
              <w:bottom w:val="nil"/>
              <w:right w:val="nil"/>
            </w:tcBorders>
            <w:shd w:val="clear" w:color="auto" w:fill="auto"/>
            <w:noWrap/>
            <w:vAlign w:val="bottom"/>
            <w:hideMark/>
          </w:tcPr>
          <w:p w14:paraId="20261D38" w14:textId="77777777" w:rsidR="007E3DBA" w:rsidRPr="000621D5" w:rsidRDefault="007E3DBA" w:rsidP="00730717">
            <w:pPr>
              <w:spacing w:before="0" w:line="240" w:lineRule="auto"/>
              <w:jc w:val="center"/>
              <w:rPr>
                <w:rFonts w:cs="Calibri"/>
                <w:color w:val="000000"/>
                <w:sz w:val="16"/>
                <w:szCs w:val="16"/>
                <w:lang w:eastAsia="en-GB"/>
              </w:rPr>
            </w:pPr>
          </w:p>
        </w:tc>
        <w:tc>
          <w:tcPr>
            <w:tcW w:w="2976" w:type="dxa"/>
            <w:tcBorders>
              <w:top w:val="nil"/>
              <w:left w:val="nil"/>
              <w:bottom w:val="nil"/>
              <w:right w:val="nil"/>
            </w:tcBorders>
            <w:shd w:val="clear" w:color="auto" w:fill="auto"/>
            <w:noWrap/>
            <w:vAlign w:val="bottom"/>
            <w:hideMark/>
          </w:tcPr>
          <w:p w14:paraId="713BA3E4" w14:textId="77777777" w:rsidR="007E3DBA" w:rsidRPr="000621D5" w:rsidRDefault="007E3DBA" w:rsidP="00730717">
            <w:pPr>
              <w:spacing w:before="0" w:line="240" w:lineRule="auto"/>
              <w:jc w:val="right"/>
              <w:rPr>
                <w:rFonts w:cs="Calibri"/>
                <w:color w:val="000000"/>
                <w:sz w:val="16"/>
                <w:szCs w:val="16"/>
                <w:lang w:eastAsia="en-GB"/>
              </w:rPr>
            </w:pPr>
            <w:r>
              <w:rPr>
                <w:rFonts w:cs="Calibri"/>
                <w:color w:val="000000"/>
                <w:sz w:val="16"/>
                <w:szCs w:val="16"/>
                <w:lang w:eastAsia="en-GB"/>
              </w:rPr>
              <w:t>Platinum</w:t>
            </w:r>
            <w:r w:rsidRPr="000621D5">
              <w:rPr>
                <w:rFonts w:cs="Calibri"/>
                <w:color w:val="000000"/>
                <w:sz w:val="16"/>
                <w:szCs w:val="16"/>
                <w:lang w:eastAsia="en-GB"/>
              </w:rPr>
              <w:t>-based triplet</w:t>
            </w:r>
          </w:p>
        </w:tc>
        <w:tc>
          <w:tcPr>
            <w:tcW w:w="1786" w:type="dxa"/>
            <w:tcBorders>
              <w:top w:val="nil"/>
              <w:left w:val="nil"/>
              <w:bottom w:val="nil"/>
              <w:right w:val="nil"/>
            </w:tcBorders>
            <w:shd w:val="clear" w:color="auto" w:fill="auto"/>
            <w:noWrap/>
            <w:vAlign w:val="bottom"/>
            <w:hideMark/>
          </w:tcPr>
          <w:p w14:paraId="180B44A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4004 (96.7)</w:t>
            </w:r>
          </w:p>
        </w:tc>
        <w:tc>
          <w:tcPr>
            <w:tcW w:w="1823" w:type="dxa"/>
            <w:tcBorders>
              <w:top w:val="nil"/>
              <w:left w:val="nil"/>
              <w:bottom w:val="nil"/>
              <w:right w:val="nil"/>
            </w:tcBorders>
            <w:shd w:val="clear" w:color="auto" w:fill="auto"/>
            <w:noWrap/>
            <w:vAlign w:val="bottom"/>
            <w:hideMark/>
          </w:tcPr>
          <w:p w14:paraId="0355D15A"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2428 (95.4)</w:t>
            </w:r>
          </w:p>
        </w:tc>
        <w:tc>
          <w:tcPr>
            <w:tcW w:w="1823" w:type="dxa"/>
            <w:tcBorders>
              <w:top w:val="nil"/>
              <w:left w:val="nil"/>
              <w:bottom w:val="nil"/>
              <w:right w:val="nil"/>
            </w:tcBorders>
            <w:shd w:val="clear" w:color="auto" w:fill="auto"/>
            <w:noWrap/>
            <w:vAlign w:val="bottom"/>
            <w:hideMark/>
          </w:tcPr>
          <w:p w14:paraId="0E4D27E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1576 (98.9)</w:t>
            </w:r>
          </w:p>
        </w:tc>
        <w:tc>
          <w:tcPr>
            <w:tcW w:w="965" w:type="dxa"/>
            <w:tcBorders>
              <w:top w:val="nil"/>
              <w:left w:val="nil"/>
              <w:bottom w:val="nil"/>
              <w:right w:val="nil"/>
            </w:tcBorders>
            <w:shd w:val="clear" w:color="auto" w:fill="auto"/>
            <w:noWrap/>
            <w:vAlign w:val="bottom"/>
            <w:hideMark/>
          </w:tcPr>
          <w:p w14:paraId="4100002A" w14:textId="77777777" w:rsidR="007E3DBA" w:rsidRPr="000621D5" w:rsidRDefault="007E3DBA" w:rsidP="00730717">
            <w:pPr>
              <w:spacing w:before="0" w:line="240" w:lineRule="auto"/>
              <w:jc w:val="center"/>
              <w:rPr>
                <w:rFonts w:cs="Calibri"/>
                <w:color w:val="000000"/>
                <w:sz w:val="16"/>
                <w:szCs w:val="16"/>
                <w:lang w:eastAsia="en-GB"/>
              </w:rPr>
            </w:pPr>
          </w:p>
        </w:tc>
      </w:tr>
      <w:tr w:rsidR="007E3DBA" w:rsidRPr="000621D5" w14:paraId="11579A30" w14:textId="77777777" w:rsidTr="00730717">
        <w:trPr>
          <w:gridAfter w:val="1"/>
          <w:wAfter w:w="237" w:type="dxa"/>
          <w:trHeight w:val="200"/>
        </w:trPr>
        <w:tc>
          <w:tcPr>
            <w:tcW w:w="4537" w:type="dxa"/>
            <w:gridSpan w:val="2"/>
            <w:tcBorders>
              <w:top w:val="nil"/>
              <w:left w:val="nil"/>
              <w:bottom w:val="nil"/>
              <w:right w:val="nil"/>
            </w:tcBorders>
            <w:shd w:val="clear" w:color="auto" w:fill="auto"/>
            <w:noWrap/>
            <w:vAlign w:val="bottom"/>
            <w:hideMark/>
          </w:tcPr>
          <w:p w14:paraId="4F5DFA74"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Pre-surgery treatment not completed</w:t>
            </w:r>
          </w:p>
        </w:tc>
        <w:tc>
          <w:tcPr>
            <w:tcW w:w="1786" w:type="dxa"/>
            <w:tcBorders>
              <w:top w:val="nil"/>
              <w:left w:val="nil"/>
              <w:bottom w:val="nil"/>
              <w:right w:val="nil"/>
            </w:tcBorders>
            <w:shd w:val="clear" w:color="auto" w:fill="auto"/>
            <w:noWrap/>
            <w:vAlign w:val="bottom"/>
            <w:hideMark/>
          </w:tcPr>
          <w:p w14:paraId="635E2162"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1114 (26.9)</w:t>
            </w:r>
          </w:p>
        </w:tc>
        <w:tc>
          <w:tcPr>
            <w:tcW w:w="1823" w:type="dxa"/>
            <w:tcBorders>
              <w:top w:val="nil"/>
              <w:left w:val="nil"/>
              <w:bottom w:val="nil"/>
              <w:right w:val="nil"/>
            </w:tcBorders>
            <w:shd w:val="clear" w:color="auto" w:fill="auto"/>
            <w:noWrap/>
            <w:vAlign w:val="bottom"/>
            <w:hideMark/>
          </w:tcPr>
          <w:p w14:paraId="2D33A65D"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854 (33.5)</w:t>
            </w:r>
          </w:p>
        </w:tc>
        <w:tc>
          <w:tcPr>
            <w:tcW w:w="1823" w:type="dxa"/>
            <w:tcBorders>
              <w:top w:val="nil"/>
              <w:left w:val="nil"/>
              <w:bottom w:val="nil"/>
              <w:right w:val="nil"/>
            </w:tcBorders>
            <w:shd w:val="clear" w:color="auto" w:fill="auto"/>
            <w:noWrap/>
            <w:vAlign w:val="bottom"/>
            <w:hideMark/>
          </w:tcPr>
          <w:p w14:paraId="3181F7A2"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260 (16.3)</w:t>
            </w:r>
          </w:p>
        </w:tc>
        <w:tc>
          <w:tcPr>
            <w:tcW w:w="965" w:type="dxa"/>
            <w:tcBorders>
              <w:top w:val="nil"/>
              <w:left w:val="nil"/>
              <w:bottom w:val="nil"/>
              <w:right w:val="nil"/>
            </w:tcBorders>
            <w:shd w:val="clear" w:color="auto" w:fill="auto"/>
            <w:noWrap/>
            <w:vAlign w:val="bottom"/>
            <w:hideMark/>
          </w:tcPr>
          <w:p w14:paraId="6205BE0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lt;0.001</w:t>
            </w:r>
          </w:p>
        </w:tc>
      </w:tr>
      <w:tr w:rsidR="007E3DBA" w:rsidRPr="000621D5" w14:paraId="48775460" w14:textId="77777777" w:rsidTr="00730717">
        <w:trPr>
          <w:gridAfter w:val="1"/>
          <w:wAfter w:w="237" w:type="dxa"/>
          <w:trHeight w:val="200"/>
        </w:trPr>
        <w:tc>
          <w:tcPr>
            <w:tcW w:w="4537" w:type="dxa"/>
            <w:gridSpan w:val="2"/>
            <w:tcBorders>
              <w:top w:val="nil"/>
              <w:left w:val="nil"/>
              <w:bottom w:val="nil"/>
              <w:right w:val="nil"/>
            </w:tcBorders>
            <w:shd w:val="clear" w:color="auto" w:fill="auto"/>
            <w:noWrap/>
            <w:vAlign w:val="bottom"/>
            <w:hideMark/>
          </w:tcPr>
          <w:p w14:paraId="68C2EB24"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Any Complication</w:t>
            </w:r>
          </w:p>
        </w:tc>
        <w:tc>
          <w:tcPr>
            <w:tcW w:w="1786" w:type="dxa"/>
            <w:tcBorders>
              <w:top w:val="nil"/>
              <w:left w:val="nil"/>
              <w:bottom w:val="nil"/>
              <w:right w:val="nil"/>
            </w:tcBorders>
            <w:shd w:val="clear" w:color="auto" w:fill="auto"/>
            <w:noWrap/>
            <w:vAlign w:val="bottom"/>
            <w:hideMark/>
          </w:tcPr>
          <w:p w14:paraId="18C3BDC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331 (32.4) </w:t>
            </w:r>
          </w:p>
        </w:tc>
        <w:tc>
          <w:tcPr>
            <w:tcW w:w="1823" w:type="dxa"/>
            <w:tcBorders>
              <w:top w:val="nil"/>
              <w:left w:val="nil"/>
              <w:bottom w:val="nil"/>
              <w:right w:val="nil"/>
            </w:tcBorders>
            <w:shd w:val="clear" w:color="auto" w:fill="auto"/>
            <w:noWrap/>
            <w:vAlign w:val="bottom"/>
            <w:hideMark/>
          </w:tcPr>
          <w:p w14:paraId="2853BB15"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935 (37.0) </w:t>
            </w:r>
          </w:p>
        </w:tc>
        <w:tc>
          <w:tcPr>
            <w:tcW w:w="1823" w:type="dxa"/>
            <w:tcBorders>
              <w:top w:val="nil"/>
              <w:left w:val="nil"/>
              <w:bottom w:val="nil"/>
              <w:right w:val="nil"/>
            </w:tcBorders>
            <w:shd w:val="clear" w:color="auto" w:fill="auto"/>
            <w:noWrap/>
            <w:vAlign w:val="bottom"/>
            <w:hideMark/>
          </w:tcPr>
          <w:p w14:paraId="2F3CD4E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96 (24.9) </w:t>
            </w:r>
          </w:p>
        </w:tc>
        <w:tc>
          <w:tcPr>
            <w:tcW w:w="965" w:type="dxa"/>
            <w:tcBorders>
              <w:top w:val="nil"/>
              <w:left w:val="nil"/>
              <w:bottom w:val="nil"/>
              <w:right w:val="nil"/>
            </w:tcBorders>
            <w:shd w:val="clear" w:color="auto" w:fill="auto"/>
            <w:noWrap/>
            <w:vAlign w:val="bottom"/>
            <w:hideMark/>
          </w:tcPr>
          <w:p w14:paraId="4BC10F5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lt;0.001</w:t>
            </w:r>
          </w:p>
        </w:tc>
      </w:tr>
      <w:tr w:rsidR="007E3DBA" w:rsidRPr="000621D5" w14:paraId="088BE4D6" w14:textId="77777777" w:rsidTr="00730717">
        <w:trPr>
          <w:gridAfter w:val="1"/>
          <w:wAfter w:w="237" w:type="dxa"/>
          <w:trHeight w:val="200"/>
        </w:trPr>
        <w:tc>
          <w:tcPr>
            <w:tcW w:w="4537" w:type="dxa"/>
            <w:gridSpan w:val="2"/>
            <w:tcBorders>
              <w:top w:val="nil"/>
              <w:left w:val="nil"/>
              <w:bottom w:val="nil"/>
              <w:right w:val="nil"/>
            </w:tcBorders>
            <w:shd w:val="clear" w:color="auto" w:fill="auto"/>
            <w:noWrap/>
            <w:vAlign w:val="bottom"/>
            <w:hideMark/>
          </w:tcPr>
          <w:p w14:paraId="24ECCECD"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Respiratory Complication</w:t>
            </w:r>
          </w:p>
        </w:tc>
        <w:tc>
          <w:tcPr>
            <w:tcW w:w="1786" w:type="dxa"/>
            <w:tcBorders>
              <w:top w:val="nil"/>
              <w:left w:val="nil"/>
              <w:bottom w:val="nil"/>
              <w:right w:val="nil"/>
            </w:tcBorders>
            <w:shd w:val="clear" w:color="auto" w:fill="auto"/>
            <w:noWrap/>
            <w:vAlign w:val="bottom"/>
            <w:hideMark/>
          </w:tcPr>
          <w:p w14:paraId="2BC665D7"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614 (14.8) </w:t>
            </w:r>
          </w:p>
        </w:tc>
        <w:tc>
          <w:tcPr>
            <w:tcW w:w="1823" w:type="dxa"/>
            <w:tcBorders>
              <w:top w:val="nil"/>
              <w:left w:val="nil"/>
              <w:bottom w:val="nil"/>
              <w:right w:val="nil"/>
            </w:tcBorders>
            <w:shd w:val="clear" w:color="auto" w:fill="auto"/>
            <w:noWrap/>
            <w:vAlign w:val="bottom"/>
            <w:hideMark/>
          </w:tcPr>
          <w:p w14:paraId="753DBB00"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434 (17.0) </w:t>
            </w:r>
          </w:p>
        </w:tc>
        <w:tc>
          <w:tcPr>
            <w:tcW w:w="1823" w:type="dxa"/>
            <w:tcBorders>
              <w:top w:val="nil"/>
              <w:left w:val="nil"/>
              <w:bottom w:val="nil"/>
              <w:right w:val="nil"/>
            </w:tcBorders>
            <w:shd w:val="clear" w:color="auto" w:fill="auto"/>
            <w:noWrap/>
            <w:vAlign w:val="bottom"/>
            <w:hideMark/>
          </w:tcPr>
          <w:p w14:paraId="5C3BDD4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80 (11.3) </w:t>
            </w:r>
          </w:p>
        </w:tc>
        <w:tc>
          <w:tcPr>
            <w:tcW w:w="965" w:type="dxa"/>
            <w:tcBorders>
              <w:top w:val="nil"/>
              <w:left w:val="nil"/>
              <w:bottom w:val="nil"/>
              <w:right w:val="nil"/>
            </w:tcBorders>
            <w:shd w:val="clear" w:color="auto" w:fill="auto"/>
            <w:noWrap/>
            <w:vAlign w:val="bottom"/>
            <w:hideMark/>
          </w:tcPr>
          <w:p w14:paraId="7FA56E78"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lt;0.001</w:t>
            </w:r>
          </w:p>
        </w:tc>
      </w:tr>
      <w:tr w:rsidR="007E3DBA" w:rsidRPr="000621D5" w14:paraId="4F4EB0AA" w14:textId="77777777" w:rsidTr="00730717">
        <w:trPr>
          <w:gridAfter w:val="1"/>
          <w:wAfter w:w="237" w:type="dxa"/>
          <w:trHeight w:val="200"/>
        </w:trPr>
        <w:tc>
          <w:tcPr>
            <w:tcW w:w="4537" w:type="dxa"/>
            <w:gridSpan w:val="2"/>
            <w:tcBorders>
              <w:top w:val="nil"/>
              <w:left w:val="nil"/>
              <w:bottom w:val="nil"/>
              <w:right w:val="nil"/>
            </w:tcBorders>
            <w:shd w:val="clear" w:color="auto" w:fill="auto"/>
            <w:noWrap/>
            <w:vAlign w:val="bottom"/>
            <w:hideMark/>
          </w:tcPr>
          <w:p w14:paraId="79D6A74D"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Anastomotic Leak</w:t>
            </w:r>
          </w:p>
        </w:tc>
        <w:tc>
          <w:tcPr>
            <w:tcW w:w="1786" w:type="dxa"/>
            <w:tcBorders>
              <w:top w:val="nil"/>
              <w:left w:val="nil"/>
              <w:bottom w:val="nil"/>
              <w:right w:val="nil"/>
            </w:tcBorders>
            <w:shd w:val="clear" w:color="auto" w:fill="auto"/>
            <w:noWrap/>
            <w:vAlign w:val="bottom"/>
            <w:hideMark/>
          </w:tcPr>
          <w:p w14:paraId="3ADD32B4"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219 (5.3) </w:t>
            </w:r>
          </w:p>
        </w:tc>
        <w:tc>
          <w:tcPr>
            <w:tcW w:w="1823" w:type="dxa"/>
            <w:tcBorders>
              <w:top w:val="nil"/>
              <w:left w:val="nil"/>
              <w:bottom w:val="nil"/>
              <w:right w:val="nil"/>
            </w:tcBorders>
            <w:shd w:val="clear" w:color="auto" w:fill="auto"/>
            <w:noWrap/>
            <w:vAlign w:val="bottom"/>
            <w:hideMark/>
          </w:tcPr>
          <w:p w14:paraId="52EEF570"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86 (7.4) </w:t>
            </w:r>
          </w:p>
        </w:tc>
        <w:tc>
          <w:tcPr>
            <w:tcW w:w="1823" w:type="dxa"/>
            <w:tcBorders>
              <w:top w:val="nil"/>
              <w:left w:val="nil"/>
              <w:bottom w:val="nil"/>
              <w:right w:val="nil"/>
            </w:tcBorders>
            <w:shd w:val="clear" w:color="auto" w:fill="auto"/>
            <w:noWrap/>
            <w:vAlign w:val="bottom"/>
            <w:hideMark/>
          </w:tcPr>
          <w:p w14:paraId="344A9F8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33 (2.1) </w:t>
            </w:r>
          </w:p>
        </w:tc>
        <w:tc>
          <w:tcPr>
            <w:tcW w:w="965" w:type="dxa"/>
            <w:tcBorders>
              <w:top w:val="nil"/>
              <w:left w:val="nil"/>
              <w:bottom w:val="nil"/>
              <w:right w:val="nil"/>
            </w:tcBorders>
            <w:shd w:val="clear" w:color="auto" w:fill="auto"/>
            <w:noWrap/>
            <w:vAlign w:val="bottom"/>
            <w:hideMark/>
          </w:tcPr>
          <w:p w14:paraId="2DD7EA92"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lt;0.001</w:t>
            </w:r>
          </w:p>
        </w:tc>
      </w:tr>
      <w:tr w:rsidR="007E3DBA" w:rsidRPr="000621D5" w14:paraId="72A8F11D" w14:textId="77777777" w:rsidTr="00730717">
        <w:trPr>
          <w:gridAfter w:val="1"/>
          <w:wAfter w:w="237" w:type="dxa"/>
          <w:trHeight w:val="200"/>
        </w:trPr>
        <w:tc>
          <w:tcPr>
            <w:tcW w:w="4537" w:type="dxa"/>
            <w:gridSpan w:val="2"/>
            <w:tcBorders>
              <w:top w:val="nil"/>
              <w:left w:val="nil"/>
              <w:bottom w:val="nil"/>
              <w:right w:val="nil"/>
            </w:tcBorders>
            <w:shd w:val="clear" w:color="auto" w:fill="auto"/>
            <w:noWrap/>
            <w:vAlign w:val="bottom"/>
            <w:hideMark/>
          </w:tcPr>
          <w:p w14:paraId="18DC4A7E"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Length of stay (days)</w:t>
            </w:r>
          </w:p>
        </w:tc>
        <w:tc>
          <w:tcPr>
            <w:tcW w:w="1786" w:type="dxa"/>
            <w:tcBorders>
              <w:top w:val="nil"/>
              <w:left w:val="nil"/>
              <w:bottom w:val="nil"/>
              <w:right w:val="nil"/>
            </w:tcBorders>
            <w:shd w:val="clear" w:color="auto" w:fill="auto"/>
            <w:noWrap/>
            <w:vAlign w:val="bottom"/>
            <w:hideMark/>
          </w:tcPr>
          <w:p w14:paraId="56228A5B"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1.00 [9.00, 15.00]</w:t>
            </w:r>
          </w:p>
        </w:tc>
        <w:tc>
          <w:tcPr>
            <w:tcW w:w="1823" w:type="dxa"/>
            <w:tcBorders>
              <w:top w:val="nil"/>
              <w:left w:val="nil"/>
              <w:bottom w:val="nil"/>
              <w:right w:val="nil"/>
            </w:tcBorders>
            <w:shd w:val="clear" w:color="auto" w:fill="auto"/>
            <w:noWrap/>
            <w:vAlign w:val="bottom"/>
            <w:hideMark/>
          </w:tcPr>
          <w:p w14:paraId="0622A2F3"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2.00 [9.00, 19.00]</w:t>
            </w:r>
          </w:p>
        </w:tc>
        <w:tc>
          <w:tcPr>
            <w:tcW w:w="1823" w:type="dxa"/>
            <w:tcBorders>
              <w:top w:val="nil"/>
              <w:left w:val="nil"/>
              <w:bottom w:val="nil"/>
              <w:right w:val="nil"/>
            </w:tcBorders>
            <w:shd w:val="clear" w:color="auto" w:fill="auto"/>
            <w:noWrap/>
            <w:vAlign w:val="bottom"/>
            <w:hideMark/>
          </w:tcPr>
          <w:p w14:paraId="79D1E83D"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10.00 [8.00, 13.00]</w:t>
            </w:r>
          </w:p>
        </w:tc>
        <w:tc>
          <w:tcPr>
            <w:tcW w:w="965" w:type="dxa"/>
            <w:tcBorders>
              <w:top w:val="nil"/>
              <w:left w:val="nil"/>
              <w:bottom w:val="nil"/>
              <w:right w:val="nil"/>
            </w:tcBorders>
            <w:shd w:val="clear" w:color="auto" w:fill="auto"/>
            <w:noWrap/>
            <w:vAlign w:val="bottom"/>
            <w:hideMark/>
          </w:tcPr>
          <w:p w14:paraId="04C7738F"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lt;0.001¶</w:t>
            </w:r>
          </w:p>
        </w:tc>
      </w:tr>
      <w:tr w:rsidR="007E3DBA" w:rsidRPr="000621D5" w14:paraId="0A740B8C" w14:textId="77777777" w:rsidTr="00730717">
        <w:trPr>
          <w:gridAfter w:val="1"/>
          <w:wAfter w:w="237" w:type="dxa"/>
          <w:trHeight w:val="200"/>
        </w:trPr>
        <w:tc>
          <w:tcPr>
            <w:tcW w:w="4537" w:type="dxa"/>
            <w:gridSpan w:val="2"/>
            <w:tcBorders>
              <w:top w:val="nil"/>
              <w:left w:val="nil"/>
              <w:bottom w:val="nil"/>
              <w:right w:val="nil"/>
            </w:tcBorders>
            <w:shd w:val="clear" w:color="auto" w:fill="auto"/>
            <w:noWrap/>
            <w:vAlign w:val="bottom"/>
            <w:hideMark/>
          </w:tcPr>
          <w:p w14:paraId="5636E044" w14:textId="77777777" w:rsidR="007E3DBA" w:rsidRPr="000621D5" w:rsidRDefault="007E3DBA" w:rsidP="00730717">
            <w:pPr>
              <w:spacing w:before="0" w:line="240" w:lineRule="auto"/>
              <w:rPr>
                <w:rFonts w:cs="Calibri"/>
                <w:color w:val="000000"/>
                <w:sz w:val="16"/>
                <w:szCs w:val="16"/>
                <w:lang w:eastAsia="en-GB"/>
              </w:rPr>
            </w:pPr>
            <w:r w:rsidRPr="000621D5">
              <w:rPr>
                <w:rFonts w:cs="Calibri"/>
                <w:color w:val="000000"/>
                <w:sz w:val="16"/>
                <w:szCs w:val="16"/>
                <w:lang w:eastAsia="en-GB"/>
              </w:rPr>
              <w:t>Diagnosis to resection (days)</w:t>
            </w:r>
          </w:p>
        </w:tc>
        <w:tc>
          <w:tcPr>
            <w:tcW w:w="1786" w:type="dxa"/>
            <w:tcBorders>
              <w:top w:val="nil"/>
              <w:left w:val="nil"/>
              <w:bottom w:val="nil"/>
              <w:right w:val="nil"/>
            </w:tcBorders>
            <w:shd w:val="clear" w:color="auto" w:fill="auto"/>
            <w:noWrap/>
            <w:vAlign w:val="bottom"/>
            <w:hideMark/>
          </w:tcPr>
          <w:p w14:paraId="12467EED"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153.00 [139.00, 171.00]</w:t>
            </w:r>
          </w:p>
        </w:tc>
        <w:tc>
          <w:tcPr>
            <w:tcW w:w="1823" w:type="dxa"/>
            <w:tcBorders>
              <w:top w:val="nil"/>
              <w:left w:val="nil"/>
              <w:bottom w:val="nil"/>
              <w:right w:val="nil"/>
            </w:tcBorders>
            <w:shd w:val="clear" w:color="auto" w:fill="auto"/>
            <w:noWrap/>
            <w:vAlign w:val="bottom"/>
            <w:hideMark/>
          </w:tcPr>
          <w:p w14:paraId="358004FE"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153.00 [138.00, 173.00]</w:t>
            </w:r>
          </w:p>
        </w:tc>
        <w:tc>
          <w:tcPr>
            <w:tcW w:w="1823" w:type="dxa"/>
            <w:tcBorders>
              <w:top w:val="nil"/>
              <w:left w:val="nil"/>
              <w:bottom w:val="nil"/>
              <w:right w:val="nil"/>
            </w:tcBorders>
            <w:shd w:val="clear" w:color="auto" w:fill="auto"/>
            <w:noWrap/>
            <w:vAlign w:val="bottom"/>
            <w:hideMark/>
          </w:tcPr>
          <w:p w14:paraId="0B4C5546"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153.00 [140.00, 168.00]</w:t>
            </w:r>
          </w:p>
        </w:tc>
        <w:tc>
          <w:tcPr>
            <w:tcW w:w="965" w:type="dxa"/>
            <w:tcBorders>
              <w:top w:val="nil"/>
              <w:left w:val="nil"/>
              <w:bottom w:val="nil"/>
              <w:right w:val="nil"/>
            </w:tcBorders>
            <w:shd w:val="clear" w:color="auto" w:fill="auto"/>
            <w:noWrap/>
            <w:vAlign w:val="bottom"/>
            <w:hideMark/>
          </w:tcPr>
          <w:p w14:paraId="0A701F79" w14:textId="77777777" w:rsidR="007E3DBA" w:rsidRPr="000621D5" w:rsidRDefault="007E3DBA" w:rsidP="00730717">
            <w:pPr>
              <w:spacing w:before="0" w:line="240" w:lineRule="auto"/>
              <w:jc w:val="center"/>
              <w:rPr>
                <w:rFonts w:cs="Calibri"/>
                <w:color w:val="000000"/>
                <w:sz w:val="16"/>
                <w:szCs w:val="16"/>
                <w:lang w:eastAsia="en-GB"/>
              </w:rPr>
            </w:pPr>
            <w:r w:rsidRPr="000621D5">
              <w:rPr>
                <w:rFonts w:cs="Calibri"/>
                <w:color w:val="000000"/>
                <w:sz w:val="16"/>
                <w:szCs w:val="16"/>
                <w:lang w:eastAsia="en-GB"/>
              </w:rPr>
              <w:t xml:space="preserve"> 0.296¶</w:t>
            </w:r>
          </w:p>
        </w:tc>
      </w:tr>
      <w:tr w:rsidR="007E3DBA" w:rsidRPr="000621D5" w14:paraId="0F8789D6" w14:textId="77777777" w:rsidTr="00730717">
        <w:trPr>
          <w:gridAfter w:val="1"/>
          <w:wAfter w:w="237" w:type="dxa"/>
          <w:trHeight w:val="276"/>
        </w:trPr>
        <w:tc>
          <w:tcPr>
            <w:tcW w:w="10934" w:type="dxa"/>
            <w:gridSpan w:val="6"/>
            <w:vMerge w:val="restart"/>
            <w:tcBorders>
              <w:top w:val="single" w:sz="8" w:space="0" w:color="auto"/>
              <w:left w:val="nil"/>
              <w:bottom w:val="single" w:sz="8" w:space="0" w:color="000000"/>
              <w:right w:val="nil"/>
            </w:tcBorders>
            <w:shd w:val="clear" w:color="auto" w:fill="auto"/>
            <w:vAlign w:val="center"/>
            <w:hideMark/>
          </w:tcPr>
          <w:p w14:paraId="20EBC23E" w14:textId="77777777" w:rsidR="007E3DBA" w:rsidRPr="000621D5" w:rsidRDefault="007E3DBA" w:rsidP="00730717">
            <w:pPr>
              <w:spacing w:before="0" w:line="240" w:lineRule="auto"/>
              <w:rPr>
                <w:rFonts w:asciiTheme="minorHAnsi" w:hAnsiTheme="minorHAnsi" w:cstheme="minorHAnsi"/>
                <w:color w:val="000000"/>
                <w:sz w:val="16"/>
                <w:szCs w:val="16"/>
                <w:lang w:eastAsia="en-GB"/>
              </w:rPr>
            </w:pPr>
            <w:r w:rsidRPr="000621D5">
              <w:rPr>
                <w:rFonts w:asciiTheme="minorHAnsi" w:hAnsiTheme="minorHAnsi" w:cstheme="minorHAnsi"/>
                <w:color w:val="000000"/>
                <w:sz w:val="16"/>
                <w:szCs w:val="16"/>
                <w:lang w:eastAsia="en-GB"/>
              </w:rPr>
              <w:t>Data presented as absolute number (%) and median (IQR), § χ2 test, except ¶ MWU test. G</w:t>
            </w:r>
            <w:r>
              <w:rPr>
                <w:rFonts w:asciiTheme="minorHAnsi" w:hAnsiTheme="minorHAnsi" w:cstheme="minorHAnsi"/>
                <w:color w:val="000000"/>
                <w:sz w:val="16"/>
                <w:szCs w:val="16"/>
                <w:lang w:eastAsia="en-GB"/>
              </w:rPr>
              <w:t>O</w:t>
            </w:r>
            <w:r w:rsidRPr="000621D5">
              <w:rPr>
                <w:rFonts w:asciiTheme="minorHAnsi" w:hAnsiTheme="minorHAnsi" w:cstheme="minorHAnsi"/>
                <w:color w:val="000000"/>
                <w:sz w:val="16"/>
                <w:szCs w:val="16"/>
                <w:lang w:eastAsia="en-GB"/>
              </w:rPr>
              <w:t>J = Gastro-</w:t>
            </w:r>
            <w:r>
              <w:rPr>
                <w:rFonts w:asciiTheme="minorHAnsi" w:hAnsiTheme="minorHAnsi" w:cstheme="minorHAnsi"/>
                <w:color w:val="000000"/>
                <w:sz w:val="16"/>
                <w:szCs w:val="16"/>
                <w:lang w:eastAsia="en-GB"/>
              </w:rPr>
              <w:t>o</w:t>
            </w:r>
            <w:r w:rsidRPr="000621D5">
              <w:rPr>
                <w:rFonts w:asciiTheme="minorHAnsi" w:hAnsiTheme="minorHAnsi" w:cstheme="minorHAnsi"/>
                <w:color w:val="000000"/>
                <w:sz w:val="16"/>
                <w:szCs w:val="16"/>
                <w:lang w:eastAsia="en-GB"/>
              </w:rPr>
              <w:t>esophageal junction, CRM = Circumferential resection margin, *Index of multiple deprivation</w:t>
            </w:r>
          </w:p>
        </w:tc>
      </w:tr>
      <w:tr w:rsidR="007E3DBA" w:rsidRPr="000621D5" w14:paraId="728523DB" w14:textId="77777777" w:rsidTr="00730717">
        <w:trPr>
          <w:trHeight w:val="200"/>
        </w:trPr>
        <w:tc>
          <w:tcPr>
            <w:tcW w:w="10934" w:type="dxa"/>
            <w:gridSpan w:val="6"/>
            <w:vMerge/>
            <w:tcBorders>
              <w:top w:val="single" w:sz="8" w:space="0" w:color="auto"/>
              <w:left w:val="nil"/>
              <w:bottom w:val="single" w:sz="8" w:space="0" w:color="000000"/>
              <w:right w:val="nil"/>
            </w:tcBorders>
            <w:vAlign w:val="center"/>
            <w:hideMark/>
          </w:tcPr>
          <w:p w14:paraId="5DBF8AE4" w14:textId="77777777" w:rsidR="007E3DBA" w:rsidRPr="000621D5" w:rsidRDefault="007E3DBA" w:rsidP="00730717">
            <w:pPr>
              <w:spacing w:before="0" w:line="240" w:lineRule="auto"/>
              <w:rPr>
                <w:rFonts w:ascii="Helvetica Neue" w:hAnsi="Helvetica Neue" w:cs="Calibri"/>
                <w:color w:val="000000"/>
                <w:sz w:val="16"/>
                <w:szCs w:val="16"/>
                <w:lang w:eastAsia="en-GB"/>
              </w:rPr>
            </w:pPr>
          </w:p>
        </w:tc>
        <w:tc>
          <w:tcPr>
            <w:tcW w:w="237" w:type="dxa"/>
            <w:tcBorders>
              <w:top w:val="nil"/>
              <w:left w:val="nil"/>
              <w:bottom w:val="nil"/>
              <w:right w:val="nil"/>
            </w:tcBorders>
            <w:shd w:val="clear" w:color="auto" w:fill="auto"/>
            <w:noWrap/>
            <w:vAlign w:val="bottom"/>
            <w:hideMark/>
          </w:tcPr>
          <w:p w14:paraId="184036DB" w14:textId="77777777" w:rsidR="007E3DBA" w:rsidRPr="000621D5" w:rsidRDefault="007E3DBA" w:rsidP="00730717">
            <w:pPr>
              <w:spacing w:before="0" w:line="240" w:lineRule="auto"/>
              <w:jc w:val="center"/>
              <w:rPr>
                <w:rFonts w:ascii="Helvetica Neue" w:hAnsi="Helvetica Neue" w:cs="Calibri"/>
                <w:color w:val="000000"/>
                <w:sz w:val="16"/>
                <w:szCs w:val="16"/>
                <w:lang w:eastAsia="en-GB"/>
              </w:rPr>
            </w:pPr>
          </w:p>
        </w:tc>
      </w:tr>
    </w:tbl>
    <w:p w14:paraId="78BD8084" w14:textId="77777777" w:rsidR="007E3DBA" w:rsidRDefault="007E3DBA" w:rsidP="007E3DBA">
      <w:pPr>
        <w:spacing w:before="0" w:line="240" w:lineRule="auto"/>
        <w:rPr>
          <w:sz w:val="24"/>
          <w:szCs w:val="24"/>
        </w:rPr>
        <w:sectPr w:rsidR="007E3DBA" w:rsidSect="009B06D7">
          <w:headerReference w:type="default" r:id="rId15"/>
          <w:footerReference w:type="default" r:id="rId16"/>
          <w:pgSz w:w="11900" w:h="16840"/>
          <w:pgMar w:top="720" w:right="720" w:bottom="720" w:left="720" w:header="708" w:footer="708" w:gutter="0"/>
          <w:cols w:space="708"/>
          <w:docGrid w:linePitch="360"/>
        </w:sectPr>
      </w:pPr>
    </w:p>
    <w:p w14:paraId="18F840D1" w14:textId="77777777" w:rsidR="007E3DBA" w:rsidRDefault="007E3DBA" w:rsidP="007E3DBA">
      <w:pPr>
        <w:spacing w:before="0" w:line="240" w:lineRule="auto"/>
        <w:rPr>
          <w:color w:val="000000" w:themeColor="text1"/>
          <w:sz w:val="24"/>
          <w:szCs w:val="24"/>
        </w:rPr>
      </w:pPr>
      <w:r>
        <w:rPr>
          <w:color w:val="000000" w:themeColor="text1"/>
          <w:sz w:val="24"/>
          <w:szCs w:val="24"/>
        </w:rPr>
        <w:lastRenderedPageBreak/>
        <w:t>Table 3: Estimated benefit of receiving postoperative chemotherapy for different patient subgroups, estimated using IPTW propensity analysis. Life expectancy (LE) difference (in months) gives difference in restricted mean survival times from 3 years follow-up.</w:t>
      </w:r>
    </w:p>
    <w:p w14:paraId="06DB44F5" w14:textId="77777777" w:rsidR="007E3DBA" w:rsidRPr="00691A00" w:rsidRDefault="007E3DBA" w:rsidP="007E3DBA">
      <w:pPr>
        <w:spacing w:before="0" w:line="240" w:lineRule="auto"/>
        <w:rPr>
          <w:color w:val="000000" w:themeColor="text1"/>
          <w:sz w:val="24"/>
          <w:szCs w:val="24"/>
        </w:rPr>
      </w:pPr>
    </w:p>
    <w:tbl>
      <w:tblPr>
        <w:tblW w:w="9855" w:type="dxa"/>
        <w:tblLook w:val="04A0" w:firstRow="1" w:lastRow="0" w:firstColumn="1" w:lastColumn="0" w:noHBand="0" w:noVBand="1"/>
      </w:tblPr>
      <w:tblGrid>
        <w:gridCol w:w="1561"/>
        <w:gridCol w:w="1417"/>
        <w:gridCol w:w="1134"/>
        <w:gridCol w:w="1134"/>
        <w:gridCol w:w="1418"/>
        <w:gridCol w:w="661"/>
        <w:gridCol w:w="1645"/>
        <w:gridCol w:w="661"/>
        <w:gridCol w:w="224"/>
      </w:tblGrid>
      <w:tr w:rsidR="007E3DBA" w:rsidRPr="008D19BC" w14:paraId="58EA951D" w14:textId="77777777" w:rsidTr="00730717">
        <w:trPr>
          <w:gridAfter w:val="1"/>
          <w:wAfter w:w="224" w:type="dxa"/>
          <w:trHeight w:val="540"/>
        </w:trPr>
        <w:tc>
          <w:tcPr>
            <w:tcW w:w="1561" w:type="dxa"/>
            <w:vMerge w:val="restart"/>
            <w:tcBorders>
              <w:top w:val="single" w:sz="8" w:space="0" w:color="auto"/>
              <w:left w:val="nil"/>
              <w:bottom w:val="single" w:sz="8" w:space="0" w:color="000000"/>
              <w:right w:val="nil"/>
            </w:tcBorders>
            <w:shd w:val="clear" w:color="auto" w:fill="auto"/>
            <w:vAlign w:val="center"/>
            <w:hideMark/>
          </w:tcPr>
          <w:p w14:paraId="24F112DE"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 xml:space="preserve">Cohort </w:t>
            </w:r>
          </w:p>
        </w:tc>
        <w:tc>
          <w:tcPr>
            <w:tcW w:w="1417" w:type="dxa"/>
            <w:vMerge w:val="restart"/>
            <w:tcBorders>
              <w:top w:val="single" w:sz="8" w:space="0" w:color="auto"/>
              <w:left w:val="nil"/>
              <w:bottom w:val="single" w:sz="8" w:space="0" w:color="000000"/>
              <w:right w:val="nil"/>
            </w:tcBorders>
            <w:shd w:val="clear" w:color="auto" w:fill="auto"/>
            <w:vAlign w:val="center"/>
            <w:hideMark/>
          </w:tcPr>
          <w:p w14:paraId="4F6D9A66"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 xml:space="preserve">Cases </w:t>
            </w:r>
            <w:r w:rsidRPr="006501C3">
              <w:rPr>
                <w:rFonts w:cs="Calibri"/>
                <w:i/>
                <w:iCs/>
                <w:color w:val="000000"/>
                <w:sz w:val="16"/>
                <w:szCs w:val="16"/>
                <w:lang w:eastAsia="en-GB"/>
              </w:rPr>
              <w:t>(n^)</w:t>
            </w:r>
            <w:r w:rsidRPr="008D19BC">
              <w:rPr>
                <w:rFonts w:cs="Calibri"/>
                <w:color w:val="000000"/>
                <w:sz w:val="16"/>
                <w:szCs w:val="16"/>
                <w:lang w:eastAsia="en-GB"/>
              </w:rPr>
              <w:t xml:space="preserve"> Observed/Treated </w:t>
            </w:r>
          </w:p>
        </w:tc>
        <w:tc>
          <w:tcPr>
            <w:tcW w:w="1134" w:type="dxa"/>
            <w:vMerge w:val="restart"/>
            <w:tcBorders>
              <w:top w:val="single" w:sz="8" w:space="0" w:color="auto"/>
              <w:left w:val="nil"/>
              <w:bottom w:val="single" w:sz="8" w:space="0" w:color="000000"/>
              <w:right w:val="nil"/>
            </w:tcBorders>
            <w:shd w:val="clear" w:color="auto" w:fill="auto"/>
            <w:vAlign w:val="center"/>
            <w:hideMark/>
          </w:tcPr>
          <w:p w14:paraId="3AC92D65"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3-year Survival Observed (%)</w:t>
            </w:r>
          </w:p>
        </w:tc>
        <w:tc>
          <w:tcPr>
            <w:tcW w:w="1134" w:type="dxa"/>
            <w:vMerge w:val="restart"/>
            <w:tcBorders>
              <w:top w:val="single" w:sz="8" w:space="0" w:color="auto"/>
              <w:left w:val="nil"/>
              <w:bottom w:val="single" w:sz="8" w:space="0" w:color="000000"/>
              <w:right w:val="nil"/>
            </w:tcBorders>
            <w:shd w:val="clear" w:color="auto" w:fill="auto"/>
            <w:vAlign w:val="center"/>
            <w:hideMark/>
          </w:tcPr>
          <w:p w14:paraId="52DF5C93"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3-year Survival Treated (%)</w:t>
            </w:r>
          </w:p>
        </w:tc>
        <w:tc>
          <w:tcPr>
            <w:tcW w:w="1418" w:type="dxa"/>
            <w:vMerge w:val="restart"/>
            <w:tcBorders>
              <w:top w:val="single" w:sz="8" w:space="0" w:color="auto"/>
              <w:left w:val="nil"/>
              <w:bottom w:val="single" w:sz="8" w:space="0" w:color="000000"/>
              <w:right w:val="nil"/>
            </w:tcBorders>
            <w:shd w:val="clear" w:color="auto" w:fill="auto"/>
            <w:vAlign w:val="center"/>
            <w:hideMark/>
          </w:tcPr>
          <w:p w14:paraId="5DEF47EC"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3-year LED (95% CI)</w:t>
            </w:r>
          </w:p>
        </w:tc>
        <w:tc>
          <w:tcPr>
            <w:tcW w:w="661" w:type="dxa"/>
            <w:vMerge w:val="restart"/>
            <w:tcBorders>
              <w:top w:val="single" w:sz="8" w:space="0" w:color="auto"/>
              <w:left w:val="nil"/>
              <w:bottom w:val="single" w:sz="8" w:space="0" w:color="000000"/>
              <w:right w:val="nil"/>
            </w:tcBorders>
            <w:shd w:val="clear" w:color="auto" w:fill="auto"/>
            <w:vAlign w:val="center"/>
            <w:hideMark/>
          </w:tcPr>
          <w:p w14:paraId="3FA6FE61" w14:textId="77777777" w:rsidR="007E3DBA" w:rsidRPr="006501C3" w:rsidRDefault="007E3DBA" w:rsidP="00730717">
            <w:pPr>
              <w:spacing w:before="0" w:line="240" w:lineRule="auto"/>
              <w:jc w:val="center"/>
              <w:rPr>
                <w:rFonts w:cs="Calibri"/>
                <w:i/>
                <w:iCs/>
                <w:color w:val="000000"/>
                <w:sz w:val="16"/>
                <w:szCs w:val="16"/>
                <w:lang w:eastAsia="en-GB"/>
              </w:rPr>
            </w:pPr>
            <w:r w:rsidRPr="006501C3">
              <w:rPr>
                <w:rFonts w:cs="Calibri"/>
                <w:i/>
                <w:iCs/>
                <w:color w:val="000000"/>
                <w:sz w:val="16"/>
                <w:szCs w:val="16"/>
                <w:lang w:eastAsia="en-GB"/>
              </w:rPr>
              <w:t>P</w:t>
            </w:r>
          </w:p>
        </w:tc>
        <w:tc>
          <w:tcPr>
            <w:tcW w:w="1645" w:type="dxa"/>
            <w:vMerge w:val="restart"/>
            <w:tcBorders>
              <w:top w:val="single" w:sz="8" w:space="0" w:color="auto"/>
              <w:left w:val="nil"/>
              <w:bottom w:val="single" w:sz="8" w:space="0" w:color="000000"/>
              <w:right w:val="nil"/>
            </w:tcBorders>
            <w:shd w:val="clear" w:color="auto" w:fill="auto"/>
            <w:vAlign w:val="center"/>
            <w:hideMark/>
          </w:tcPr>
          <w:p w14:paraId="04799A52"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HR (95% CI)</w:t>
            </w:r>
          </w:p>
        </w:tc>
        <w:tc>
          <w:tcPr>
            <w:tcW w:w="661" w:type="dxa"/>
            <w:vMerge w:val="restart"/>
            <w:tcBorders>
              <w:top w:val="single" w:sz="8" w:space="0" w:color="auto"/>
              <w:left w:val="nil"/>
              <w:bottom w:val="single" w:sz="8" w:space="0" w:color="000000"/>
              <w:right w:val="nil"/>
            </w:tcBorders>
            <w:shd w:val="clear" w:color="auto" w:fill="auto"/>
            <w:vAlign w:val="center"/>
            <w:hideMark/>
          </w:tcPr>
          <w:p w14:paraId="4821EF6A" w14:textId="77777777" w:rsidR="007E3DBA" w:rsidRPr="006501C3" w:rsidRDefault="007E3DBA" w:rsidP="00730717">
            <w:pPr>
              <w:spacing w:before="0" w:line="240" w:lineRule="auto"/>
              <w:jc w:val="center"/>
              <w:rPr>
                <w:rFonts w:cs="Calibri"/>
                <w:i/>
                <w:iCs/>
                <w:color w:val="000000"/>
                <w:sz w:val="16"/>
                <w:szCs w:val="16"/>
                <w:lang w:eastAsia="en-GB"/>
              </w:rPr>
            </w:pPr>
            <w:r w:rsidRPr="006501C3">
              <w:rPr>
                <w:rFonts w:cs="Calibri"/>
                <w:i/>
                <w:iCs/>
                <w:color w:val="000000"/>
                <w:sz w:val="16"/>
                <w:szCs w:val="16"/>
                <w:lang w:eastAsia="en-GB"/>
              </w:rPr>
              <w:t>P</w:t>
            </w:r>
          </w:p>
        </w:tc>
      </w:tr>
      <w:tr w:rsidR="007E3DBA" w:rsidRPr="008D19BC" w14:paraId="013356D1" w14:textId="77777777" w:rsidTr="00730717">
        <w:trPr>
          <w:trHeight w:val="340"/>
        </w:trPr>
        <w:tc>
          <w:tcPr>
            <w:tcW w:w="1561" w:type="dxa"/>
            <w:vMerge/>
            <w:tcBorders>
              <w:top w:val="single" w:sz="8" w:space="0" w:color="auto"/>
              <w:left w:val="nil"/>
              <w:bottom w:val="single" w:sz="8" w:space="0" w:color="000000"/>
              <w:right w:val="nil"/>
            </w:tcBorders>
            <w:vAlign w:val="center"/>
            <w:hideMark/>
          </w:tcPr>
          <w:p w14:paraId="3A67710C" w14:textId="77777777" w:rsidR="007E3DBA" w:rsidRPr="008D19BC" w:rsidRDefault="007E3DBA" w:rsidP="00730717">
            <w:pPr>
              <w:spacing w:before="0" w:line="240" w:lineRule="auto"/>
              <w:rPr>
                <w:rFonts w:cs="Calibri"/>
                <w:color w:val="000000"/>
                <w:sz w:val="16"/>
                <w:szCs w:val="16"/>
                <w:lang w:eastAsia="en-GB"/>
              </w:rPr>
            </w:pPr>
          </w:p>
        </w:tc>
        <w:tc>
          <w:tcPr>
            <w:tcW w:w="1417" w:type="dxa"/>
            <w:vMerge/>
            <w:tcBorders>
              <w:top w:val="single" w:sz="8" w:space="0" w:color="auto"/>
              <w:left w:val="nil"/>
              <w:bottom w:val="single" w:sz="8" w:space="0" w:color="000000"/>
              <w:right w:val="nil"/>
            </w:tcBorders>
            <w:vAlign w:val="center"/>
            <w:hideMark/>
          </w:tcPr>
          <w:p w14:paraId="2D68A856" w14:textId="77777777" w:rsidR="007E3DBA" w:rsidRPr="008D19BC" w:rsidRDefault="007E3DBA" w:rsidP="00730717">
            <w:pPr>
              <w:spacing w:before="0" w:line="240" w:lineRule="auto"/>
              <w:rPr>
                <w:rFonts w:cs="Calibri"/>
                <w:color w:val="000000"/>
                <w:sz w:val="16"/>
                <w:szCs w:val="16"/>
                <w:lang w:eastAsia="en-GB"/>
              </w:rPr>
            </w:pPr>
          </w:p>
        </w:tc>
        <w:tc>
          <w:tcPr>
            <w:tcW w:w="1134" w:type="dxa"/>
            <w:vMerge/>
            <w:tcBorders>
              <w:top w:val="single" w:sz="8" w:space="0" w:color="auto"/>
              <w:left w:val="nil"/>
              <w:bottom w:val="single" w:sz="8" w:space="0" w:color="000000"/>
              <w:right w:val="nil"/>
            </w:tcBorders>
            <w:vAlign w:val="center"/>
            <w:hideMark/>
          </w:tcPr>
          <w:p w14:paraId="230EAFF4" w14:textId="77777777" w:rsidR="007E3DBA" w:rsidRPr="008D19BC" w:rsidRDefault="007E3DBA" w:rsidP="00730717">
            <w:pPr>
              <w:spacing w:before="0" w:line="240" w:lineRule="auto"/>
              <w:rPr>
                <w:rFonts w:cs="Calibri"/>
                <w:color w:val="000000"/>
                <w:sz w:val="16"/>
                <w:szCs w:val="16"/>
                <w:lang w:eastAsia="en-GB"/>
              </w:rPr>
            </w:pPr>
          </w:p>
        </w:tc>
        <w:tc>
          <w:tcPr>
            <w:tcW w:w="1134" w:type="dxa"/>
            <w:vMerge/>
            <w:tcBorders>
              <w:top w:val="single" w:sz="8" w:space="0" w:color="auto"/>
              <w:left w:val="nil"/>
              <w:bottom w:val="single" w:sz="8" w:space="0" w:color="000000"/>
              <w:right w:val="nil"/>
            </w:tcBorders>
            <w:vAlign w:val="center"/>
            <w:hideMark/>
          </w:tcPr>
          <w:p w14:paraId="0580ECC6" w14:textId="77777777" w:rsidR="007E3DBA" w:rsidRPr="008D19BC" w:rsidRDefault="007E3DBA" w:rsidP="00730717">
            <w:pPr>
              <w:spacing w:before="0" w:line="240" w:lineRule="auto"/>
              <w:rPr>
                <w:rFonts w:cs="Calibri"/>
                <w:color w:val="000000"/>
                <w:sz w:val="16"/>
                <w:szCs w:val="16"/>
                <w:lang w:eastAsia="en-GB"/>
              </w:rPr>
            </w:pPr>
          </w:p>
        </w:tc>
        <w:tc>
          <w:tcPr>
            <w:tcW w:w="1418" w:type="dxa"/>
            <w:vMerge/>
            <w:tcBorders>
              <w:top w:val="single" w:sz="8" w:space="0" w:color="auto"/>
              <w:left w:val="nil"/>
              <w:bottom w:val="single" w:sz="8" w:space="0" w:color="000000"/>
              <w:right w:val="nil"/>
            </w:tcBorders>
            <w:vAlign w:val="center"/>
            <w:hideMark/>
          </w:tcPr>
          <w:p w14:paraId="3E082632" w14:textId="77777777" w:rsidR="007E3DBA" w:rsidRPr="008D19BC" w:rsidRDefault="007E3DBA" w:rsidP="00730717">
            <w:pPr>
              <w:spacing w:before="0" w:line="240" w:lineRule="auto"/>
              <w:rPr>
                <w:rFonts w:cs="Calibri"/>
                <w:color w:val="000000"/>
                <w:sz w:val="16"/>
                <w:szCs w:val="16"/>
                <w:lang w:eastAsia="en-GB"/>
              </w:rPr>
            </w:pPr>
          </w:p>
        </w:tc>
        <w:tc>
          <w:tcPr>
            <w:tcW w:w="661" w:type="dxa"/>
            <w:vMerge/>
            <w:tcBorders>
              <w:top w:val="single" w:sz="8" w:space="0" w:color="auto"/>
              <w:left w:val="nil"/>
              <w:bottom w:val="single" w:sz="8" w:space="0" w:color="000000"/>
              <w:right w:val="nil"/>
            </w:tcBorders>
            <w:vAlign w:val="center"/>
            <w:hideMark/>
          </w:tcPr>
          <w:p w14:paraId="59AE23D4" w14:textId="77777777" w:rsidR="007E3DBA" w:rsidRPr="008D19BC" w:rsidRDefault="007E3DBA" w:rsidP="00730717">
            <w:pPr>
              <w:spacing w:before="0" w:line="240" w:lineRule="auto"/>
              <w:rPr>
                <w:rFonts w:cs="Calibri"/>
                <w:color w:val="000000"/>
                <w:sz w:val="16"/>
                <w:szCs w:val="16"/>
                <w:lang w:eastAsia="en-GB"/>
              </w:rPr>
            </w:pPr>
          </w:p>
        </w:tc>
        <w:tc>
          <w:tcPr>
            <w:tcW w:w="1645" w:type="dxa"/>
            <w:vMerge/>
            <w:tcBorders>
              <w:top w:val="single" w:sz="8" w:space="0" w:color="auto"/>
              <w:left w:val="nil"/>
              <w:bottom w:val="single" w:sz="8" w:space="0" w:color="000000"/>
              <w:right w:val="nil"/>
            </w:tcBorders>
            <w:vAlign w:val="center"/>
            <w:hideMark/>
          </w:tcPr>
          <w:p w14:paraId="08A169CA" w14:textId="77777777" w:rsidR="007E3DBA" w:rsidRPr="008D19BC" w:rsidRDefault="007E3DBA" w:rsidP="00730717">
            <w:pPr>
              <w:spacing w:before="0" w:line="240" w:lineRule="auto"/>
              <w:rPr>
                <w:rFonts w:cs="Calibri"/>
                <w:color w:val="000000"/>
                <w:sz w:val="16"/>
                <w:szCs w:val="16"/>
                <w:lang w:eastAsia="en-GB"/>
              </w:rPr>
            </w:pPr>
          </w:p>
        </w:tc>
        <w:tc>
          <w:tcPr>
            <w:tcW w:w="661" w:type="dxa"/>
            <w:vMerge/>
            <w:tcBorders>
              <w:top w:val="single" w:sz="8" w:space="0" w:color="auto"/>
              <w:left w:val="nil"/>
              <w:bottom w:val="single" w:sz="8" w:space="0" w:color="000000"/>
              <w:right w:val="nil"/>
            </w:tcBorders>
            <w:vAlign w:val="center"/>
            <w:hideMark/>
          </w:tcPr>
          <w:p w14:paraId="336421D5" w14:textId="77777777" w:rsidR="007E3DBA" w:rsidRPr="008D19BC" w:rsidRDefault="007E3DBA" w:rsidP="00730717">
            <w:pPr>
              <w:spacing w:before="0" w:line="240" w:lineRule="auto"/>
              <w:rPr>
                <w:rFonts w:cs="Calibri"/>
                <w:color w:val="000000"/>
                <w:sz w:val="16"/>
                <w:szCs w:val="16"/>
                <w:lang w:eastAsia="en-GB"/>
              </w:rPr>
            </w:pPr>
          </w:p>
        </w:tc>
        <w:tc>
          <w:tcPr>
            <w:tcW w:w="224" w:type="dxa"/>
            <w:tcBorders>
              <w:top w:val="nil"/>
              <w:left w:val="nil"/>
              <w:bottom w:val="nil"/>
              <w:right w:val="nil"/>
            </w:tcBorders>
            <w:shd w:val="clear" w:color="auto" w:fill="auto"/>
            <w:noWrap/>
            <w:vAlign w:val="bottom"/>
            <w:hideMark/>
          </w:tcPr>
          <w:p w14:paraId="2372ABBE" w14:textId="77777777" w:rsidR="007E3DBA" w:rsidRPr="008D19BC" w:rsidRDefault="007E3DBA" w:rsidP="00730717">
            <w:pPr>
              <w:spacing w:before="0" w:line="240" w:lineRule="auto"/>
              <w:jc w:val="center"/>
              <w:rPr>
                <w:rFonts w:cs="Calibri"/>
                <w:color w:val="000000"/>
                <w:sz w:val="16"/>
                <w:szCs w:val="16"/>
                <w:lang w:eastAsia="en-GB"/>
              </w:rPr>
            </w:pPr>
          </w:p>
        </w:tc>
      </w:tr>
      <w:tr w:rsidR="007E3DBA" w:rsidRPr="008D19BC" w14:paraId="43D7DDA5" w14:textId="77777777" w:rsidTr="00730717">
        <w:trPr>
          <w:trHeight w:val="320"/>
        </w:trPr>
        <w:tc>
          <w:tcPr>
            <w:tcW w:w="1561" w:type="dxa"/>
            <w:tcBorders>
              <w:top w:val="nil"/>
              <w:left w:val="nil"/>
              <w:bottom w:val="nil"/>
              <w:right w:val="nil"/>
            </w:tcBorders>
            <w:shd w:val="clear" w:color="auto" w:fill="auto"/>
            <w:noWrap/>
            <w:vAlign w:val="center"/>
            <w:hideMark/>
          </w:tcPr>
          <w:p w14:paraId="29964BA5" w14:textId="77777777" w:rsidR="007E3DBA" w:rsidRPr="008D19BC" w:rsidRDefault="007E3DBA" w:rsidP="00730717">
            <w:pPr>
              <w:spacing w:before="0" w:line="240" w:lineRule="auto"/>
              <w:rPr>
                <w:rFonts w:cs="Calibri"/>
                <w:color w:val="000000"/>
                <w:sz w:val="16"/>
                <w:szCs w:val="16"/>
                <w:lang w:eastAsia="en-GB"/>
              </w:rPr>
            </w:pPr>
            <w:r w:rsidRPr="008D19BC">
              <w:rPr>
                <w:rFonts w:cs="Calibri"/>
                <w:color w:val="000000"/>
                <w:sz w:val="16"/>
                <w:szCs w:val="16"/>
                <w:lang w:eastAsia="en-GB"/>
              </w:rPr>
              <w:t>ypN0</w:t>
            </w:r>
          </w:p>
        </w:tc>
        <w:tc>
          <w:tcPr>
            <w:tcW w:w="1417" w:type="dxa"/>
            <w:tcBorders>
              <w:top w:val="nil"/>
              <w:left w:val="nil"/>
              <w:bottom w:val="nil"/>
              <w:right w:val="nil"/>
            </w:tcBorders>
            <w:shd w:val="clear" w:color="auto" w:fill="auto"/>
            <w:noWrap/>
            <w:vAlign w:val="center"/>
            <w:hideMark/>
          </w:tcPr>
          <w:p w14:paraId="05E0C9DE"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1119/671</w:t>
            </w:r>
          </w:p>
        </w:tc>
        <w:tc>
          <w:tcPr>
            <w:tcW w:w="1134" w:type="dxa"/>
            <w:tcBorders>
              <w:top w:val="nil"/>
              <w:left w:val="nil"/>
              <w:bottom w:val="nil"/>
              <w:right w:val="nil"/>
            </w:tcBorders>
            <w:shd w:val="clear" w:color="auto" w:fill="auto"/>
            <w:noWrap/>
            <w:vAlign w:val="center"/>
            <w:hideMark/>
          </w:tcPr>
          <w:p w14:paraId="1BAD0F39"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82.4</w:t>
            </w:r>
          </w:p>
        </w:tc>
        <w:tc>
          <w:tcPr>
            <w:tcW w:w="1134" w:type="dxa"/>
            <w:tcBorders>
              <w:top w:val="nil"/>
              <w:left w:val="nil"/>
              <w:bottom w:val="nil"/>
              <w:right w:val="nil"/>
            </w:tcBorders>
            <w:shd w:val="clear" w:color="auto" w:fill="auto"/>
            <w:vAlign w:val="center"/>
            <w:hideMark/>
          </w:tcPr>
          <w:p w14:paraId="592DB710"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89.9</w:t>
            </w:r>
          </w:p>
        </w:tc>
        <w:tc>
          <w:tcPr>
            <w:tcW w:w="1418" w:type="dxa"/>
            <w:tcBorders>
              <w:top w:val="nil"/>
              <w:left w:val="nil"/>
              <w:bottom w:val="nil"/>
              <w:right w:val="nil"/>
            </w:tcBorders>
            <w:shd w:val="clear" w:color="auto" w:fill="auto"/>
            <w:noWrap/>
            <w:vAlign w:val="center"/>
            <w:hideMark/>
          </w:tcPr>
          <w:p w14:paraId="49D4CF98"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95 (0.26 - 1.63)</w:t>
            </w:r>
          </w:p>
        </w:tc>
        <w:tc>
          <w:tcPr>
            <w:tcW w:w="661" w:type="dxa"/>
            <w:tcBorders>
              <w:top w:val="nil"/>
              <w:left w:val="nil"/>
              <w:bottom w:val="nil"/>
              <w:right w:val="nil"/>
            </w:tcBorders>
            <w:shd w:val="clear" w:color="auto" w:fill="auto"/>
            <w:noWrap/>
            <w:vAlign w:val="center"/>
            <w:hideMark/>
          </w:tcPr>
          <w:p w14:paraId="042CD63C"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007</w:t>
            </w:r>
          </w:p>
        </w:tc>
        <w:tc>
          <w:tcPr>
            <w:tcW w:w="1645" w:type="dxa"/>
            <w:tcBorders>
              <w:top w:val="nil"/>
              <w:left w:val="nil"/>
              <w:bottom w:val="nil"/>
              <w:right w:val="nil"/>
            </w:tcBorders>
            <w:shd w:val="clear" w:color="auto" w:fill="auto"/>
            <w:noWrap/>
            <w:vAlign w:val="center"/>
            <w:hideMark/>
          </w:tcPr>
          <w:p w14:paraId="4723715F"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846 (0.609 - 1.174)</w:t>
            </w:r>
          </w:p>
        </w:tc>
        <w:tc>
          <w:tcPr>
            <w:tcW w:w="661" w:type="dxa"/>
            <w:tcBorders>
              <w:top w:val="nil"/>
              <w:left w:val="nil"/>
              <w:bottom w:val="nil"/>
              <w:right w:val="nil"/>
            </w:tcBorders>
            <w:shd w:val="clear" w:color="auto" w:fill="auto"/>
            <w:noWrap/>
            <w:vAlign w:val="center"/>
            <w:hideMark/>
          </w:tcPr>
          <w:p w14:paraId="35C11E7B"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322</w:t>
            </w:r>
          </w:p>
        </w:tc>
        <w:tc>
          <w:tcPr>
            <w:tcW w:w="224" w:type="dxa"/>
            <w:vAlign w:val="center"/>
            <w:hideMark/>
          </w:tcPr>
          <w:p w14:paraId="4CBB2DC6" w14:textId="77777777" w:rsidR="007E3DBA" w:rsidRPr="008D19BC" w:rsidRDefault="007E3DBA" w:rsidP="00730717">
            <w:pPr>
              <w:spacing w:before="0" w:line="240" w:lineRule="auto"/>
              <w:rPr>
                <w:rFonts w:ascii="Times New Roman" w:hAnsi="Times New Roman"/>
                <w:sz w:val="20"/>
                <w:szCs w:val="20"/>
                <w:lang w:eastAsia="en-GB"/>
              </w:rPr>
            </w:pPr>
          </w:p>
        </w:tc>
      </w:tr>
      <w:tr w:rsidR="007E3DBA" w:rsidRPr="008D19BC" w14:paraId="6498718B" w14:textId="77777777" w:rsidTr="00730717">
        <w:trPr>
          <w:trHeight w:val="320"/>
        </w:trPr>
        <w:tc>
          <w:tcPr>
            <w:tcW w:w="1561" w:type="dxa"/>
            <w:tcBorders>
              <w:top w:val="nil"/>
              <w:left w:val="nil"/>
              <w:bottom w:val="nil"/>
              <w:right w:val="nil"/>
            </w:tcBorders>
            <w:shd w:val="clear" w:color="auto" w:fill="auto"/>
            <w:noWrap/>
            <w:vAlign w:val="center"/>
            <w:hideMark/>
          </w:tcPr>
          <w:p w14:paraId="4B5EDF2E" w14:textId="77777777" w:rsidR="007E3DBA" w:rsidRPr="008D19BC" w:rsidRDefault="007E3DBA" w:rsidP="00730717">
            <w:pPr>
              <w:spacing w:before="0" w:line="240" w:lineRule="auto"/>
              <w:rPr>
                <w:rFonts w:cs="Calibri"/>
                <w:color w:val="000000"/>
                <w:sz w:val="16"/>
                <w:szCs w:val="16"/>
                <w:lang w:eastAsia="en-GB"/>
              </w:rPr>
            </w:pPr>
            <w:r w:rsidRPr="008D19BC">
              <w:rPr>
                <w:rFonts w:cs="Calibri"/>
                <w:color w:val="000000"/>
                <w:sz w:val="16"/>
                <w:szCs w:val="16"/>
                <w:lang w:eastAsia="en-GB"/>
              </w:rPr>
              <w:t>ypN+</w:t>
            </w:r>
          </w:p>
        </w:tc>
        <w:tc>
          <w:tcPr>
            <w:tcW w:w="1417" w:type="dxa"/>
            <w:tcBorders>
              <w:top w:val="nil"/>
              <w:left w:val="nil"/>
              <w:bottom w:val="nil"/>
              <w:right w:val="nil"/>
            </w:tcBorders>
            <w:shd w:val="clear" w:color="auto" w:fill="auto"/>
            <w:noWrap/>
            <w:vAlign w:val="center"/>
            <w:hideMark/>
          </w:tcPr>
          <w:p w14:paraId="11A4B231"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1427/922</w:t>
            </w:r>
          </w:p>
        </w:tc>
        <w:tc>
          <w:tcPr>
            <w:tcW w:w="1134" w:type="dxa"/>
            <w:tcBorders>
              <w:top w:val="nil"/>
              <w:left w:val="nil"/>
              <w:bottom w:val="nil"/>
              <w:right w:val="nil"/>
            </w:tcBorders>
            <w:shd w:val="clear" w:color="auto" w:fill="auto"/>
            <w:noWrap/>
            <w:vAlign w:val="center"/>
            <w:hideMark/>
          </w:tcPr>
          <w:p w14:paraId="7654CA67"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39.8</w:t>
            </w:r>
          </w:p>
        </w:tc>
        <w:tc>
          <w:tcPr>
            <w:tcW w:w="1134" w:type="dxa"/>
            <w:tcBorders>
              <w:top w:val="nil"/>
              <w:left w:val="nil"/>
              <w:bottom w:val="nil"/>
              <w:right w:val="nil"/>
            </w:tcBorders>
            <w:shd w:val="clear" w:color="auto" w:fill="auto"/>
            <w:vAlign w:val="center"/>
            <w:hideMark/>
          </w:tcPr>
          <w:p w14:paraId="2DE5D1FF"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51.2</w:t>
            </w:r>
          </w:p>
        </w:tc>
        <w:tc>
          <w:tcPr>
            <w:tcW w:w="1418" w:type="dxa"/>
            <w:tcBorders>
              <w:top w:val="nil"/>
              <w:left w:val="nil"/>
              <w:bottom w:val="nil"/>
              <w:right w:val="nil"/>
            </w:tcBorders>
            <w:shd w:val="clear" w:color="auto" w:fill="auto"/>
            <w:noWrap/>
            <w:vAlign w:val="center"/>
            <w:hideMark/>
          </w:tcPr>
          <w:p w14:paraId="64B5F1C9"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2.11 (1.2 - 3.02)</w:t>
            </w:r>
          </w:p>
        </w:tc>
        <w:tc>
          <w:tcPr>
            <w:tcW w:w="661" w:type="dxa"/>
            <w:tcBorders>
              <w:top w:val="nil"/>
              <w:left w:val="nil"/>
              <w:bottom w:val="nil"/>
              <w:right w:val="nil"/>
            </w:tcBorders>
            <w:shd w:val="clear" w:color="auto" w:fill="auto"/>
            <w:noWrap/>
            <w:vAlign w:val="center"/>
            <w:hideMark/>
          </w:tcPr>
          <w:p w14:paraId="3309972B"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000</w:t>
            </w:r>
          </w:p>
        </w:tc>
        <w:tc>
          <w:tcPr>
            <w:tcW w:w="1645" w:type="dxa"/>
            <w:tcBorders>
              <w:top w:val="nil"/>
              <w:left w:val="nil"/>
              <w:bottom w:val="nil"/>
              <w:right w:val="nil"/>
            </w:tcBorders>
            <w:shd w:val="clear" w:color="auto" w:fill="auto"/>
            <w:noWrap/>
            <w:vAlign w:val="center"/>
            <w:hideMark/>
          </w:tcPr>
          <w:p w14:paraId="11F91CB9"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803 (0.703 - 0.918)</w:t>
            </w:r>
          </w:p>
        </w:tc>
        <w:tc>
          <w:tcPr>
            <w:tcW w:w="661" w:type="dxa"/>
            <w:tcBorders>
              <w:top w:val="nil"/>
              <w:left w:val="nil"/>
              <w:bottom w:val="nil"/>
              <w:right w:val="nil"/>
            </w:tcBorders>
            <w:shd w:val="clear" w:color="auto" w:fill="auto"/>
            <w:noWrap/>
            <w:vAlign w:val="center"/>
            <w:hideMark/>
          </w:tcPr>
          <w:p w14:paraId="1CCF9F5B"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001</w:t>
            </w:r>
          </w:p>
        </w:tc>
        <w:tc>
          <w:tcPr>
            <w:tcW w:w="224" w:type="dxa"/>
            <w:vAlign w:val="center"/>
            <w:hideMark/>
          </w:tcPr>
          <w:p w14:paraId="642117BC" w14:textId="77777777" w:rsidR="007E3DBA" w:rsidRPr="008D19BC" w:rsidRDefault="007E3DBA" w:rsidP="00730717">
            <w:pPr>
              <w:spacing w:before="0" w:line="240" w:lineRule="auto"/>
              <w:rPr>
                <w:rFonts w:ascii="Times New Roman" w:hAnsi="Times New Roman"/>
                <w:sz w:val="20"/>
                <w:szCs w:val="20"/>
                <w:lang w:eastAsia="en-GB"/>
              </w:rPr>
            </w:pPr>
          </w:p>
        </w:tc>
      </w:tr>
      <w:tr w:rsidR="007E3DBA" w:rsidRPr="008D19BC" w14:paraId="6C53006E" w14:textId="77777777" w:rsidTr="00730717">
        <w:trPr>
          <w:trHeight w:val="320"/>
        </w:trPr>
        <w:tc>
          <w:tcPr>
            <w:tcW w:w="1561" w:type="dxa"/>
            <w:tcBorders>
              <w:top w:val="nil"/>
              <w:left w:val="nil"/>
              <w:bottom w:val="nil"/>
              <w:right w:val="nil"/>
            </w:tcBorders>
            <w:shd w:val="clear" w:color="auto" w:fill="auto"/>
            <w:noWrap/>
            <w:vAlign w:val="center"/>
            <w:hideMark/>
          </w:tcPr>
          <w:p w14:paraId="4748D110" w14:textId="77777777" w:rsidR="007E3DBA" w:rsidRPr="008D19BC" w:rsidRDefault="007E3DBA" w:rsidP="00730717">
            <w:pPr>
              <w:spacing w:before="0" w:line="240" w:lineRule="auto"/>
              <w:rPr>
                <w:rFonts w:cs="Calibri"/>
                <w:color w:val="000000"/>
                <w:sz w:val="16"/>
                <w:szCs w:val="16"/>
                <w:lang w:eastAsia="en-GB"/>
              </w:rPr>
            </w:pPr>
            <w:r>
              <w:rPr>
                <w:rFonts w:cs="Calibri"/>
                <w:color w:val="000000"/>
                <w:sz w:val="16"/>
                <w:szCs w:val="16"/>
                <w:lang w:eastAsia="en-GB"/>
              </w:rPr>
              <w:t>Oe</w:t>
            </w:r>
            <w:r w:rsidRPr="008D19BC">
              <w:rPr>
                <w:rFonts w:cs="Calibri"/>
                <w:color w:val="000000"/>
                <w:sz w:val="16"/>
                <w:szCs w:val="16"/>
                <w:lang w:eastAsia="en-GB"/>
              </w:rPr>
              <w:t>sophagus</w:t>
            </w:r>
          </w:p>
        </w:tc>
        <w:tc>
          <w:tcPr>
            <w:tcW w:w="1417" w:type="dxa"/>
            <w:tcBorders>
              <w:top w:val="nil"/>
              <w:left w:val="nil"/>
              <w:bottom w:val="nil"/>
              <w:right w:val="nil"/>
            </w:tcBorders>
            <w:shd w:val="clear" w:color="auto" w:fill="auto"/>
            <w:noWrap/>
            <w:vAlign w:val="center"/>
            <w:hideMark/>
          </w:tcPr>
          <w:p w14:paraId="4F893E69"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1235/750</w:t>
            </w:r>
          </w:p>
        </w:tc>
        <w:tc>
          <w:tcPr>
            <w:tcW w:w="1134" w:type="dxa"/>
            <w:tcBorders>
              <w:top w:val="nil"/>
              <w:left w:val="nil"/>
              <w:bottom w:val="nil"/>
              <w:right w:val="nil"/>
            </w:tcBorders>
            <w:shd w:val="clear" w:color="auto" w:fill="auto"/>
            <w:vAlign w:val="center"/>
            <w:hideMark/>
          </w:tcPr>
          <w:p w14:paraId="5F2C15B0"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55.4</w:t>
            </w:r>
          </w:p>
        </w:tc>
        <w:tc>
          <w:tcPr>
            <w:tcW w:w="1134" w:type="dxa"/>
            <w:tcBorders>
              <w:top w:val="nil"/>
              <w:left w:val="nil"/>
              <w:bottom w:val="nil"/>
              <w:right w:val="nil"/>
            </w:tcBorders>
            <w:shd w:val="clear" w:color="auto" w:fill="auto"/>
            <w:noWrap/>
            <w:vAlign w:val="center"/>
            <w:hideMark/>
          </w:tcPr>
          <w:p w14:paraId="3948EF15"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65.8</w:t>
            </w:r>
          </w:p>
        </w:tc>
        <w:tc>
          <w:tcPr>
            <w:tcW w:w="1418" w:type="dxa"/>
            <w:tcBorders>
              <w:top w:val="nil"/>
              <w:left w:val="nil"/>
              <w:bottom w:val="nil"/>
              <w:right w:val="nil"/>
            </w:tcBorders>
            <w:shd w:val="clear" w:color="auto" w:fill="auto"/>
            <w:noWrap/>
            <w:vAlign w:val="center"/>
            <w:hideMark/>
          </w:tcPr>
          <w:p w14:paraId="3E08D2EB"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1.82 (0.89 - 2.76)</w:t>
            </w:r>
          </w:p>
        </w:tc>
        <w:tc>
          <w:tcPr>
            <w:tcW w:w="661" w:type="dxa"/>
            <w:tcBorders>
              <w:top w:val="nil"/>
              <w:left w:val="nil"/>
              <w:bottom w:val="nil"/>
              <w:right w:val="nil"/>
            </w:tcBorders>
            <w:shd w:val="clear" w:color="auto" w:fill="auto"/>
            <w:noWrap/>
            <w:vAlign w:val="center"/>
            <w:hideMark/>
          </w:tcPr>
          <w:p w14:paraId="7390567D"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000</w:t>
            </w:r>
          </w:p>
        </w:tc>
        <w:tc>
          <w:tcPr>
            <w:tcW w:w="1645" w:type="dxa"/>
            <w:tcBorders>
              <w:top w:val="nil"/>
              <w:left w:val="nil"/>
              <w:bottom w:val="nil"/>
              <w:right w:val="nil"/>
            </w:tcBorders>
            <w:shd w:val="clear" w:color="auto" w:fill="auto"/>
            <w:noWrap/>
            <w:vAlign w:val="center"/>
            <w:hideMark/>
          </w:tcPr>
          <w:p w14:paraId="0352E071"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785 (0.684 - 0.901)</w:t>
            </w:r>
          </w:p>
        </w:tc>
        <w:tc>
          <w:tcPr>
            <w:tcW w:w="661" w:type="dxa"/>
            <w:tcBorders>
              <w:top w:val="nil"/>
              <w:left w:val="nil"/>
              <w:bottom w:val="nil"/>
              <w:right w:val="nil"/>
            </w:tcBorders>
            <w:shd w:val="clear" w:color="auto" w:fill="auto"/>
            <w:noWrap/>
            <w:vAlign w:val="center"/>
            <w:hideMark/>
          </w:tcPr>
          <w:p w14:paraId="1D78F93D"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001</w:t>
            </w:r>
          </w:p>
        </w:tc>
        <w:tc>
          <w:tcPr>
            <w:tcW w:w="224" w:type="dxa"/>
            <w:vAlign w:val="center"/>
            <w:hideMark/>
          </w:tcPr>
          <w:p w14:paraId="44FE56C1" w14:textId="77777777" w:rsidR="007E3DBA" w:rsidRPr="008D19BC" w:rsidRDefault="007E3DBA" w:rsidP="00730717">
            <w:pPr>
              <w:spacing w:before="0" w:line="240" w:lineRule="auto"/>
              <w:rPr>
                <w:rFonts w:ascii="Times New Roman" w:hAnsi="Times New Roman"/>
                <w:sz w:val="20"/>
                <w:szCs w:val="20"/>
                <w:lang w:eastAsia="en-GB"/>
              </w:rPr>
            </w:pPr>
          </w:p>
        </w:tc>
      </w:tr>
      <w:tr w:rsidR="007E3DBA" w:rsidRPr="008D19BC" w14:paraId="458C64A0" w14:textId="77777777" w:rsidTr="00730717">
        <w:trPr>
          <w:trHeight w:val="320"/>
        </w:trPr>
        <w:tc>
          <w:tcPr>
            <w:tcW w:w="1561" w:type="dxa"/>
            <w:tcBorders>
              <w:top w:val="nil"/>
              <w:left w:val="nil"/>
              <w:bottom w:val="nil"/>
              <w:right w:val="nil"/>
            </w:tcBorders>
            <w:shd w:val="clear" w:color="auto" w:fill="auto"/>
            <w:noWrap/>
            <w:vAlign w:val="center"/>
            <w:hideMark/>
          </w:tcPr>
          <w:p w14:paraId="47445F64" w14:textId="77777777" w:rsidR="007E3DBA" w:rsidRPr="008D19BC" w:rsidRDefault="007E3DBA" w:rsidP="00730717">
            <w:pPr>
              <w:spacing w:before="0" w:line="240" w:lineRule="auto"/>
              <w:rPr>
                <w:rFonts w:cs="Calibri"/>
                <w:color w:val="000000"/>
                <w:sz w:val="16"/>
                <w:szCs w:val="16"/>
                <w:lang w:eastAsia="en-GB"/>
              </w:rPr>
            </w:pPr>
            <w:r w:rsidRPr="008D19BC">
              <w:rPr>
                <w:rFonts w:cs="Calibri"/>
                <w:color w:val="000000"/>
                <w:sz w:val="16"/>
                <w:szCs w:val="16"/>
                <w:lang w:eastAsia="en-GB"/>
              </w:rPr>
              <w:t>Gastro-</w:t>
            </w:r>
            <w:r>
              <w:rPr>
                <w:rFonts w:cs="Calibri"/>
                <w:color w:val="000000"/>
                <w:sz w:val="16"/>
                <w:szCs w:val="16"/>
                <w:lang w:eastAsia="en-GB"/>
              </w:rPr>
              <w:t>o</w:t>
            </w:r>
            <w:r w:rsidRPr="008D19BC">
              <w:rPr>
                <w:rFonts w:cs="Calibri"/>
                <w:color w:val="000000"/>
                <w:sz w:val="16"/>
                <w:szCs w:val="16"/>
                <w:lang w:eastAsia="en-GB"/>
              </w:rPr>
              <w:t xml:space="preserve">esophageal junction </w:t>
            </w:r>
            <w:r>
              <w:rPr>
                <w:rFonts w:cs="Calibri"/>
                <w:color w:val="000000"/>
                <w:sz w:val="16"/>
                <w:szCs w:val="16"/>
                <w:lang w:eastAsia="en-GB"/>
              </w:rPr>
              <w:t>(</w:t>
            </w:r>
            <w:r w:rsidRPr="008D19BC">
              <w:rPr>
                <w:rFonts w:cs="Calibri"/>
                <w:color w:val="000000"/>
                <w:sz w:val="16"/>
                <w:szCs w:val="16"/>
                <w:lang w:eastAsia="en-GB"/>
              </w:rPr>
              <w:t>SI-III)</w:t>
            </w:r>
          </w:p>
        </w:tc>
        <w:tc>
          <w:tcPr>
            <w:tcW w:w="1417" w:type="dxa"/>
            <w:tcBorders>
              <w:top w:val="nil"/>
              <w:left w:val="nil"/>
              <w:bottom w:val="nil"/>
              <w:right w:val="nil"/>
            </w:tcBorders>
            <w:shd w:val="clear" w:color="auto" w:fill="auto"/>
            <w:noWrap/>
            <w:vAlign w:val="center"/>
            <w:hideMark/>
          </w:tcPr>
          <w:p w14:paraId="250C5AAB"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771/437</w:t>
            </w:r>
          </w:p>
        </w:tc>
        <w:tc>
          <w:tcPr>
            <w:tcW w:w="1134" w:type="dxa"/>
            <w:tcBorders>
              <w:top w:val="nil"/>
              <w:left w:val="nil"/>
              <w:bottom w:val="nil"/>
              <w:right w:val="nil"/>
            </w:tcBorders>
            <w:shd w:val="clear" w:color="auto" w:fill="auto"/>
            <w:noWrap/>
            <w:vAlign w:val="center"/>
            <w:hideMark/>
          </w:tcPr>
          <w:p w14:paraId="65FF15B4"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57.4</w:t>
            </w:r>
          </w:p>
        </w:tc>
        <w:tc>
          <w:tcPr>
            <w:tcW w:w="1134" w:type="dxa"/>
            <w:tcBorders>
              <w:top w:val="nil"/>
              <w:left w:val="nil"/>
              <w:bottom w:val="nil"/>
              <w:right w:val="nil"/>
            </w:tcBorders>
            <w:shd w:val="clear" w:color="auto" w:fill="auto"/>
            <w:vAlign w:val="center"/>
            <w:hideMark/>
          </w:tcPr>
          <w:p w14:paraId="05F09474"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73.8</w:t>
            </w:r>
          </w:p>
        </w:tc>
        <w:tc>
          <w:tcPr>
            <w:tcW w:w="1418" w:type="dxa"/>
            <w:tcBorders>
              <w:top w:val="nil"/>
              <w:left w:val="nil"/>
              <w:bottom w:val="nil"/>
              <w:right w:val="nil"/>
            </w:tcBorders>
            <w:shd w:val="clear" w:color="auto" w:fill="auto"/>
            <w:noWrap/>
            <w:vAlign w:val="center"/>
            <w:hideMark/>
          </w:tcPr>
          <w:p w14:paraId="797BD57E"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1.69 (0.42 - 2.96)</w:t>
            </w:r>
          </w:p>
        </w:tc>
        <w:tc>
          <w:tcPr>
            <w:tcW w:w="661" w:type="dxa"/>
            <w:tcBorders>
              <w:top w:val="nil"/>
              <w:left w:val="nil"/>
              <w:bottom w:val="nil"/>
              <w:right w:val="nil"/>
            </w:tcBorders>
            <w:shd w:val="clear" w:color="auto" w:fill="auto"/>
            <w:noWrap/>
            <w:vAlign w:val="center"/>
            <w:hideMark/>
          </w:tcPr>
          <w:p w14:paraId="1EBA3B30"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009</w:t>
            </w:r>
          </w:p>
        </w:tc>
        <w:tc>
          <w:tcPr>
            <w:tcW w:w="1645" w:type="dxa"/>
            <w:tcBorders>
              <w:top w:val="nil"/>
              <w:left w:val="nil"/>
              <w:bottom w:val="nil"/>
              <w:right w:val="nil"/>
            </w:tcBorders>
            <w:shd w:val="clear" w:color="auto" w:fill="auto"/>
            <w:noWrap/>
            <w:vAlign w:val="center"/>
            <w:hideMark/>
          </w:tcPr>
          <w:p w14:paraId="697D5004"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863 (0.704 - 1.057)</w:t>
            </w:r>
          </w:p>
        </w:tc>
        <w:tc>
          <w:tcPr>
            <w:tcW w:w="661" w:type="dxa"/>
            <w:tcBorders>
              <w:top w:val="nil"/>
              <w:left w:val="nil"/>
              <w:bottom w:val="nil"/>
              <w:right w:val="nil"/>
            </w:tcBorders>
            <w:shd w:val="clear" w:color="auto" w:fill="auto"/>
            <w:noWrap/>
            <w:vAlign w:val="center"/>
            <w:hideMark/>
          </w:tcPr>
          <w:p w14:paraId="07739069"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156</w:t>
            </w:r>
          </w:p>
        </w:tc>
        <w:tc>
          <w:tcPr>
            <w:tcW w:w="224" w:type="dxa"/>
            <w:vAlign w:val="center"/>
            <w:hideMark/>
          </w:tcPr>
          <w:p w14:paraId="7777AF48" w14:textId="77777777" w:rsidR="007E3DBA" w:rsidRPr="008D19BC" w:rsidRDefault="007E3DBA" w:rsidP="00730717">
            <w:pPr>
              <w:spacing w:before="0" w:line="240" w:lineRule="auto"/>
              <w:rPr>
                <w:rFonts w:ascii="Times New Roman" w:hAnsi="Times New Roman"/>
                <w:sz w:val="20"/>
                <w:szCs w:val="20"/>
                <w:lang w:eastAsia="en-GB"/>
              </w:rPr>
            </w:pPr>
          </w:p>
        </w:tc>
      </w:tr>
      <w:tr w:rsidR="007E3DBA" w:rsidRPr="008D19BC" w14:paraId="1B2F0D0F" w14:textId="77777777" w:rsidTr="00730717">
        <w:trPr>
          <w:trHeight w:val="340"/>
        </w:trPr>
        <w:tc>
          <w:tcPr>
            <w:tcW w:w="1561" w:type="dxa"/>
            <w:tcBorders>
              <w:top w:val="nil"/>
              <w:left w:val="nil"/>
              <w:bottom w:val="nil"/>
              <w:right w:val="nil"/>
            </w:tcBorders>
            <w:shd w:val="clear" w:color="auto" w:fill="auto"/>
            <w:noWrap/>
            <w:vAlign w:val="center"/>
            <w:hideMark/>
          </w:tcPr>
          <w:p w14:paraId="35FD378D" w14:textId="77777777" w:rsidR="007E3DBA" w:rsidRPr="008D19BC" w:rsidRDefault="007E3DBA" w:rsidP="00730717">
            <w:pPr>
              <w:spacing w:before="0" w:line="240" w:lineRule="auto"/>
              <w:rPr>
                <w:rFonts w:cs="Calibri"/>
                <w:color w:val="000000"/>
                <w:sz w:val="16"/>
                <w:szCs w:val="16"/>
                <w:lang w:eastAsia="en-GB"/>
              </w:rPr>
            </w:pPr>
            <w:r w:rsidRPr="008D19BC">
              <w:rPr>
                <w:rFonts w:cs="Calibri"/>
                <w:color w:val="000000"/>
                <w:sz w:val="16"/>
                <w:szCs w:val="16"/>
                <w:lang w:eastAsia="en-GB"/>
              </w:rPr>
              <w:t>Gastric</w:t>
            </w:r>
          </w:p>
        </w:tc>
        <w:tc>
          <w:tcPr>
            <w:tcW w:w="1417" w:type="dxa"/>
            <w:tcBorders>
              <w:top w:val="nil"/>
              <w:left w:val="nil"/>
              <w:bottom w:val="nil"/>
              <w:right w:val="nil"/>
            </w:tcBorders>
            <w:shd w:val="clear" w:color="auto" w:fill="auto"/>
            <w:noWrap/>
            <w:vAlign w:val="center"/>
            <w:hideMark/>
          </w:tcPr>
          <w:p w14:paraId="4E48E581"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540/406</w:t>
            </w:r>
          </w:p>
        </w:tc>
        <w:tc>
          <w:tcPr>
            <w:tcW w:w="1134" w:type="dxa"/>
            <w:tcBorders>
              <w:top w:val="nil"/>
              <w:left w:val="nil"/>
              <w:bottom w:val="nil"/>
              <w:right w:val="nil"/>
            </w:tcBorders>
            <w:shd w:val="clear" w:color="auto" w:fill="auto"/>
            <w:noWrap/>
            <w:vAlign w:val="center"/>
            <w:hideMark/>
          </w:tcPr>
          <w:p w14:paraId="5D995210"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66.3</w:t>
            </w:r>
          </w:p>
        </w:tc>
        <w:tc>
          <w:tcPr>
            <w:tcW w:w="1134" w:type="dxa"/>
            <w:tcBorders>
              <w:top w:val="nil"/>
              <w:left w:val="nil"/>
              <w:bottom w:val="nil"/>
              <w:right w:val="nil"/>
            </w:tcBorders>
            <w:shd w:val="clear" w:color="auto" w:fill="auto"/>
            <w:vAlign w:val="center"/>
            <w:hideMark/>
          </w:tcPr>
          <w:p w14:paraId="5DEE2599"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76.3</w:t>
            </w:r>
          </w:p>
        </w:tc>
        <w:tc>
          <w:tcPr>
            <w:tcW w:w="1418" w:type="dxa"/>
            <w:tcBorders>
              <w:top w:val="nil"/>
              <w:left w:val="nil"/>
              <w:bottom w:val="nil"/>
              <w:right w:val="nil"/>
            </w:tcBorders>
            <w:shd w:val="clear" w:color="auto" w:fill="auto"/>
            <w:noWrap/>
            <w:vAlign w:val="center"/>
            <w:hideMark/>
          </w:tcPr>
          <w:p w14:paraId="14254D1B"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72 (-0.51 - 1.95)</w:t>
            </w:r>
          </w:p>
        </w:tc>
        <w:tc>
          <w:tcPr>
            <w:tcW w:w="661" w:type="dxa"/>
            <w:tcBorders>
              <w:top w:val="nil"/>
              <w:left w:val="nil"/>
              <w:bottom w:val="nil"/>
              <w:right w:val="nil"/>
            </w:tcBorders>
            <w:shd w:val="clear" w:color="auto" w:fill="auto"/>
            <w:noWrap/>
            <w:vAlign w:val="center"/>
            <w:hideMark/>
          </w:tcPr>
          <w:p w14:paraId="760BB536"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251</w:t>
            </w:r>
          </w:p>
        </w:tc>
        <w:tc>
          <w:tcPr>
            <w:tcW w:w="1645" w:type="dxa"/>
            <w:tcBorders>
              <w:top w:val="nil"/>
              <w:left w:val="nil"/>
              <w:bottom w:val="nil"/>
              <w:right w:val="nil"/>
            </w:tcBorders>
            <w:shd w:val="clear" w:color="auto" w:fill="auto"/>
            <w:noWrap/>
            <w:vAlign w:val="center"/>
            <w:hideMark/>
          </w:tcPr>
          <w:p w14:paraId="3A33BF7F"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951 (0.754 - 1.199)</w:t>
            </w:r>
          </w:p>
        </w:tc>
        <w:tc>
          <w:tcPr>
            <w:tcW w:w="661" w:type="dxa"/>
            <w:tcBorders>
              <w:top w:val="nil"/>
              <w:left w:val="nil"/>
              <w:bottom w:val="nil"/>
              <w:right w:val="nil"/>
            </w:tcBorders>
            <w:shd w:val="clear" w:color="auto" w:fill="auto"/>
            <w:noWrap/>
            <w:vAlign w:val="center"/>
            <w:hideMark/>
          </w:tcPr>
          <w:p w14:paraId="6E462DBF" w14:textId="77777777" w:rsidR="007E3DBA" w:rsidRPr="008D19BC" w:rsidRDefault="007E3DBA" w:rsidP="00730717">
            <w:pPr>
              <w:spacing w:before="0" w:line="240" w:lineRule="auto"/>
              <w:jc w:val="center"/>
              <w:rPr>
                <w:rFonts w:cs="Calibri"/>
                <w:color w:val="000000"/>
                <w:sz w:val="16"/>
                <w:szCs w:val="16"/>
                <w:lang w:eastAsia="en-GB"/>
              </w:rPr>
            </w:pPr>
            <w:r w:rsidRPr="008D19BC">
              <w:rPr>
                <w:rFonts w:cs="Calibri"/>
                <w:color w:val="000000"/>
                <w:sz w:val="16"/>
                <w:szCs w:val="16"/>
                <w:lang w:eastAsia="en-GB"/>
              </w:rPr>
              <w:t>0.686</w:t>
            </w:r>
          </w:p>
        </w:tc>
        <w:tc>
          <w:tcPr>
            <w:tcW w:w="224" w:type="dxa"/>
            <w:vAlign w:val="center"/>
            <w:hideMark/>
          </w:tcPr>
          <w:p w14:paraId="1555E496" w14:textId="77777777" w:rsidR="007E3DBA" w:rsidRPr="008D19BC" w:rsidRDefault="007E3DBA" w:rsidP="00730717">
            <w:pPr>
              <w:spacing w:before="0" w:line="240" w:lineRule="auto"/>
              <w:rPr>
                <w:rFonts w:ascii="Times New Roman" w:hAnsi="Times New Roman"/>
                <w:sz w:val="20"/>
                <w:szCs w:val="20"/>
                <w:lang w:eastAsia="en-GB"/>
              </w:rPr>
            </w:pPr>
          </w:p>
        </w:tc>
      </w:tr>
      <w:tr w:rsidR="007E3DBA" w:rsidRPr="008D19BC" w14:paraId="3F286387" w14:textId="77777777" w:rsidTr="00730717">
        <w:trPr>
          <w:trHeight w:val="340"/>
        </w:trPr>
        <w:tc>
          <w:tcPr>
            <w:tcW w:w="9631" w:type="dxa"/>
            <w:gridSpan w:val="8"/>
            <w:tcBorders>
              <w:top w:val="single" w:sz="8" w:space="0" w:color="auto"/>
              <w:left w:val="nil"/>
              <w:bottom w:val="single" w:sz="8" w:space="0" w:color="auto"/>
              <w:right w:val="nil"/>
            </w:tcBorders>
            <w:shd w:val="clear" w:color="auto" w:fill="auto"/>
            <w:vAlign w:val="center"/>
            <w:hideMark/>
          </w:tcPr>
          <w:p w14:paraId="7714C59F" w14:textId="77777777" w:rsidR="007E3DBA" w:rsidRPr="008D19BC" w:rsidRDefault="007E3DBA" w:rsidP="00730717">
            <w:pPr>
              <w:spacing w:before="0" w:line="240" w:lineRule="auto"/>
              <w:rPr>
                <w:rFonts w:cs="Calibri"/>
                <w:color w:val="000000"/>
                <w:sz w:val="16"/>
                <w:szCs w:val="16"/>
                <w:lang w:eastAsia="en-GB"/>
              </w:rPr>
            </w:pPr>
            <w:r w:rsidRPr="008D19BC">
              <w:rPr>
                <w:rFonts w:cs="Calibri"/>
                <w:color w:val="000000"/>
                <w:sz w:val="16"/>
                <w:szCs w:val="16"/>
                <w:lang w:eastAsia="en-GB"/>
              </w:rPr>
              <w:t xml:space="preserve">HR = Hazard Ratio, LED = Life Expectancy Difference (months), CRM = circumferential resection margin, </w:t>
            </w:r>
            <w:r w:rsidRPr="006501C3">
              <w:rPr>
                <w:rFonts w:cs="Calibri"/>
                <w:i/>
                <w:iCs/>
                <w:color w:val="000000"/>
                <w:sz w:val="16"/>
                <w:szCs w:val="16"/>
                <w:lang w:eastAsia="en-GB"/>
              </w:rPr>
              <w:t>n</w:t>
            </w:r>
            <w:r w:rsidRPr="008D19BC">
              <w:rPr>
                <w:rFonts w:cs="Calibri"/>
                <w:color w:val="000000"/>
                <w:sz w:val="16"/>
                <w:szCs w:val="16"/>
                <w:lang w:eastAsia="en-GB"/>
              </w:rPr>
              <w:t>^</w:t>
            </w:r>
            <w:r>
              <w:rPr>
                <w:rFonts w:cs="Calibri"/>
                <w:color w:val="000000"/>
                <w:sz w:val="16"/>
                <w:szCs w:val="16"/>
                <w:lang w:eastAsia="en-GB"/>
              </w:rPr>
              <w:t xml:space="preserve"> </w:t>
            </w:r>
            <w:r w:rsidRPr="008D19BC">
              <w:rPr>
                <w:rFonts w:cs="Calibri"/>
                <w:color w:val="000000"/>
                <w:sz w:val="16"/>
                <w:szCs w:val="16"/>
                <w:lang w:eastAsia="en-GB"/>
              </w:rPr>
              <w:t>Mean number of cases across imputed datasets</w:t>
            </w:r>
          </w:p>
        </w:tc>
        <w:tc>
          <w:tcPr>
            <w:tcW w:w="224" w:type="dxa"/>
            <w:vAlign w:val="center"/>
            <w:hideMark/>
          </w:tcPr>
          <w:p w14:paraId="72EE6868" w14:textId="77777777" w:rsidR="007E3DBA" w:rsidRPr="008D19BC" w:rsidRDefault="007E3DBA" w:rsidP="00730717">
            <w:pPr>
              <w:spacing w:before="0" w:line="240" w:lineRule="auto"/>
              <w:rPr>
                <w:rFonts w:ascii="Times New Roman" w:hAnsi="Times New Roman"/>
                <w:sz w:val="20"/>
                <w:szCs w:val="20"/>
                <w:lang w:eastAsia="en-GB"/>
              </w:rPr>
            </w:pPr>
          </w:p>
        </w:tc>
      </w:tr>
    </w:tbl>
    <w:p w14:paraId="7550794D" w14:textId="3C4A3F91" w:rsidR="004906E5" w:rsidRDefault="004906E5" w:rsidP="007E3DBA">
      <w:pPr>
        <w:spacing w:before="0" w:line="240" w:lineRule="auto"/>
        <w:rPr>
          <w:sz w:val="40"/>
          <w:szCs w:val="40"/>
        </w:rPr>
      </w:pPr>
    </w:p>
    <w:p w14:paraId="077578A4" w14:textId="77777777" w:rsidR="004906E5" w:rsidRDefault="004906E5">
      <w:pPr>
        <w:spacing w:before="0" w:line="240" w:lineRule="auto"/>
        <w:rPr>
          <w:sz w:val="40"/>
          <w:szCs w:val="40"/>
        </w:rPr>
      </w:pPr>
      <w:r>
        <w:rPr>
          <w:sz w:val="40"/>
          <w:szCs w:val="40"/>
        </w:rPr>
        <w:br w:type="page"/>
      </w:r>
    </w:p>
    <w:p w14:paraId="40A1F2AF" w14:textId="77777777" w:rsidR="004906E5" w:rsidRPr="00DE3C9A" w:rsidRDefault="004906E5" w:rsidP="004906E5">
      <w:pPr>
        <w:pStyle w:val="Default"/>
        <w:rPr>
          <w:sz w:val="24"/>
        </w:rPr>
      </w:pPr>
      <w:r>
        <w:rPr>
          <w:sz w:val="24"/>
        </w:rPr>
        <w:t>Supplementary Table 1: Target Trial Protocol</w:t>
      </w:r>
    </w:p>
    <w:tbl>
      <w:tblPr>
        <w:tblStyle w:val="TableGrid"/>
        <w:tblW w:w="8897" w:type="dxa"/>
        <w:tblLayout w:type="fixed"/>
        <w:tblLook w:val="0000" w:firstRow="0" w:lastRow="0" w:firstColumn="0" w:lastColumn="0" w:noHBand="0" w:noVBand="0"/>
      </w:tblPr>
      <w:tblGrid>
        <w:gridCol w:w="1809"/>
        <w:gridCol w:w="7088"/>
      </w:tblGrid>
      <w:tr w:rsidR="004906E5" w:rsidRPr="00EB1F49" w14:paraId="703D9BFF" w14:textId="77777777" w:rsidTr="00507A14">
        <w:trPr>
          <w:trHeight w:val="660"/>
        </w:trPr>
        <w:tc>
          <w:tcPr>
            <w:tcW w:w="1809" w:type="dxa"/>
          </w:tcPr>
          <w:p w14:paraId="1FE80BE0" w14:textId="77777777" w:rsidR="004906E5" w:rsidRPr="00EB1F49" w:rsidRDefault="004906E5" w:rsidP="00507A14">
            <w:r w:rsidRPr="00EB1F49">
              <w:t>Eligibility criteria</w:t>
            </w:r>
          </w:p>
        </w:tc>
        <w:tc>
          <w:tcPr>
            <w:tcW w:w="7088" w:type="dxa"/>
          </w:tcPr>
          <w:p w14:paraId="241C6439" w14:textId="77777777" w:rsidR="004906E5" w:rsidRPr="00EB1F49" w:rsidRDefault="004906E5" w:rsidP="00507A14">
            <w:r w:rsidRPr="00EB1F49">
              <w:t xml:space="preserve">Individuals at age 18 years or older </w:t>
            </w:r>
            <w:r>
              <w:t>with stage I-IVa oe</w:t>
            </w:r>
            <w:r w:rsidRPr="00EB1F49">
              <w:t xml:space="preserve">sophageal </w:t>
            </w:r>
            <w:r>
              <w:t>or gastric adenocarcinoma</w:t>
            </w:r>
            <w:r w:rsidRPr="00EB1F49">
              <w:t xml:space="preserve"> diagnosed and treated in England, who underwent curative </w:t>
            </w:r>
            <w:r>
              <w:t>surgery</w:t>
            </w:r>
            <w:r w:rsidRPr="00EB1F49">
              <w:t xml:space="preserve"> following </w:t>
            </w:r>
            <w:r>
              <w:t>preoperative</w:t>
            </w:r>
            <w:r w:rsidRPr="00EB1F49">
              <w:t xml:space="preserve"> chemotherapy</w:t>
            </w:r>
            <w:r>
              <w:t xml:space="preserve"> with ECX, ECF, EOX, EOF or FLOT</w:t>
            </w:r>
            <w:r w:rsidRPr="00EB1F49">
              <w:t>.</w:t>
            </w:r>
          </w:p>
        </w:tc>
      </w:tr>
      <w:tr w:rsidR="004906E5" w:rsidRPr="00EB1F49" w14:paraId="205E2F4D" w14:textId="77777777" w:rsidTr="00507A14">
        <w:trPr>
          <w:trHeight w:val="660"/>
        </w:trPr>
        <w:tc>
          <w:tcPr>
            <w:tcW w:w="1809" w:type="dxa"/>
          </w:tcPr>
          <w:p w14:paraId="069675CF" w14:textId="77777777" w:rsidR="004906E5" w:rsidRPr="00EB1F49" w:rsidRDefault="004906E5" w:rsidP="00507A14">
            <w:r w:rsidRPr="00EB1F49">
              <w:t>Treatment strategies</w:t>
            </w:r>
          </w:p>
        </w:tc>
        <w:tc>
          <w:tcPr>
            <w:tcW w:w="7088" w:type="dxa"/>
          </w:tcPr>
          <w:p w14:paraId="55323687" w14:textId="77777777" w:rsidR="004906E5" w:rsidRPr="00EB1F49" w:rsidRDefault="004906E5" w:rsidP="00507A14">
            <w:r w:rsidRPr="00EB1F49">
              <w:t xml:space="preserve">1. </w:t>
            </w:r>
            <w:r>
              <w:t>Postoperative systemic</w:t>
            </w:r>
            <w:r w:rsidRPr="00EB1F49">
              <w:t xml:space="preserve"> chemotherapy </w:t>
            </w:r>
            <w:r>
              <w:t xml:space="preserve">administered </w:t>
            </w:r>
            <w:r w:rsidRPr="00EB1F49">
              <w:t xml:space="preserve">within 90 days of curative </w:t>
            </w:r>
            <w:r>
              <w:t>surgery</w:t>
            </w:r>
          </w:p>
          <w:p w14:paraId="0262B8F5" w14:textId="77777777" w:rsidR="004906E5" w:rsidRPr="00EB1F49" w:rsidRDefault="004906E5" w:rsidP="00507A14">
            <w:r w:rsidRPr="00EB1F49">
              <w:t xml:space="preserve">2. No </w:t>
            </w:r>
            <w:r>
              <w:t>postoperative systemic</w:t>
            </w:r>
            <w:r w:rsidRPr="00EB1F49">
              <w:t xml:space="preserve"> chemotherapy </w:t>
            </w:r>
            <w:r>
              <w:t xml:space="preserve">administered </w:t>
            </w:r>
            <w:r w:rsidRPr="00EB1F49">
              <w:t xml:space="preserve">within 90 days of curative </w:t>
            </w:r>
            <w:r>
              <w:t>surgery</w:t>
            </w:r>
          </w:p>
        </w:tc>
      </w:tr>
      <w:tr w:rsidR="004906E5" w:rsidRPr="00EB1F49" w14:paraId="6277E464" w14:textId="77777777" w:rsidTr="00507A14">
        <w:trPr>
          <w:trHeight w:val="440"/>
        </w:trPr>
        <w:tc>
          <w:tcPr>
            <w:tcW w:w="1809" w:type="dxa"/>
          </w:tcPr>
          <w:p w14:paraId="58495B77" w14:textId="77777777" w:rsidR="004906E5" w:rsidRPr="00EB1F49" w:rsidRDefault="004906E5" w:rsidP="00507A14">
            <w:r w:rsidRPr="00EB1F49">
              <w:t>Assignment procedures</w:t>
            </w:r>
          </w:p>
        </w:tc>
        <w:tc>
          <w:tcPr>
            <w:tcW w:w="7088" w:type="dxa"/>
          </w:tcPr>
          <w:p w14:paraId="1146C172" w14:textId="77777777" w:rsidR="004906E5" w:rsidRPr="00EB1F49" w:rsidRDefault="004906E5" w:rsidP="00507A14">
            <w:r w:rsidRPr="00EB1F49">
              <w:t xml:space="preserve">Participants will be randomly assigned to either strategy after </w:t>
            </w:r>
            <w:r>
              <w:t>surgery</w:t>
            </w:r>
            <w:r w:rsidRPr="00EB1F49">
              <w:t xml:space="preserve">, and will be aware of the strategy they have been assigned to. </w:t>
            </w:r>
            <w:r>
              <w:t xml:space="preserve"> </w:t>
            </w:r>
          </w:p>
        </w:tc>
      </w:tr>
      <w:tr w:rsidR="004906E5" w:rsidRPr="00EB1F49" w14:paraId="571494FF" w14:textId="77777777" w:rsidTr="00507A14">
        <w:trPr>
          <w:trHeight w:val="440"/>
        </w:trPr>
        <w:tc>
          <w:tcPr>
            <w:tcW w:w="1809" w:type="dxa"/>
          </w:tcPr>
          <w:p w14:paraId="2C81B017" w14:textId="77777777" w:rsidR="004906E5" w:rsidRPr="00EB1F49" w:rsidRDefault="004906E5" w:rsidP="00507A14">
            <w:r w:rsidRPr="00EB1F49">
              <w:t>Follow-up period</w:t>
            </w:r>
          </w:p>
        </w:tc>
        <w:tc>
          <w:tcPr>
            <w:tcW w:w="7088" w:type="dxa"/>
          </w:tcPr>
          <w:p w14:paraId="064D1B14" w14:textId="77777777" w:rsidR="004906E5" w:rsidRPr="00EB1F49" w:rsidRDefault="004906E5" w:rsidP="00507A14">
            <w:r w:rsidRPr="00EB1F49">
              <w:t xml:space="preserve">Starts at randomization and ends at death, or censoring date, whichever occurs earlier.  No knowledge of loss to follow-up.  </w:t>
            </w:r>
            <w:r>
              <w:t>No loss to follow up is assumed due to the use of the national death register</w:t>
            </w:r>
            <w:r w:rsidRPr="00EB1F49">
              <w:t>.</w:t>
            </w:r>
          </w:p>
        </w:tc>
      </w:tr>
      <w:tr w:rsidR="004906E5" w:rsidRPr="00EB1F49" w14:paraId="067DE2A7" w14:textId="77777777" w:rsidTr="00507A14">
        <w:trPr>
          <w:trHeight w:val="219"/>
        </w:trPr>
        <w:tc>
          <w:tcPr>
            <w:tcW w:w="1809" w:type="dxa"/>
          </w:tcPr>
          <w:p w14:paraId="4BA4E675" w14:textId="77777777" w:rsidR="004906E5" w:rsidRPr="00EB1F49" w:rsidRDefault="004906E5" w:rsidP="00507A14">
            <w:r w:rsidRPr="00EB1F49">
              <w:t>Outcome</w:t>
            </w:r>
          </w:p>
        </w:tc>
        <w:tc>
          <w:tcPr>
            <w:tcW w:w="7088" w:type="dxa"/>
          </w:tcPr>
          <w:p w14:paraId="1029FEF5" w14:textId="77777777" w:rsidR="004906E5" w:rsidRPr="00EB1F49" w:rsidRDefault="004906E5" w:rsidP="00507A14">
            <w:r w:rsidRPr="00EB1F49">
              <w:t>All-cause mortality</w:t>
            </w:r>
          </w:p>
          <w:p w14:paraId="3626B86C" w14:textId="77777777" w:rsidR="004906E5" w:rsidRPr="00EB1F49" w:rsidRDefault="004906E5" w:rsidP="00507A14">
            <w:r w:rsidRPr="00EB1F49">
              <w:t>Objective outcome – lack of blinding to treatment allocation unlikely to introduce bias</w:t>
            </w:r>
          </w:p>
        </w:tc>
      </w:tr>
      <w:tr w:rsidR="004906E5" w:rsidRPr="00EB1F49" w14:paraId="7A650D3A" w14:textId="77777777" w:rsidTr="00507A14">
        <w:trPr>
          <w:trHeight w:val="219"/>
        </w:trPr>
        <w:tc>
          <w:tcPr>
            <w:tcW w:w="1809" w:type="dxa"/>
          </w:tcPr>
          <w:p w14:paraId="266CC4DC" w14:textId="77777777" w:rsidR="004906E5" w:rsidRPr="00EB1F49" w:rsidRDefault="004906E5" w:rsidP="00507A14">
            <w:r w:rsidRPr="00EB1F49">
              <w:t>Causal contrasts</w:t>
            </w:r>
          </w:p>
        </w:tc>
        <w:tc>
          <w:tcPr>
            <w:tcW w:w="7088" w:type="dxa"/>
          </w:tcPr>
          <w:p w14:paraId="35C8FB7F" w14:textId="77777777" w:rsidR="004906E5" w:rsidRPr="00EB1F49" w:rsidRDefault="004906E5" w:rsidP="00507A14">
            <w:r w:rsidRPr="00EB1F49">
              <w:t>Per-protocol effect</w:t>
            </w:r>
          </w:p>
        </w:tc>
      </w:tr>
      <w:tr w:rsidR="004906E5" w:rsidRPr="00EB1F49" w14:paraId="40903658" w14:textId="77777777" w:rsidTr="00507A14">
        <w:trPr>
          <w:trHeight w:val="219"/>
        </w:trPr>
        <w:tc>
          <w:tcPr>
            <w:tcW w:w="1809" w:type="dxa"/>
          </w:tcPr>
          <w:p w14:paraId="11B95EF6" w14:textId="77777777" w:rsidR="004906E5" w:rsidRPr="00EB1F49" w:rsidRDefault="004906E5" w:rsidP="00507A14">
            <w:r w:rsidRPr="00EB1F49">
              <w:t>Analysis plan</w:t>
            </w:r>
          </w:p>
        </w:tc>
        <w:tc>
          <w:tcPr>
            <w:tcW w:w="7088" w:type="dxa"/>
          </w:tcPr>
          <w:p w14:paraId="0F7CC4A2" w14:textId="77777777" w:rsidR="004906E5" w:rsidRPr="00EB1F49" w:rsidRDefault="004906E5" w:rsidP="00507A14">
            <w:r w:rsidRPr="00EB1F49">
              <w:t>Per-protocol analysis</w:t>
            </w:r>
          </w:p>
        </w:tc>
      </w:tr>
    </w:tbl>
    <w:p w14:paraId="7781B059" w14:textId="77777777" w:rsidR="004906E5" w:rsidRDefault="004906E5" w:rsidP="004906E5">
      <w:pPr>
        <w:widowControl w:val="0"/>
        <w:autoSpaceDE w:val="0"/>
        <w:autoSpaceDN w:val="0"/>
        <w:adjustRightInd w:val="0"/>
        <w:rPr>
          <w:sz w:val="24"/>
          <w:szCs w:val="24"/>
        </w:rPr>
      </w:pPr>
    </w:p>
    <w:p w14:paraId="45573321" w14:textId="77777777" w:rsidR="004906E5" w:rsidRDefault="004906E5" w:rsidP="004906E5">
      <w:pPr>
        <w:widowControl w:val="0"/>
        <w:autoSpaceDE w:val="0"/>
        <w:autoSpaceDN w:val="0"/>
        <w:adjustRightInd w:val="0"/>
        <w:rPr>
          <w:sz w:val="24"/>
          <w:szCs w:val="24"/>
        </w:rPr>
      </w:pPr>
      <w:r>
        <w:rPr>
          <w:sz w:val="24"/>
          <w:szCs w:val="24"/>
        </w:rPr>
        <w:t>This study deviates from the target trial protocol primarily in assignment, which is not random. IPTW minimises the effect of this deviation to more closely approximate the target trial.</w:t>
      </w:r>
    </w:p>
    <w:p w14:paraId="3D5148F0" w14:textId="77777777" w:rsidR="004906E5" w:rsidRDefault="004906E5" w:rsidP="004906E5">
      <w:pPr>
        <w:spacing w:before="0" w:line="240" w:lineRule="auto"/>
        <w:rPr>
          <w:sz w:val="24"/>
          <w:szCs w:val="24"/>
        </w:rPr>
      </w:pPr>
      <w:r>
        <w:rPr>
          <w:sz w:val="24"/>
          <w:szCs w:val="24"/>
        </w:rPr>
        <w:br w:type="page"/>
      </w:r>
    </w:p>
    <w:p w14:paraId="7267F1C1" w14:textId="77777777" w:rsidR="004906E5" w:rsidRDefault="004906E5" w:rsidP="004906E5">
      <w:pPr>
        <w:widowControl w:val="0"/>
        <w:autoSpaceDE w:val="0"/>
        <w:autoSpaceDN w:val="0"/>
        <w:adjustRightInd w:val="0"/>
        <w:ind w:left="640" w:hanging="640"/>
        <w:rPr>
          <w:sz w:val="24"/>
          <w:szCs w:val="24"/>
        </w:rPr>
      </w:pPr>
      <w:r>
        <w:rPr>
          <w:sz w:val="24"/>
          <w:szCs w:val="24"/>
        </w:rPr>
        <w:t>Supplementary Figure 1: Distribution of inverse propensity scores weights for treated and observation patients</w:t>
      </w:r>
    </w:p>
    <w:p w14:paraId="18B27FC3" w14:textId="77777777" w:rsidR="004906E5" w:rsidRDefault="004906E5" w:rsidP="004906E5">
      <w:pPr>
        <w:widowControl w:val="0"/>
        <w:autoSpaceDE w:val="0"/>
        <w:autoSpaceDN w:val="0"/>
        <w:adjustRightInd w:val="0"/>
        <w:ind w:left="640" w:hanging="640"/>
        <w:rPr>
          <w:sz w:val="24"/>
          <w:szCs w:val="24"/>
        </w:rPr>
      </w:pPr>
      <w:r>
        <w:rPr>
          <w:noProof/>
          <w:sz w:val="24"/>
          <w:szCs w:val="24"/>
          <w:lang w:eastAsia="en-GB"/>
        </w:rPr>
        <w:drawing>
          <wp:inline distT="0" distB="0" distL="0" distR="0" wp14:anchorId="5C43D2DE" wp14:editId="30FD7AD9">
            <wp:extent cx="5576552" cy="3922817"/>
            <wp:effectExtent l="0" t="0" r="0" b="1905"/>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7">
                      <a:extLst>
                        <a:ext uri="{28A0092B-C50C-407E-A947-70E740481C1C}">
                          <a14:useLocalDpi xmlns:a14="http://schemas.microsoft.com/office/drawing/2010/main"/>
                        </a:ext>
                      </a:extLst>
                    </a:blip>
                    <a:stretch>
                      <a:fillRect/>
                    </a:stretch>
                  </pic:blipFill>
                  <pic:spPr>
                    <a:xfrm>
                      <a:off x="0" y="0"/>
                      <a:ext cx="5582103" cy="3926722"/>
                    </a:xfrm>
                    <a:prstGeom prst="rect">
                      <a:avLst/>
                    </a:prstGeom>
                  </pic:spPr>
                </pic:pic>
              </a:graphicData>
            </a:graphic>
          </wp:inline>
        </w:drawing>
      </w:r>
    </w:p>
    <w:p w14:paraId="12DC1F0E" w14:textId="77777777" w:rsidR="004906E5" w:rsidRDefault="004906E5" w:rsidP="004906E5">
      <w:pPr>
        <w:widowControl w:val="0"/>
        <w:autoSpaceDE w:val="0"/>
        <w:autoSpaceDN w:val="0"/>
        <w:adjustRightInd w:val="0"/>
        <w:rPr>
          <w:sz w:val="24"/>
          <w:szCs w:val="24"/>
        </w:rPr>
      </w:pPr>
    </w:p>
    <w:p w14:paraId="21A00CF1" w14:textId="77777777" w:rsidR="004906E5" w:rsidRDefault="004906E5" w:rsidP="004906E5">
      <w:pPr>
        <w:spacing w:before="0" w:line="240" w:lineRule="auto"/>
        <w:rPr>
          <w:sz w:val="24"/>
          <w:szCs w:val="24"/>
        </w:rPr>
      </w:pPr>
    </w:p>
    <w:p w14:paraId="141D3D84" w14:textId="77777777" w:rsidR="004906E5" w:rsidRDefault="004906E5" w:rsidP="004906E5">
      <w:pPr>
        <w:spacing w:before="0" w:line="240" w:lineRule="auto"/>
        <w:rPr>
          <w:sz w:val="24"/>
          <w:szCs w:val="24"/>
        </w:rPr>
      </w:pPr>
      <w:r>
        <w:rPr>
          <w:sz w:val="24"/>
          <w:szCs w:val="24"/>
        </w:rPr>
        <w:br w:type="page"/>
      </w:r>
    </w:p>
    <w:p w14:paraId="40CD9AC3" w14:textId="77777777" w:rsidR="004906E5" w:rsidRDefault="004906E5" w:rsidP="004906E5">
      <w:pPr>
        <w:widowControl w:val="0"/>
        <w:autoSpaceDE w:val="0"/>
        <w:autoSpaceDN w:val="0"/>
        <w:adjustRightInd w:val="0"/>
        <w:rPr>
          <w:sz w:val="24"/>
          <w:szCs w:val="24"/>
        </w:rPr>
      </w:pPr>
      <w:r>
        <w:rPr>
          <w:sz w:val="24"/>
          <w:szCs w:val="24"/>
        </w:rPr>
        <w:t>Supplementary Table 2: Landmark time sensitivity analysis: Effect is preserved with increasing landmark time to 6 months</w:t>
      </w:r>
    </w:p>
    <w:tbl>
      <w:tblPr>
        <w:tblW w:w="11292" w:type="dxa"/>
        <w:tblLook w:val="04A0" w:firstRow="1" w:lastRow="0" w:firstColumn="1" w:lastColumn="0" w:noHBand="0" w:noVBand="1"/>
      </w:tblPr>
      <w:tblGrid>
        <w:gridCol w:w="861"/>
        <w:gridCol w:w="1012"/>
        <w:gridCol w:w="1166"/>
        <w:gridCol w:w="1402"/>
        <w:gridCol w:w="777"/>
        <w:gridCol w:w="1565"/>
        <w:gridCol w:w="1049"/>
        <w:gridCol w:w="1268"/>
        <w:gridCol w:w="1168"/>
        <w:gridCol w:w="1369"/>
      </w:tblGrid>
      <w:tr w:rsidR="004906E5" w:rsidRPr="005464EA" w14:paraId="1B047A6A" w14:textId="77777777" w:rsidTr="00507A14">
        <w:trPr>
          <w:gridAfter w:val="1"/>
          <w:wAfter w:w="1369" w:type="dxa"/>
          <w:trHeight w:val="320"/>
        </w:trPr>
        <w:tc>
          <w:tcPr>
            <w:tcW w:w="861" w:type="dxa"/>
            <w:vMerge w:val="restart"/>
            <w:tcBorders>
              <w:top w:val="single" w:sz="8" w:space="0" w:color="auto"/>
              <w:left w:val="nil"/>
              <w:bottom w:val="single" w:sz="8" w:space="0" w:color="000000"/>
              <w:right w:val="nil"/>
            </w:tcBorders>
            <w:shd w:val="clear" w:color="auto" w:fill="auto"/>
            <w:vAlign w:val="center"/>
            <w:hideMark/>
          </w:tcPr>
          <w:p w14:paraId="2AB71251"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Landmark Time</w:t>
            </w:r>
          </w:p>
        </w:tc>
        <w:tc>
          <w:tcPr>
            <w:tcW w:w="1012" w:type="dxa"/>
            <w:vMerge w:val="restart"/>
            <w:tcBorders>
              <w:top w:val="single" w:sz="8" w:space="0" w:color="auto"/>
              <w:left w:val="nil"/>
              <w:bottom w:val="single" w:sz="8" w:space="0" w:color="000000"/>
              <w:right w:val="nil"/>
            </w:tcBorders>
            <w:shd w:val="clear" w:color="auto" w:fill="auto"/>
            <w:vAlign w:val="center"/>
            <w:hideMark/>
          </w:tcPr>
          <w:p w14:paraId="4C468158"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 xml:space="preserve">Observation </w:t>
            </w:r>
            <w:r>
              <w:rPr>
                <w:rFonts w:cs="Calibri"/>
                <w:color w:val="000000"/>
                <w:sz w:val="16"/>
                <w:szCs w:val="16"/>
                <w:lang w:eastAsia="en-GB"/>
              </w:rPr>
              <w:t>(n)</w:t>
            </w:r>
          </w:p>
        </w:tc>
        <w:tc>
          <w:tcPr>
            <w:tcW w:w="821" w:type="dxa"/>
            <w:vMerge w:val="restart"/>
            <w:tcBorders>
              <w:top w:val="single" w:sz="8" w:space="0" w:color="auto"/>
              <w:left w:val="nil"/>
              <w:bottom w:val="single" w:sz="8" w:space="0" w:color="000000"/>
              <w:right w:val="nil"/>
            </w:tcBorders>
            <w:shd w:val="clear" w:color="auto" w:fill="auto"/>
            <w:vAlign w:val="center"/>
            <w:hideMark/>
          </w:tcPr>
          <w:p w14:paraId="47DCF797" w14:textId="77777777" w:rsidR="004906E5" w:rsidRPr="005464EA" w:rsidRDefault="004906E5" w:rsidP="00507A14">
            <w:pPr>
              <w:spacing w:before="0" w:line="240" w:lineRule="auto"/>
              <w:jc w:val="center"/>
              <w:rPr>
                <w:rFonts w:cs="Calibri"/>
                <w:color w:val="000000"/>
                <w:sz w:val="16"/>
                <w:szCs w:val="16"/>
                <w:lang w:eastAsia="en-GB"/>
              </w:rPr>
            </w:pPr>
            <w:r>
              <w:rPr>
                <w:rFonts w:cs="Calibri"/>
                <w:color w:val="000000"/>
                <w:sz w:val="16"/>
                <w:szCs w:val="16"/>
                <w:lang w:eastAsia="en-GB"/>
              </w:rPr>
              <w:t>Postoperative chemotherapy (n)</w:t>
            </w:r>
          </w:p>
        </w:tc>
        <w:tc>
          <w:tcPr>
            <w:tcW w:w="1402" w:type="dxa"/>
            <w:vMerge w:val="restart"/>
            <w:tcBorders>
              <w:top w:val="single" w:sz="8" w:space="0" w:color="auto"/>
              <w:left w:val="nil"/>
              <w:bottom w:val="single" w:sz="8" w:space="0" w:color="000000"/>
              <w:right w:val="nil"/>
            </w:tcBorders>
            <w:shd w:val="clear" w:color="auto" w:fill="auto"/>
            <w:vAlign w:val="center"/>
            <w:hideMark/>
          </w:tcPr>
          <w:p w14:paraId="031347E8"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HR (95% CI)</w:t>
            </w:r>
          </w:p>
        </w:tc>
        <w:tc>
          <w:tcPr>
            <w:tcW w:w="777" w:type="dxa"/>
            <w:vMerge w:val="restart"/>
            <w:tcBorders>
              <w:top w:val="single" w:sz="8" w:space="0" w:color="auto"/>
              <w:left w:val="nil"/>
              <w:bottom w:val="single" w:sz="8" w:space="0" w:color="000000"/>
              <w:right w:val="nil"/>
            </w:tcBorders>
            <w:shd w:val="clear" w:color="auto" w:fill="auto"/>
            <w:vAlign w:val="center"/>
            <w:hideMark/>
          </w:tcPr>
          <w:p w14:paraId="15BA3FEA"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P-value</w:t>
            </w:r>
          </w:p>
        </w:tc>
        <w:tc>
          <w:tcPr>
            <w:tcW w:w="1565" w:type="dxa"/>
            <w:vMerge w:val="restart"/>
            <w:tcBorders>
              <w:top w:val="single" w:sz="8" w:space="0" w:color="auto"/>
              <w:left w:val="nil"/>
              <w:bottom w:val="single" w:sz="8" w:space="0" w:color="000000"/>
              <w:right w:val="nil"/>
            </w:tcBorders>
            <w:shd w:val="clear" w:color="auto" w:fill="auto"/>
            <w:vAlign w:val="center"/>
            <w:hideMark/>
          </w:tcPr>
          <w:p w14:paraId="2532A311" w14:textId="77777777" w:rsidR="004906E5" w:rsidRPr="005464EA" w:rsidRDefault="004906E5" w:rsidP="00507A14">
            <w:pPr>
              <w:spacing w:before="0" w:line="240" w:lineRule="auto"/>
              <w:jc w:val="center"/>
              <w:rPr>
                <w:rFonts w:cs="Calibri"/>
                <w:color w:val="000000"/>
                <w:sz w:val="16"/>
                <w:szCs w:val="16"/>
                <w:lang w:eastAsia="en-GB"/>
              </w:rPr>
            </w:pPr>
            <w:r>
              <w:rPr>
                <w:rFonts w:cs="Calibri"/>
                <w:color w:val="000000"/>
                <w:sz w:val="16"/>
                <w:szCs w:val="16"/>
                <w:lang w:eastAsia="en-GB"/>
              </w:rPr>
              <w:t>3</w:t>
            </w:r>
            <w:r w:rsidRPr="005464EA">
              <w:rPr>
                <w:rFonts w:cs="Calibri"/>
                <w:color w:val="000000"/>
                <w:sz w:val="16"/>
                <w:szCs w:val="16"/>
                <w:lang w:eastAsia="en-GB"/>
              </w:rPr>
              <w:t>-year LED (95% CI)</w:t>
            </w:r>
          </w:p>
        </w:tc>
        <w:tc>
          <w:tcPr>
            <w:tcW w:w="1049" w:type="dxa"/>
            <w:vMerge w:val="restart"/>
            <w:tcBorders>
              <w:top w:val="single" w:sz="8" w:space="0" w:color="auto"/>
              <w:left w:val="nil"/>
              <w:bottom w:val="single" w:sz="8" w:space="0" w:color="000000"/>
              <w:right w:val="nil"/>
            </w:tcBorders>
            <w:shd w:val="clear" w:color="auto" w:fill="auto"/>
            <w:vAlign w:val="center"/>
            <w:hideMark/>
          </w:tcPr>
          <w:p w14:paraId="22A6905B"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P-value</w:t>
            </w:r>
          </w:p>
        </w:tc>
        <w:tc>
          <w:tcPr>
            <w:tcW w:w="1268" w:type="dxa"/>
            <w:vMerge w:val="restart"/>
            <w:tcBorders>
              <w:top w:val="single" w:sz="8" w:space="0" w:color="auto"/>
              <w:left w:val="nil"/>
              <w:bottom w:val="single" w:sz="8" w:space="0" w:color="000000"/>
              <w:right w:val="nil"/>
            </w:tcBorders>
            <w:shd w:val="clear" w:color="auto" w:fill="auto"/>
            <w:vAlign w:val="center"/>
            <w:hideMark/>
          </w:tcPr>
          <w:p w14:paraId="6AFCA9FB"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Mean Weighted SMD</w:t>
            </w:r>
          </w:p>
        </w:tc>
        <w:tc>
          <w:tcPr>
            <w:tcW w:w="1168" w:type="dxa"/>
            <w:vMerge w:val="restart"/>
            <w:tcBorders>
              <w:top w:val="single" w:sz="8" w:space="0" w:color="auto"/>
              <w:left w:val="nil"/>
              <w:bottom w:val="single" w:sz="8" w:space="0" w:color="000000"/>
              <w:right w:val="nil"/>
            </w:tcBorders>
            <w:shd w:val="clear" w:color="auto" w:fill="auto"/>
            <w:vAlign w:val="center"/>
            <w:hideMark/>
          </w:tcPr>
          <w:p w14:paraId="7A11E17D"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Variables with SMD&gt;0.1</w:t>
            </w:r>
          </w:p>
        </w:tc>
      </w:tr>
      <w:tr w:rsidR="004906E5" w:rsidRPr="005464EA" w14:paraId="3BAD11AA" w14:textId="77777777" w:rsidTr="00507A14">
        <w:trPr>
          <w:trHeight w:val="340"/>
        </w:trPr>
        <w:tc>
          <w:tcPr>
            <w:tcW w:w="861" w:type="dxa"/>
            <w:vMerge/>
            <w:tcBorders>
              <w:top w:val="single" w:sz="8" w:space="0" w:color="auto"/>
              <w:left w:val="nil"/>
              <w:bottom w:val="single" w:sz="8" w:space="0" w:color="000000"/>
              <w:right w:val="nil"/>
            </w:tcBorders>
            <w:vAlign w:val="center"/>
            <w:hideMark/>
          </w:tcPr>
          <w:p w14:paraId="15D8EDAE" w14:textId="77777777" w:rsidR="004906E5" w:rsidRPr="005464EA" w:rsidRDefault="004906E5" w:rsidP="00507A14">
            <w:pPr>
              <w:spacing w:before="0" w:line="240" w:lineRule="auto"/>
              <w:rPr>
                <w:rFonts w:cs="Calibri"/>
                <w:color w:val="000000"/>
                <w:sz w:val="16"/>
                <w:szCs w:val="16"/>
                <w:lang w:eastAsia="en-GB"/>
              </w:rPr>
            </w:pPr>
          </w:p>
        </w:tc>
        <w:tc>
          <w:tcPr>
            <w:tcW w:w="1012" w:type="dxa"/>
            <w:vMerge/>
            <w:tcBorders>
              <w:top w:val="single" w:sz="8" w:space="0" w:color="auto"/>
              <w:left w:val="nil"/>
              <w:bottom w:val="single" w:sz="8" w:space="0" w:color="000000"/>
              <w:right w:val="nil"/>
            </w:tcBorders>
            <w:vAlign w:val="center"/>
            <w:hideMark/>
          </w:tcPr>
          <w:p w14:paraId="3E22F664" w14:textId="77777777" w:rsidR="004906E5" w:rsidRPr="005464EA" w:rsidRDefault="004906E5" w:rsidP="00507A14">
            <w:pPr>
              <w:spacing w:before="0" w:line="240" w:lineRule="auto"/>
              <w:rPr>
                <w:rFonts w:cs="Calibri"/>
                <w:color w:val="000000"/>
                <w:sz w:val="16"/>
                <w:szCs w:val="16"/>
                <w:lang w:eastAsia="en-GB"/>
              </w:rPr>
            </w:pPr>
          </w:p>
        </w:tc>
        <w:tc>
          <w:tcPr>
            <w:tcW w:w="821" w:type="dxa"/>
            <w:vMerge/>
            <w:tcBorders>
              <w:top w:val="single" w:sz="8" w:space="0" w:color="auto"/>
              <w:left w:val="nil"/>
              <w:bottom w:val="single" w:sz="8" w:space="0" w:color="000000"/>
              <w:right w:val="nil"/>
            </w:tcBorders>
            <w:vAlign w:val="center"/>
            <w:hideMark/>
          </w:tcPr>
          <w:p w14:paraId="5E532D6C" w14:textId="77777777" w:rsidR="004906E5" w:rsidRPr="005464EA" w:rsidRDefault="004906E5" w:rsidP="00507A14">
            <w:pPr>
              <w:spacing w:before="0" w:line="240" w:lineRule="auto"/>
              <w:rPr>
                <w:rFonts w:cs="Calibri"/>
                <w:color w:val="000000"/>
                <w:sz w:val="16"/>
                <w:szCs w:val="16"/>
                <w:lang w:eastAsia="en-GB"/>
              </w:rPr>
            </w:pPr>
          </w:p>
        </w:tc>
        <w:tc>
          <w:tcPr>
            <w:tcW w:w="1402" w:type="dxa"/>
            <w:vMerge/>
            <w:tcBorders>
              <w:top w:val="single" w:sz="8" w:space="0" w:color="auto"/>
              <w:left w:val="nil"/>
              <w:bottom w:val="single" w:sz="8" w:space="0" w:color="000000"/>
              <w:right w:val="nil"/>
            </w:tcBorders>
            <w:vAlign w:val="center"/>
            <w:hideMark/>
          </w:tcPr>
          <w:p w14:paraId="380272EF" w14:textId="77777777" w:rsidR="004906E5" w:rsidRPr="005464EA" w:rsidRDefault="004906E5" w:rsidP="00507A14">
            <w:pPr>
              <w:spacing w:before="0" w:line="240" w:lineRule="auto"/>
              <w:rPr>
                <w:rFonts w:cs="Calibri"/>
                <w:color w:val="000000"/>
                <w:sz w:val="16"/>
                <w:szCs w:val="16"/>
                <w:lang w:eastAsia="en-GB"/>
              </w:rPr>
            </w:pPr>
          </w:p>
        </w:tc>
        <w:tc>
          <w:tcPr>
            <w:tcW w:w="777" w:type="dxa"/>
            <w:vMerge/>
            <w:tcBorders>
              <w:top w:val="single" w:sz="8" w:space="0" w:color="auto"/>
              <w:left w:val="nil"/>
              <w:bottom w:val="single" w:sz="8" w:space="0" w:color="000000"/>
              <w:right w:val="nil"/>
            </w:tcBorders>
            <w:vAlign w:val="center"/>
            <w:hideMark/>
          </w:tcPr>
          <w:p w14:paraId="5100077A" w14:textId="77777777" w:rsidR="004906E5" w:rsidRPr="005464EA" w:rsidRDefault="004906E5" w:rsidP="00507A14">
            <w:pPr>
              <w:spacing w:before="0" w:line="240" w:lineRule="auto"/>
              <w:rPr>
                <w:rFonts w:cs="Calibri"/>
                <w:color w:val="000000"/>
                <w:sz w:val="16"/>
                <w:szCs w:val="16"/>
                <w:lang w:eastAsia="en-GB"/>
              </w:rPr>
            </w:pPr>
          </w:p>
        </w:tc>
        <w:tc>
          <w:tcPr>
            <w:tcW w:w="1565" w:type="dxa"/>
            <w:vMerge/>
            <w:tcBorders>
              <w:top w:val="single" w:sz="8" w:space="0" w:color="auto"/>
              <w:left w:val="nil"/>
              <w:bottom w:val="single" w:sz="8" w:space="0" w:color="000000"/>
              <w:right w:val="nil"/>
            </w:tcBorders>
            <w:vAlign w:val="center"/>
            <w:hideMark/>
          </w:tcPr>
          <w:p w14:paraId="092BA632" w14:textId="77777777" w:rsidR="004906E5" w:rsidRPr="005464EA" w:rsidRDefault="004906E5" w:rsidP="00507A14">
            <w:pPr>
              <w:spacing w:before="0" w:line="240" w:lineRule="auto"/>
              <w:rPr>
                <w:rFonts w:cs="Calibri"/>
                <w:color w:val="000000"/>
                <w:sz w:val="16"/>
                <w:szCs w:val="16"/>
                <w:lang w:eastAsia="en-GB"/>
              </w:rPr>
            </w:pPr>
          </w:p>
        </w:tc>
        <w:tc>
          <w:tcPr>
            <w:tcW w:w="1049" w:type="dxa"/>
            <w:vMerge/>
            <w:tcBorders>
              <w:top w:val="single" w:sz="8" w:space="0" w:color="auto"/>
              <w:left w:val="nil"/>
              <w:bottom w:val="single" w:sz="8" w:space="0" w:color="000000"/>
              <w:right w:val="nil"/>
            </w:tcBorders>
            <w:vAlign w:val="center"/>
            <w:hideMark/>
          </w:tcPr>
          <w:p w14:paraId="6A937B97" w14:textId="77777777" w:rsidR="004906E5" w:rsidRPr="005464EA" w:rsidRDefault="004906E5" w:rsidP="00507A14">
            <w:pPr>
              <w:spacing w:before="0" w:line="240" w:lineRule="auto"/>
              <w:rPr>
                <w:rFonts w:cs="Calibri"/>
                <w:color w:val="000000"/>
                <w:sz w:val="16"/>
                <w:szCs w:val="16"/>
                <w:lang w:eastAsia="en-GB"/>
              </w:rPr>
            </w:pPr>
          </w:p>
        </w:tc>
        <w:tc>
          <w:tcPr>
            <w:tcW w:w="1268" w:type="dxa"/>
            <w:vMerge/>
            <w:tcBorders>
              <w:top w:val="single" w:sz="8" w:space="0" w:color="auto"/>
              <w:left w:val="nil"/>
              <w:bottom w:val="single" w:sz="8" w:space="0" w:color="000000"/>
              <w:right w:val="nil"/>
            </w:tcBorders>
            <w:vAlign w:val="center"/>
            <w:hideMark/>
          </w:tcPr>
          <w:p w14:paraId="36F94F3C" w14:textId="77777777" w:rsidR="004906E5" w:rsidRPr="005464EA" w:rsidRDefault="004906E5" w:rsidP="00507A14">
            <w:pPr>
              <w:spacing w:before="0" w:line="240" w:lineRule="auto"/>
              <w:rPr>
                <w:rFonts w:cs="Calibri"/>
                <w:color w:val="000000"/>
                <w:sz w:val="16"/>
                <w:szCs w:val="16"/>
                <w:lang w:eastAsia="en-GB"/>
              </w:rPr>
            </w:pPr>
          </w:p>
        </w:tc>
        <w:tc>
          <w:tcPr>
            <w:tcW w:w="1168" w:type="dxa"/>
            <w:vMerge/>
            <w:tcBorders>
              <w:top w:val="single" w:sz="8" w:space="0" w:color="auto"/>
              <w:left w:val="nil"/>
              <w:bottom w:val="single" w:sz="8" w:space="0" w:color="000000"/>
              <w:right w:val="nil"/>
            </w:tcBorders>
            <w:vAlign w:val="center"/>
            <w:hideMark/>
          </w:tcPr>
          <w:p w14:paraId="1561828C" w14:textId="77777777" w:rsidR="004906E5" w:rsidRPr="005464EA" w:rsidRDefault="004906E5" w:rsidP="00507A14">
            <w:pPr>
              <w:spacing w:before="0" w:line="240" w:lineRule="auto"/>
              <w:rPr>
                <w:rFonts w:cs="Calibri"/>
                <w:color w:val="000000"/>
                <w:sz w:val="16"/>
                <w:szCs w:val="16"/>
                <w:lang w:eastAsia="en-GB"/>
              </w:rPr>
            </w:pPr>
          </w:p>
        </w:tc>
        <w:tc>
          <w:tcPr>
            <w:tcW w:w="1369" w:type="dxa"/>
            <w:tcBorders>
              <w:top w:val="nil"/>
              <w:left w:val="nil"/>
              <w:bottom w:val="nil"/>
              <w:right w:val="nil"/>
            </w:tcBorders>
            <w:shd w:val="clear" w:color="auto" w:fill="auto"/>
            <w:noWrap/>
            <w:vAlign w:val="bottom"/>
            <w:hideMark/>
          </w:tcPr>
          <w:p w14:paraId="58D9EEDA" w14:textId="77777777" w:rsidR="004906E5" w:rsidRPr="005464EA" w:rsidRDefault="004906E5" w:rsidP="00507A14">
            <w:pPr>
              <w:spacing w:before="0" w:line="240" w:lineRule="auto"/>
              <w:jc w:val="center"/>
              <w:rPr>
                <w:rFonts w:cs="Calibri"/>
                <w:color w:val="000000"/>
                <w:sz w:val="16"/>
                <w:szCs w:val="16"/>
                <w:lang w:eastAsia="en-GB"/>
              </w:rPr>
            </w:pPr>
          </w:p>
        </w:tc>
      </w:tr>
      <w:tr w:rsidR="004906E5" w:rsidRPr="005464EA" w14:paraId="2F9CEEA5" w14:textId="77777777" w:rsidTr="00507A14">
        <w:trPr>
          <w:trHeight w:val="320"/>
        </w:trPr>
        <w:tc>
          <w:tcPr>
            <w:tcW w:w="861" w:type="dxa"/>
            <w:tcBorders>
              <w:top w:val="nil"/>
              <w:left w:val="nil"/>
              <w:bottom w:val="nil"/>
              <w:right w:val="nil"/>
            </w:tcBorders>
            <w:shd w:val="clear" w:color="auto" w:fill="auto"/>
            <w:noWrap/>
            <w:vAlign w:val="bottom"/>
            <w:hideMark/>
          </w:tcPr>
          <w:p w14:paraId="798B72E2" w14:textId="77777777" w:rsidR="004906E5" w:rsidRPr="005464EA" w:rsidRDefault="004906E5" w:rsidP="00507A14">
            <w:pPr>
              <w:spacing w:before="0" w:line="240" w:lineRule="auto"/>
              <w:rPr>
                <w:rFonts w:cs="Calibri"/>
                <w:color w:val="000000"/>
                <w:sz w:val="16"/>
                <w:szCs w:val="16"/>
                <w:lang w:eastAsia="en-GB"/>
              </w:rPr>
            </w:pPr>
            <w:r w:rsidRPr="005464EA">
              <w:rPr>
                <w:rFonts w:cs="Calibri"/>
                <w:color w:val="000000"/>
                <w:sz w:val="16"/>
                <w:szCs w:val="16"/>
                <w:lang w:eastAsia="en-GB"/>
              </w:rPr>
              <w:t>3 months</w:t>
            </w:r>
          </w:p>
        </w:tc>
        <w:tc>
          <w:tcPr>
            <w:tcW w:w="1012" w:type="dxa"/>
            <w:tcBorders>
              <w:top w:val="nil"/>
              <w:left w:val="nil"/>
              <w:bottom w:val="nil"/>
              <w:right w:val="nil"/>
            </w:tcBorders>
            <w:shd w:val="clear" w:color="auto" w:fill="auto"/>
            <w:noWrap/>
            <w:vAlign w:val="bottom"/>
            <w:hideMark/>
          </w:tcPr>
          <w:p w14:paraId="75C336EB"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1760</w:t>
            </w:r>
          </w:p>
        </w:tc>
        <w:tc>
          <w:tcPr>
            <w:tcW w:w="821" w:type="dxa"/>
            <w:tcBorders>
              <w:top w:val="nil"/>
              <w:left w:val="nil"/>
              <w:bottom w:val="nil"/>
              <w:right w:val="nil"/>
            </w:tcBorders>
            <w:shd w:val="clear" w:color="auto" w:fill="auto"/>
            <w:noWrap/>
            <w:vAlign w:val="bottom"/>
            <w:hideMark/>
          </w:tcPr>
          <w:p w14:paraId="5D1EC816"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1054</w:t>
            </w:r>
          </w:p>
        </w:tc>
        <w:tc>
          <w:tcPr>
            <w:tcW w:w="1402" w:type="dxa"/>
            <w:tcBorders>
              <w:top w:val="nil"/>
              <w:left w:val="nil"/>
              <w:bottom w:val="nil"/>
              <w:right w:val="nil"/>
            </w:tcBorders>
            <w:shd w:val="clear" w:color="auto" w:fill="auto"/>
            <w:noWrap/>
            <w:vAlign w:val="bottom"/>
            <w:hideMark/>
          </w:tcPr>
          <w:p w14:paraId="00EED16F"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8</w:t>
            </w:r>
            <w:r>
              <w:rPr>
                <w:rFonts w:cs="Calibri"/>
                <w:color w:val="000000"/>
                <w:sz w:val="16"/>
                <w:szCs w:val="16"/>
                <w:lang w:eastAsia="en-GB"/>
              </w:rPr>
              <w:t>0</w:t>
            </w:r>
            <w:r w:rsidRPr="005464EA">
              <w:rPr>
                <w:rFonts w:cs="Calibri"/>
                <w:color w:val="000000"/>
                <w:sz w:val="16"/>
                <w:szCs w:val="16"/>
                <w:lang w:eastAsia="en-GB"/>
              </w:rPr>
              <w:t xml:space="preserve"> (0.7</w:t>
            </w:r>
            <w:r>
              <w:rPr>
                <w:rFonts w:cs="Calibri"/>
                <w:color w:val="000000"/>
                <w:sz w:val="16"/>
                <w:szCs w:val="16"/>
                <w:lang w:eastAsia="en-GB"/>
              </w:rPr>
              <w:t>0</w:t>
            </w:r>
            <w:r w:rsidRPr="005464EA">
              <w:rPr>
                <w:rFonts w:cs="Calibri"/>
                <w:color w:val="000000"/>
                <w:sz w:val="16"/>
                <w:szCs w:val="16"/>
                <w:lang w:eastAsia="en-GB"/>
              </w:rPr>
              <w:t xml:space="preserve"> - 0.9</w:t>
            </w:r>
            <w:r>
              <w:rPr>
                <w:rFonts w:cs="Calibri"/>
                <w:color w:val="000000"/>
                <w:sz w:val="16"/>
                <w:szCs w:val="16"/>
                <w:lang w:eastAsia="en-GB"/>
              </w:rPr>
              <w:t>1</w:t>
            </w:r>
            <w:r w:rsidRPr="005464EA">
              <w:rPr>
                <w:rFonts w:cs="Calibri"/>
                <w:color w:val="000000"/>
                <w:sz w:val="16"/>
                <w:szCs w:val="16"/>
                <w:lang w:eastAsia="en-GB"/>
              </w:rPr>
              <w:t>)</w:t>
            </w:r>
          </w:p>
        </w:tc>
        <w:tc>
          <w:tcPr>
            <w:tcW w:w="777" w:type="dxa"/>
            <w:tcBorders>
              <w:top w:val="nil"/>
              <w:left w:val="nil"/>
              <w:bottom w:val="nil"/>
              <w:right w:val="nil"/>
            </w:tcBorders>
            <w:shd w:val="clear" w:color="auto" w:fill="auto"/>
            <w:noWrap/>
            <w:vAlign w:val="bottom"/>
            <w:hideMark/>
          </w:tcPr>
          <w:p w14:paraId="64E52FD7"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00</w:t>
            </w:r>
            <w:r>
              <w:rPr>
                <w:rFonts w:cs="Calibri"/>
                <w:color w:val="000000"/>
                <w:sz w:val="16"/>
                <w:szCs w:val="16"/>
                <w:lang w:eastAsia="en-GB"/>
              </w:rPr>
              <w:t>2</w:t>
            </w:r>
          </w:p>
        </w:tc>
        <w:tc>
          <w:tcPr>
            <w:tcW w:w="1565" w:type="dxa"/>
            <w:tcBorders>
              <w:top w:val="nil"/>
              <w:left w:val="nil"/>
              <w:bottom w:val="nil"/>
              <w:right w:val="nil"/>
            </w:tcBorders>
            <w:shd w:val="clear" w:color="auto" w:fill="auto"/>
            <w:noWrap/>
            <w:vAlign w:val="bottom"/>
            <w:hideMark/>
          </w:tcPr>
          <w:p w14:paraId="476944DD" w14:textId="77777777" w:rsidR="004906E5" w:rsidRPr="005464EA" w:rsidRDefault="004906E5" w:rsidP="00507A14">
            <w:pPr>
              <w:spacing w:before="0" w:line="240" w:lineRule="auto"/>
              <w:jc w:val="center"/>
              <w:rPr>
                <w:rFonts w:cs="Calibri"/>
                <w:color w:val="000000"/>
                <w:sz w:val="16"/>
                <w:szCs w:val="16"/>
                <w:lang w:eastAsia="en-GB"/>
              </w:rPr>
            </w:pPr>
            <w:r>
              <w:rPr>
                <w:rFonts w:cs="Calibri"/>
                <w:color w:val="000000"/>
                <w:sz w:val="16"/>
                <w:szCs w:val="16"/>
                <w:lang w:eastAsia="en-GB"/>
              </w:rPr>
              <w:t>1.8 (1.0 - 2.6)</w:t>
            </w:r>
          </w:p>
        </w:tc>
        <w:tc>
          <w:tcPr>
            <w:tcW w:w="1049" w:type="dxa"/>
            <w:tcBorders>
              <w:top w:val="nil"/>
              <w:left w:val="nil"/>
              <w:bottom w:val="nil"/>
              <w:right w:val="nil"/>
            </w:tcBorders>
            <w:shd w:val="clear" w:color="auto" w:fill="auto"/>
            <w:noWrap/>
            <w:vAlign w:val="bottom"/>
            <w:hideMark/>
          </w:tcPr>
          <w:p w14:paraId="2C83BDF5" w14:textId="77777777" w:rsidR="004906E5" w:rsidRPr="005464EA" w:rsidRDefault="004906E5" w:rsidP="00507A14">
            <w:pPr>
              <w:spacing w:before="0" w:line="240" w:lineRule="auto"/>
              <w:jc w:val="center"/>
              <w:rPr>
                <w:rFonts w:cs="Calibri"/>
                <w:color w:val="000000"/>
                <w:sz w:val="16"/>
                <w:szCs w:val="16"/>
                <w:lang w:eastAsia="en-GB"/>
              </w:rPr>
            </w:pPr>
            <w:r>
              <w:rPr>
                <w:rFonts w:cs="Calibri"/>
                <w:color w:val="000000"/>
                <w:sz w:val="16"/>
                <w:szCs w:val="16"/>
                <w:lang w:eastAsia="en-GB"/>
              </w:rPr>
              <w:t>&lt;0.001</w:t>
            </w:r>
          </w:p>
        </w:tc>
        <w:tc>
          <w:tcPr>
            <w:tcW w:w="1268" w:type="dxa"/>
            <w:tcBorders>
              <w:top w:val="nil"/>
              <w:left w:val="nil"/>
              <w:bottom w:val="nil"/>
              <w:right w:val="nil"/>
            </w:tcBorders>
            <w:shd w:val="clear" w:color="auto" w:fill="auto"/>
            <w:noWrap/>
            <w:vAlign w:val="bottom"/>
            <w:hideMark/>
          </w:tcPr>
          <w:p w14:paraId="551B3A84"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023</w:t>
            </w:r>
          </w:p>
        </w:tc>
        <w:tc>
          <w:tcPr>
            <w:tcW w:w="1168" w:type="dxa"/>
            <w:tcBorders>
              <w:top w:val="nil"/>
              <w:left w:val="nil"/>
              <w:bottom w:val="nil"/>
              <w:right w:val="nil"/>
            </w:tcBorders>
            <w:shd w:val="clear" w:color="auto" w:fill="auto"/>
            <w:noWrap/>
            <w:vAlign w:val="bottom"/>
            <w:hideMark/>
          </w:tcPr>
          <w:p w14:paraId="10A0C3FB"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w:t>
            </w:r>
          </w:p>
        </w:tc>
        <w:tc>
          <w:tcPr>
            <w:tcW w:w="1369" w:type="dxa"/>
            <w:vAlign w:val="center"/>
            <w:hideMark/>
          </w:tcPr>
          <w:p w14:paraId="028B287D" w14:textId="77777777" w:rsidR="004906E5" w:rsidRPr="005464EA" w:rsidRDefault="004906E5" w:rsidP="00507A14">
            <w:pPr>
              <w:spacing w:before="0" w:line="240" w:lineRule="auto"/>
              <w:rPr>
                <w:rFonts w:ascii="Times New Roman" w:hAnsi="Times New Roman"/>
                <w:sz w:val="20"/>
                <w:szCs w:val="20"/>
                <w:lang w:eastAsia="en-GB"/>
              </w:rPr>
            </w:pPr>
          </w:p>
        </w:tc>
      </w:tr>
      <w:tr w:rsidR="004906E5" w:rsidRPr="005464EA" w14:paraId="278A7746" w14:textId="77777777" w:rsidTr="00507A14">
        <w:trPr>
          <w:trHeight w:val="340"/>
        </w:trPr>
        <w:tc>
          <w:tcPr>
            <w:tcW w:w="861" w:type="dxa"/>
            <w:tcBorders>
              <w:top w:val="nil"/>
              <w:left w:val="nil"/>
              <w:bottom w:val="nil"/>
              <w:right w:val="nil"/>
            </w:tcBorders>
            <w:shd w:val="clear" w:color="auto" w:fill="auto"/>
            <w:noWrap/>
            <w:vAlign w:val="bottom"/>
            <w:hideMark/>
          </w:tcPr>
          <w:p w14:paraId="327C025E" w14:textId="77777777" w:rsidR="004906E5" w:rsidRPr="005464EA" w:rsidRDefault="004906E5" w:rsidP="00507A14">
            <w:pPr>
              <w:spacing w:before="0" w:line="240" w:lineRule="auto"/>
              <w:rPr>
                <w:rFonts w:cs="Calibri"/>
                <w:color w:val="000000"/>
                <w:sz w:val="16"/>
                <w:szCs w:val="16"/>
                <w:lang w:eastAsia="en-GB"/>
              </w:rPr>
            </w:pPr>
            <w:r w:rsidRPr="005464EA">
              <w:rPr>
                <w:rFonts w:cs="Calibri"/>
                <w:color w:val="000000"/>
                <w:sz w:val="16"/>
                <w:szCs w:val="16"/>
                <w:lang w:eastAsia="en-GB"/>
              </w:rPr>
              <w:t>4 months</w:t>
            </w:r>
          </w:p>
        </w:tc>
        <w:tc>
          <w:tcPr>
            <w:tcW w:w="1012" w:type="dxa"/>
            <w:tcBorders>
              <w:top w:val="nil"/>
              <w:left w:val="nil"/>
              <w:bottom w:val="nil"/>
              <w:right w:val="nil"/>
            </w:tcBorders>
            <w:shd w:val="clear" w:color="auto" w:fill="auto"/>
            <w:noWrap/>
            <w:vAlign w:val="bottom"/>
            <w:hideMark/>
          </w:tcPr>
          <w:p w14:paraId="5A739322"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1729</w:t>
            </w:r>
          </w:p>
        </w:tc>
        <w:tc>
          <w:tcPr>
            <w:tcW w:w="821" w:type="dxa"/>
            <w:tcBorders>
              <w:top w:val="nil"/>
              <w:left w:val="nil"/>
              <w:bottom w:val="nil"/>
              <w:right w:val="nil"/>
            </w:tcBorders>
            <w:shd w:val="clear" w:color="auto" w:fill="auto"/>
            <w:noWrap/>
            <w:vAlign w:val="bottom"/>
            <w:hideMark/>
          </w:tcPr>
          <w:p w14:paraId="1EE06807"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1052</w:t>
            </w:r>
          </w:p>
        </w:tc>
        <w:tc>
          <w:tcPr>
            <w:tcW w:w="1402" w:type="dxa"/>
            <w:tcBorders>
              <w:top w:val="nil"/>
              <w:left w:val="nil"/>
              <w:bottom w:val="nil"/>
              <w:right w:val="nil"/>
            </w:tcBorders>
            <w:shd w:val="clear" w:color="auto" w:fill="auto"/>
            <w:noWrap/>
            <w:vAlign w:val="bottom"/>
            <w:hideMark/>
          </w:tcPr>
          <w:p w14:paraId="2203A4DE"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82 (0.7</w:t>
            </w:r>
            <w:r>
              <w:rPr>
                <w:rFonts w:cs="Calibri"/>
                <w:color w:val="000000"/>
                <w:sz w:val="16"/>
                <w:szCs w:val="16"/>
                <w:lang w:eastAsia="en-GB"/>
              </w:rPr>
              <w:t>1</w:t>
            </w:r>
            <w:r w:rsidRPr="005464EA">
              <w:rPr>
                <w:rFonts w:cs="Calibri"/>
                <w:color w:val="000000"/>
                <w:sz w:val="16"/>
                <w:szCs w:val="16"/>
                <w:lang w:eastAsia="en-GB"/>
              </w:rPr>
              <w:t xml:space="preserve"> - 0.9</w:t>
            </w:r>
            <w:r>
              <w:rPr>
                <w:rFonts w:cs="Calibri"/>
                <w:color w:val="000000"/>
                <w:sz w:val="16"/>
                <w:szCs w:val="16"/>
                <w:lang w:eastAsia="en-GB"/>
              </w:rPr>
              <w:t>4</w:t>
            </w:r>
            <w:r w:rsidRPr="005464EA">
              <w:rPr>
                <w:rFonts w:cs="Calibri"/>
                <w:color w:val="000000"/>
                <w:sz w:val="16"/>
                <w:szCs w:val="16"/>
                <w:lang w:eastAsia="en-GB"/>
              </w:rPr>
              <w:t>)</w:t>
            </w:r>
          </w:p>
        </w:tc>
        <w:tc>
          <w:tcPr>
            <w:tcW w:w="777" w:type="dxa"/>
            <w:tcBorders>
              <w:top w:val="nil"/>
              <w:left w:val="nil"/>
              <w:bottom w:val="nil"/>
              <w:right w:val="nil"/>
            </w:tcBorders>
            <w:shd w:val="clear" w:color="auto" w:fill="auto"/>
            <w:noWrap/>
            <w:vAlign w:val="bottom"/>
            <w:hideMark/>
          </w:tcPr>
          <w:p w14:paraId="00D8A7B4"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00</w:t>
            </w:r>
            <w:r>
              <w:rPr>
                <w:rFonts w:cs="Calibri"/>
                <w:color w:val="000000"/>
                <w:sz w:val="16"/>
                <w:szCs w:val="16"/>
                <w:lang w:eastAsia="en-GB"/>
              </w:rPr>
              <w:t>6</w:t>
            </w:r>
          </w:p>
        </w:tc>
        <w:tc>
          <w:tcPr>
            <w:tcW w:w="1565" w:type="dxa"/>
            <w:tcBorders>
              <w:top w:val="nil"/>
              <w:left w:val="nil"/>
              <w:bottom w:val="nil"/>
              <w:right w:val="nil"/>
            </w:tcBorders>
            <w:shd w:val="clear" w:color="auto" w:fill="auto"/>
            <w:noWrap/>
            <w:vAlign w:val="bottom"/>
            <w:hideMark/>
          </w:tcPr>
          <w:p w14:paraId="12A649B5" w14:textId="77777777" w:rsidR="004906E5" w:rsidRPr="005464EA" w:rsidRDefault="004906E5" w:rsidP="00507A14">
            <w:pPr>
              <w:spacing w:before="0" w:line="240" w:lineRule="auto"/>
              <w:jc w:val="center"/>
              <w:rPr>
                <w:rFonts w:cs="Calibri"/>
                <w:color w:val="000000"/>
                <w:sz w:val="16"/>
                <w:szCs w:val="16"/>
                <w:lang w:eastAsia="en-GB"/>
              </w:rPr>
            </w:pPr>
            <w:r>
              <w:rPr>
                <w:rFonts w:cs="Calibri"/>
                <w:color w:val="000000"/>
                <w:sz w:val="16"/>
                <w:szCs w:val="16"/>
                <w:lang w:eastAsia="en-GB"/>
              </w:rPr>
              <w:t>1.5 (0.7 - 2.4)</w:t>
            </w:r>
          </w:p>
        </w:tc>
        <w:tc>
          <w:tcPr>
            <w:tcW w:w="1049" w:type="dxa"/>
            <w:tcBorders>
              <w:top w:val="nil"/>
              <w:left w:val="nil"/>
              <w:bottom w:val="nil"/>
              <w:right w:val="nil"/>
            </w:tcBorders>
            <w:shd w:val="clear" w:color="auto" w:fill="auto"/>
            <w:noWrap/>
            <w:vAlign w:val="bottom"/>
            <w:hideMark/>
          </w:tcPr>
          <w:p w14:paraId="106669C4" w14:textId="77777777" w:rsidR="004906E5" w:rsidRPr="005464EA" w:rsidRDefault="004906E5" w:rsidP="00507A14">
            <w:pPr>
              <w:spacing w:before="0" w:line="240" w:lineRule="auto"/>
              <w:jc w:val="center"/>
              <w:rPr>
                <w:rFonts w:cs="Calibri"/>
                <w:color w:val="000000"/>
                <w:sz w:val="16"/>
                <w:szCs w:val="16"/>
                <w:lang w:eastAsia="en-GB"/>
              </w:rPr>
            </w:pPr>
            <w:r>
              <w:rPr>
                <w:rFonts w:cs="Calibri"/>
                <w:color w:val="000000"/>
                <w:sz w:val="16"/>
                <w:szCs w:val="16"/>
                <w:lang w:eastAsia="en-GB"/>
              </w:rPr>
              <w:t>&lt;0.001</w:t>
            </w:r>
          </w:p>
        </w:tc>
        <w:tc>
          <w:tcPr>
            <w:tcW w:w="1268" w:type="dxa"/>
            <w:tcBorders>
              <w:top w:val="nil"/>
              <w:left w:val="nil"/>
              <w:bottom w:val="nil"/>
              <w:right w:val="nil"/>
            </w:tcBorders>
            <w:shd w:val="clear" w:color="auto" w:fill="auto"/>
            <w:noWrap/>
            <w:vAlign w:val="bottom"/>
            <w:hideMark/>
          </w:tcPr>
          <w:p w14:paraId="43F44E58"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023</w:t>
            </w:r>
          </w:p>
        </w:tc>
        <w:tc>
          <w:tcPr>
            <w:tcW w:w="1168" w:type="dxa"/>
            <w:tcBorders>
              <w:top w:val="nil"/>
              <w:left w:val="nil"/>
              <w:bottom w:val="nil"/>
              <w:right w:val="nil"/>
            </w:tcBorders>
            <w:shd w:val="clear" w:color="auto" w:fill="auto"/>
            <w:noWrap/>
            <w:vAlign w:val="bottom"/>
            <w:hideMark/>
          </w:tcPr>
          <w:p w14:paraId="0E6E68C4"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w:t>
            </w:r>
          </w:p>
        </w:tc>
        <w:tc>
          <w:tcPr>
            <w:tcW w:w="1369" w:type="dxa"/>
            <w:vAlign w:val="center"/>
            <w:hideMark/>
          </w:tcPr>
          <w:p w14:paraId="3CB5DA74" w14:textId="77777777" w:rsidR="004906E5" w:rsidRPr="005464EA" w:rsidRDefault="004906E5" w:rsidP="00507A14">
            <w:pPr>
              <w:spacing w:before="0" w:line="240" w:lineRule="auto"/>
              <w:rPr>
                <w:rFonts w:ascii="Times New Roman" w:hAnsi="Times New Roman"/>
                <w:sz w:val="20"/>
                <w:szCs w:val="20"/>
                <w:lang w:eastAsia="en-GB"/>
              </w:rPr>
            </w:pPr>
          </w:p>
        </w:tc>
      </w:tr>
      <w:tr w:rsidR="004906E5" w:rsidRPr="005464EA" w14:paraId="4B9F0CF8" w14:textId="77777777" w:rsidTr="00507A14">
        <w:trPr>
          <w:trHeight w:val="320"/>
        </w:trPr>
        <w:tc>
          <w:tcPr>
            <w:tcW w:w="861" w:type="dxa"/>
            <w:tcBorders>
              <w:top w:val="nil"/>
              <w:left w:val="nil"/>
              <w:bottom w:val="nil"/>
              <w:right w:val="nil"/>
            </w:tcBorders>
            <w:shd w:val="clear" w:color="auto" w:fill="auto"/>
            <w:noWrap/>
            <w:vAlign w:val="bottom"/>
            <w:hideMark/>
          </w:tcPr>
          <w:p w14:paraId="060E77D3" w14:textId="77777777" w:rsidR="004906E5" w:rsidRPr="005464EA" w:rsidRDefault="004906E5" w:rsidP="00507A14">
            <w:pPr>
              <w:spacing w:before="0" w:line="240" w:lineRule="auto"/>
              <w:rPr>
                <w:rFonts w:cs="Calibri"/>
                <w:color w:val="000000"/>
                <w:sz w:val="16"/>
                <w:szCs w:val="16"/>
                <w:lang w:eastAsia="en-GB"/>
              </w:rPr>
            </w:pPr>
            <w:r w:rsidRPr="005464EA">
              <w:rPr>
                <w:rFonts w:cs="Calibri"/>
                <w:color w:val="000000"/>
                <w:sz w:val="16"/>
                <w:szCs w:val="16"/>
                <w:lang w:eastAsia="en-GB"/>
              </w:rPr>
              <w:t>5 months</w:t>
            </w:r>
          </w:p>
        </w:tc>
        <w:tc>
          <w:tcPr>
            <w:tcW w:w="1012" w:type="dxa"/>
            <w:tcBorders>
              <w:top w:val="nil"/>
              <w:left w:val="nil"/>
              <w:bottom w:val="nil"/>
              <w:right w:val="nil"/>
            </w:tcBorders>
            <w:shd w:val="clear" w:color="auto" w:fill="auto"/>
            <w:noWrap/>
            <w:vAlign w:val="bottom"/>
            <w:hideMark/>
          </w:tcPr>
          <w:p w14:paraId="74178063"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1696</w:t>
            </w:r>
          </w:p>
        </w:tc>
        <w:tc>
          <w:tcPr>
            <w:tcW w:w="821" w:type="dxa"/>
            <w:tcBorders>
              <w:top w:val="nil"/>
              <w:left w:val="nil"/>
              <w:bottom w:val="nil"/>
              <w:right w:val="nil"/>
            </w:tcBorders>
            <w:shd w:val="clear" w:color="auto" w:fill="auto"/>
            <w:noWrap/>
            <w:vAlign w:val="bottom"/>
            <w:hideMark/>
          </w:tcPr>
          <w:p w14:paraId="44A552A5"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1046</w:t>
            </w:r>
          </w:p>
        </w:tc>
        <w:tc>
          <w:tcPr>
            <w:tcW w:w="1402" w:type="dxa"/>
            <w:tcBorders>
              <w:top w:val="nil"/>
              <w:left w:val="nil"/>
              <w:bottom w:val="nil"/>
              <w:right w:val="nil"/>
            </w:tcBorders>
            <w:shd w:val="clear" w:color="auto" w:fill="auto"/>
            <w:noWrap/>
            <w:vAlign w:val="bottom"/>
            <w:hideMark/>
          </w:tcPr>
          <w:p w14:paraId="15606760"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84 (0.7</w:t>
            </w:r>
            <w:r>
              <w:rPr>
                <w:rFonts w:cs="Calibri"/>
                <w:color w:val="000000"/>
                <w:sz w:val="16"/>
                <w:szCs w:val="16"/>
                <w:lang w:eastAsia="en-GB"/>
              </w:rPr>
              <w:t>3</w:t>
            </w:r>
            <w:r w:rsidRPr="005464EA">
              <w:rPr>
                <w:rFonts w:cs="Calibri"/>
                <w:color w:val="000000"/>
                <w:sz w:val="16"/>
                <w:szCs w:val="16"/>
                <w:lang w:eastAsia="en-GB"/>
              </w:rPr>
              <w:t xml:space="preserve"> - 0.96)</w:t>
            </w:r>
          </w:p>
        </w:tc>
        <w:tc>
          <w:tcPr>
            <w:tcW w:w="777" w:type="dxa"/>
            <w:tcBorders>
              <w:top w:val="nil"/>
              <w:left w:val="nil"/>
              <w:bottom w:val="nil"/>
              <w:right w:val="nil"/>
            </w:tcBorders>
            <w:shd w:val="clear" w:color="auto" w:fill="auto"/>
            <w:noWrap/>
            <w:vAlign w:val="bottom"/>
            <w:hideMark/>
          </w:tcPr>
          <w:p w14:paraId="2E6A82C7"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00</w:t>
            </w:r>
            <w:r>
              <w:rPr>
                <w:rFonts w:cs="Calibri"/>
                <w:color w:val="000000"/>
                <w:sz w:val="16"/>
                <w:szCs w:val="16"/>
                <w:lang w:eastAsia="en-GB"/>
              </w:rPr>
              <w:t>9</w:t>
            </w:r>
          </w:p>
        </w:tc>
        <w:tc>
          <w:tcPr>
            <w:tcW w:w="1565" w:type="dxa"/>
            <w:tcBorders>
              <w:top w:val="nil"/>
              <w:left w:val="nil"/>
              <w:bottom w:val="nil"/>
              <w:right w:val="nil"/>
            </w:tcBorders>
            <w:shd w:val="clear" w:color="auto" w:fill="auto"/>
            <w:noWrap/>
            <w:vAlign w:val="bottom"/>
            <w:hideMark/>
          </w:tcPr>
          <w:p w14:paraId="4727C8E9" w14:textId="77777777" w:rsidR="004906E5" w:rsidRPr="005464EA" w:rsidRDefault="004906E5" w:rsidP="00507A14">
            <w:pPr>
              <w:spacing w:before="0" w:line="240" w:lineRule="auto"/>
              <w:jc w:val="center"/>
              <w:rPr>
                <w:rFonts w:cs="Calibri"/>
                <w:color w:val="000000"/>
                <w:sz w:val="16"/>
                <w:szCs w:val="16"/>
                <w:lang w:eastAsia="en-GB"/>
              </w:rPr>
            </w:pPr>
            <w:r>
              <w:rPr>
                <w:rFonts w:cs="Calibri"/>
                <w:color w:val="000000"/>
                <w:sz w:val="16"/>
                <w:szCs w:val="16"/>
                <w:lang w:eastAsia="en-GB"/>
              </w:rPr>
              <w:t>1.3 (0.6 – 2.1)</w:t>
            </w:r>
          </w:p>
        </w:tc>
        <w:tc>
          <w:tcPr>
            <w:tcW w:w="1049" w:type="dxa"/>
            <w:tcBorders>
              <w:top w:val="nil"/>
              <w:left w:val="nil"/>
              <w:bottom w:val="nil"/>
              <w:right w:val="nil"/>
            </w:tcBorders>
            <w:shd w:val="clear" w:color="auto" w:fill="auto"/>
            <w:noWrap/>
            <w:vAlign w:val="bottom"/>
            <w:hideMark/>
          </w:tcPr>
          <w:p w14:paraId="5C536A76" w14:textId="77777777" w:rsidR="004906E5" w:rsidRPr="005464EA" w:rsidRDefault="004906E5" w:rsidP="00507A14">
            <w:pPr>
              <w:spacing w:before="0" w:line="240" w:lineRule="auto"/>
              <w:jc w:val="center"/>
              <w:rPr>
                <w:rFonts w:cs="Calibri"/>
                <w:color w:val="000000"/>
                <w:sz w:val="16"/>
                <w:szCs w:val="16"/>
                <w:lang w:eastAsia="en-GB"/>
              </w:rPr>
            </w:pPr>
            <w:r>
              <w:rPr>
                <w:rFonts w:cs="Calibri"/>
                <w:color w:val="000000"/>
                <w:sz w:val="16"/>
                <w:szCs w:val="16"/>
                <w:lang w:eastAsia="en-GB"/>
              </w:rPr>
              <w:t>&lt;0.001</w:t>
            </w:r>
          </w:p>
        </w:tc>
        <w:tc>
          <w:tcPr>
            <w:tcW w:w="1268" w:type="dxa"/>
            <w:tcBorders>
              <w:top w:val="nil"/>
              <w:left w:val="nil"/>
              <w:bottom w:val="nil"/>
              <w:right w:val="nil"/>
            </w:tcBorders>
            <w:shd w:val="clear" w:color="auto" w:fill="auto"/>
            <w:noWrap/>
            <w:vAlign w:val="bottom"/>
            <w:hideMark/>
          </w:tcPr>
          <w:p w14:paraId="07280637"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023</w:t>
            </w:r>
          </w:p>
        </w:tc>
        <w:tc>
          <w:tcPr>
            <w:tcW w:w="1168" w:type="dxa"/>
            <w:tcBorders>
              <w:top w:val="nil"/>
              <w:left w:val="nil"/>
              <w:bottom w:val="nil"/>
              <w:right w:val="nil"/>
            </w:tcBorders>
            <w:shd w:val="clear" w:color="auto" w:fill="auto"/>
            <w:noWrap/>
            <w:vAlign w:val="bottom"/>
            <w:hideMark/>
          </w:tcPr>
          <w:p w14:paraId="25831B30"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w:t>
            </w:r>
          </w:p>
        </w:tc>
        <w:tc>
          <w:tcPr>
            <w:tcW w:w="1369" w:type="dxa"/>
            <w:vAlign w:val="center"/>
            <w:hideMark/>
          </w:tcPr>
          <w:p w14:paraId="31B6C48C" w14:textId="77777777" w:rsidR="004906E5" w:rsidRPr="005464EA" w:rsidRDefault="004906E5" w:rsidP="00507A14">
            <w:pPr>
              <w:spacing w:before="0" w:line="240" w:lineRule="auto"/>
              <w:rPr>
                <w:rFonts w:ascii="Times New Roman" w:hAnsi="Times New Roman"/>
                <w:sz w:val="20"/>
                <w:szCs w:val="20"/>
                <w:lang w:eastAsia="en-GB"/>
              </w:rPr>
            </w:pPr>
          </w:p>
        </w:tc>
      </w:tr>
      <w:tr w:rsidR="004906E5" w:rsidRPr="005464EA" w14:paraId="565C894E" w14:textId="77777777" w:rsidTr="00507A14">
        <w:trPr>
          <w:trHeight w:val="340"/>
        </w:trPr>
        <w:tc>
          <w:tcPr>
            <w:tcW w:w="861" w:type="dxa"/>
            <w:tcBorders>
              <w:top w:val="nil"/>
              <w:left w:val="nil"/>
              <w:bottom w:val="single" w:sz="8" w:space="0" w:color="auto"/>
              <w:right w:val="nil"/>
            </w:tcBorders>
            <w:shd w:val="clear" w:color="auto" w:fill="auto"/>
            <w:noWrap/>
            <w:vAlign w:val="bottom"/>
            <w:hideMark/>
          </w:tcPr>
          <w:p w14:paraId="2FC16554" w14:textId="77777777" w:rsidR="004906E5" w:rsidRPr="005464EA" w:rsidRDefault="004906E5" w:rsidP="00507A14">
            <w:pPr>
              <w:spacing w:before="0" w:line="240" w:lineRule="auto"/>
              <w:rPr>
                <w:rFonts w:cs="Calibri"/>
                <w:color w:val="000000"/>
                <w:sz w:val="16"/>
                <w:szCs w:val="16"/>
                <w:lang w:eastAsia="en-GB"/>
              </w:rPr>
            </w:pPr>
            <w:r w:rsidRPr="005464EA">
              <w:rPr>
                <w:rFonts w:cs="Calibri"/>
                <w:color w:val="000000"/>
                <w:sz w:val="16"/>
                <w:szCs w:val="16"/>
                <w:lang w:eastAsia="en-GB"/>
              </w:rPr>
              <w:t>6 months</w:t>
            </w:r>
          </w:p>
        </w:tc>
        <w:tc>
          <w:tcPr>
            <w:tcW w:w="1012" w:type="dxa"/>
            <w:tcBorders>
              <w:top w:val="nil"/>
              <w:left w:val="nil"/>
              <w:bottom w:val="single" w:sz="8" w:space="0" w:color="auto"/>
              <w:right w:val="nil"/>
            </w:tcBorders>
            <w:shd w:val="clear" w:color="auto" w:fill="auto"/>
            <w:noWrap/>
            <w:vAlign w:val="bottom"/>
            <w:hideMark/>
          </w:tcPr>
          <w:p w14:paraId="29591C30"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1649</w:t>
            </w:r>
          </w:p>
        </w:tc>
        <w:tc>
          <w:tcPr>
            <w:tcW w:w="821" w:type="dxa"/>
            <w:tcBorders>
              <w:top w:val="nil"/>
              <w:left w:val="nil"/>
              <w:bottom w:val="single" w:sz="8" w:space="0" w:color="auto"/>
              <w:right w:val="nil"/>
            </w:tcBorders>
            <w:shd w:val="clear" w:color="auto" w:fill="auto"/>
            <w:noWrap/>
            <w:vAlign w:val="bottom"/>
            <w:hideMark/>
          </w:tcPr>
          <w:p w14:paraId="5A9B1AA7"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1037</w:t>
            </w:r>
          </w:p>
        </w:tc>
        <w:tc>
          <w:tcPr>
            <w:tcW w:w="1402" w:type="dxa"/>
            <w:tcBorders>
              <w:top w:val="nil"/>
              <w:left w:val="nil"/>
              <w:bottom w:val="single" w:sz="8" w:space="0" w:color="auto"/>
              <w:right w:val="nil"/>
            </w:tcBorders>
            <w:shd w:val="clear" w:color="auto" w:fill="auto"/>
            <w:noWrap/>
            <w:vAlign w:val="bottom"/>
            <w:hideMark/>
          </w:tcPr>
          <w:p w14:paraId="0B5A61DF"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86 (0.75 - 0.99)</w:t>
            </w:r>
          </w:p>
        </w:tc>
        <w:tc>
          <w:tcPr>
            <w:tcW w:w="777" w:type="dxa"/>
            <w:tcBorders>
              <w:top w:val="nil"/>
              <w:left w:val="nil"/>
              <w:bottom w:val="single" w:sz="8" w:space="0" w:color="auto"/>
              <w:right w:val="nil"/>
            </w:tcBorders>
            <w:shd w:val="clear" w:color="auto" w:fill="auto"/>
            <w:noWrap/>
            <w:vAlign w:val="bottom"/>
            <w:hideMark/>
          </w:tcPr>
          <w:p w14:paraId="25695C63"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03</w:t>
            </w:r>
            <w:r>
              <w:rPr>
                <w:rFonts w:cs="Calibri"/>
                <w:color w:val="000000"/>
                <w:sz w:val="16"/>
                <w:szCs w:val="16"/>
                <w:lang w:eastAsia="en-GB"/>
              </w:rPr>
              <w:t>1</w:t>
            </w:r>
          </w:p>
        </w:tc>
        <w:tc>
          <w:tcPr>
            <w:tcW w:w="1565" w:type="dxa"/>
            <w:tcBorders>
              <w:top w:val="nil"/>
              <w:left w:val="nil"/>
              <w:bottom w:val="single" w:sz="8" w:space="0" w:color="auto"/>
              <w:right w:val="nil"/>
            </w:tcBorders>
            <w:shd w:val="clear" w:color="auto" w:fill="auto"/>
            <w:noWrap/>
            <w:vAlign w:val="bottom"/>
            <w:hideMark/>
          </w:tcPr>
          <w:p w14:paraId="560A1A87" w14:textId="77777777" w:rsidR="004906E5" w:rsidRPr="005464EA" w:rsidRDefault="004906E5" w:rsidP="00507A14">
            <w:pPr>
              <w:spacing w:before="0" w:line="240" w:lineRule="auto"/>
              <w:jc w:val="center"/>
              <w:rPr>
                <w:rFonts w:cs="Calibri"/>
                <w:color w:val="000000"/>
                <w:sz w:val="16"/>
                <w:szCs w:val="16"/>
                <w:lang w:eastAsia="en-GB"/>
              </w:rPr>
            </w:pPr>
            <w:r>
              <w:rPr>
                <w:rFonts w:cs="Calibri"/>
                <w:color w:val="000000"/>
                <w:sz w:val="16"/>
                <w:szCs w:val="16"/>
                <w:lang w:eastAsia="en-GB"/>
              </w:rPr>
              <w:t>1.1 (0.3 - 1.82)</w:t>
            </w:r>
          </w:p>
        </w:tc>
        <w:tc>
          <w:tcPr>
            <w:tcW w:w="1049" w:type="dxa"/>
            <w:tcBorders>
              <w:top w:val="nil"/>
              <w:left w:val="nil"/>
              <w:bottom w:val="single" w:sz="8" w:space="0" w:color="auto"/>
              <w:right w:val="nil"/>
            </w:tcBorders>
            <w:shd w:val="clear" w:color="auto" w:fill="auto"/>
            <w:noWrap/>
            <w:vAlign w:val="bottom"/>
            <w:hideMark/>
          </w:tcPr>
          <w:p w14:paraId="5CA8A1B4"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0</w:t>
            </w:r>
            <w:r>
              <w:rPr>
                <w:rFonts w:cs="Calibri"/>
                <w:color w:val="000000"/>
                <w:sz w:val="16"/>
                <w:szCs w:val="16"/>
                <w:lang w:eastAsia="en-GB"/>
              </w:rPr>
              <w:t>06</w:t>
            </w:r>
          </w:p>
        </w:tc>
        <w:tc>
          <w:tcPr>
            <w:tcW w:w="1268" w:type="dxa"/>
            <w:tcBorders>
              <w:top w:val="nil"/>
              <w:left w:val="nil"/>
              <w:bottom w:val="single" w:sz="8" w:space="0" w:color="auto"/>
              <w:right w:val="nil"/>
            </w:tcBorders>
            <w:shd w:val="clear" w:color="auto" w:fill="auto"/>
            <w:noWrap/>
            <w:vAlign w:val="bottom"/>
            <w:hideMark/>
          </w:tcPr>
          <w:p w14:paraId="4C506F79"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023</w:t>
            </w:r>
          </w:p>
        </w:tc>
        <w:tc>
          <w:tcPr>
            <w:tcW w:w="1168" w:type="dxa"/>
            <w:tcBorders>
              <w:top w:val="nil"/>
              <w:left w:val="nil"/>
              <w:bottom w:val="single" w:sz="8" w:space="0" w:color="auto"/>
              <w:right w:val="nil"/>
            </w:tcBorders>
            <w:shd w:val="clear" w:color="auto" w:fill="auto"/>
            <w:noWrap/>
            <w:vAlign w:val="bottom"/>
            <w:hideMark/>
          </w:tcPr>
          <w:p w14:paraId="44D1632D" w14:textId="77777777" w:rsidR="004906E5" w:rsidRPr="005464EA" w:rsidRDefault="004906E5" w:rsidP="00507A14">
            <w:pPr>
              <w:spacing w:before="0" w:line="240" w:lineRule="auto"/>
              <w:jc w:val="center"/>
              <w:rPr>
                <w:rFonts w:cs="Calibri"/>
                <w:color w:val="000000"/>
                <w:sz w:val="16"/>
                <w:szCs w:val="16"/>
                <w:lang w:eastAsia="en-GB"/>
              </w:rPr>
            </w:pPr>
            <w:r w:rsidRPr="005464EA">
              <w:rPr>
                <w:rFonts w:cs="Calibri"/>
                <w:color w:val="000000"/>
                <w:sz w:val="16"/>
                <w:szCs w:val="16"/>
                <w:lang w:eastAsia="en-GB"/>
              </w:rPr>
              <w:t>0</w:t>
            </w:r>
          </w:p>
        </w:tc>
        <w:tc>
          <w:tcPr>
            <w:tcW w:w="1369" w:type="dxa"/>
            <w:vAlign w:val="center"/>
            <w:hideMark/>
          </w:tcPr>
          <w:p w14:paraId="2FD6969B" w14:textId="77777777" w:rsidR="004906E5" w:rsidRPr="005464EA" w:rsidRDefault="004906E5" w:rsidP="00507A14">
            <w:pPr>
              <w:spacing w:before="0" w:line="240" w:lineRule="auto"/>
              <w:rPr>
                <w:rFonts w:ascii="Times New Roman" w:hAnsi="Times New Roman"/>
                <w:sz w:val="20"/>
                <w:szCs w:val="20"/>
                <w:lang w:eastAsia="en-GB"/>
              </w:rPr>
            </w:pPr>
          </w:p>
        </w:tc>
      </w:tr>
    </w:tbl>
    <w:p w14:paraId="370C5CBD" w14:textId="77777777" w:rsidR="004906E5" w:rsidRDefault="004906E5" w:rsidP="004906E5">
      <w:pPr>
        <w:widowControl w:val="0"/>
        <w:autoSpaceDE w:val="0"/>
        <w:autoSpaceDN w:val="0"/>
        <w:adjustRightInd w:val="0"/>
        <w:ind w:left="640" w:hanging="640"/>
        <w:rPr>
          <w:sz w:val="24"/>
          <w:szCs w:val="24"/>
        </w:rPr>
      </w:pPr>
    </w:p>
    <w:p w14:paraId="704E8B9C" w14:textId="77777777" w:rsidR="004906E5" w:rsidRDefault="004906E5" w:rsidP="004906E5">
      <w:pPr>
        <w:widowControl w:val="0"/>
        <w:autoSpaceDE w:val="0"/>
        <w:autoSpaceDN w:val="0"/>
        <w:adjustRightInd w:val="0"/>
        <w:ind w:left="640" w:hanging="640"/>
        <w:rPr>
          <w:sz w:val="24"/>
          <w:szCs w:val="24"/>
        </w:rPr>
      </w:pPr>
    </w:p>
    <w:p w14:paraId="104ECE6B" w14:textId="77777777" w:rsidR="004906E5" w:rsidRDefault="004906E5" w:rsidP="004906E5">
      <w:pPr>
        <w:widowControl w:val="0"/>
        <w:autoSpaceDE w:val="0"/>
        <w:autoSpaceDN w:val="0"/>
        <w:adjustRightInd w:val="0"/>
        <w:ind w:left="640" w:hanging="640"/>
        <w:rPr>
          <w:sz w:val="24"/>
          <w:szCs w:val="24"/>
        </w:rPr>
      </w:pPr>
    </w:p>
    <w:p w14:paraId="3A51A455" w14:textId="77777777" w:rsidR="004906E5" w:rsidRDefault="004906E5" w:rsidP="004906E5">
      <w:pPr>
        <w:spacing w:before="0" w:line="240" w:lineRule="auto"/>
        <w:rPr>
          <w:sz w:val="24"/>
          <w:szCs w:val="24"/>
        </w:rPr>
      </w:pPr>
      <w:r>
        <w:rPr>
          <w:sz w:val="24"/>
          <w:szCs w:val="24"/>
        </w:rPr>
        <w:br w:type="page"/>
      </w:r>
    </w:p>
    <w:p w14:paraId="691A12F7" w14:textId="77777777" w:rsidR="004906E5" w:rsidRDefault="004906E5" w:rsidP="004906E5">
      <w:pPr>
        <w:widowControl w:val="0"/>
        <w:autoSpaceDE w:val="0"/>
        <w:autoSpaceDN w:val="0"/>
        <w:adjustRightInd w:val="0"/>
        <w:ind w:left="640" w:hanging="640"/>
        <w:rPr>
          <w:sz w:val="24"/>
          <w:szCs w:val="24"/>
        </w:rPr>
      </w:pPr>
      <w:r>
        <w:rPr>
          <w:sz w:val="24"/>
          <w:szCs w:val="24"/>
        </w:rPr>
        <w:t>Supplementary Figure 2: Weighted Kaplan Meier Chart with varying Landmark time (A) 3 months, (B) 4 months, (C) 5 months, (D) 6 months</w:t>
      </w:r>
    </w:p>
    <w:p w14:paraId="28566F83" w14:textId="77777777" w:rsidR="004906E5" w:rsidRDefault="004906E5" w:rsidP="004906E5">
      <w:pPr>
        <w:widowControl w:val="0"/>
        <w:autoSpaceDE w:val="0"/>
        <w:autoSpaceDN w:val="0"/>
        <w:adjustRightInd w:val="0"/>
        <w:ind w:left="640" w:hanging="640"/>
        <w:rPr>
          <w:sz w:val="24"/>
          <w:szCs w:val="24"/>
        </w:rPr>
      </w:pPr>
      <w:r w:rsidRPr="003528D9">
        <w:rPr>
          <w:noProof/>
          <w:sz w:val="24"/>
          <w:szCs w:val="24"/>
          <w:lang w:eastAsia="en-GB"/>
        </w:rPr>
        <w:drawing>
          <wp:inline distT="0" distB="0" distL="0" distR="0" wp14:anchorId="075E9567" wp14:editId="5296373B">
            <wp:extent cx="5727700" cy="4077335"/>
            <wp:effectExtent l="0" t="0" r="0" b="0"/>
            <wp:docPr id="6" name="Picture 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 histogram&#10;&#10;Description automatically generated"/>
                    <pic:cNvPicPr/>
                  </pic:nvPicPr>
                  <pic:blipFill>
                    <a:blip r:embed="rId18" cstate="email">
                      <a:extLst>
                        <a:ext uri="{28A0092B-C50C-407E-A947-70E740481C1C}">
                          <a14:useLocalDpi xmlns:a14="http://schemas.microsoft.com/office/drawing/2010/main"/>
                        </a:ext>
                      </a:extLst>
                    </a:blip>
                    <a:stretch>
                      <a:fillRect/>
                    </a:stretch>
                  </pic:blipFill>
                  <pic:spPr>
                    <a:xfrm>
                      <a:off x="0" y="0"/>
                      <a:ext cx="5727700" cy="4077335"/>
                    </a:xfrm>
                    <a:prstGeom prst="rect">
                      <a:avLst/>
                    </a:prstGeom>
                  </pic:spPr>
                </pic:pic>
              </a:graphicData>
            </a:graphic>
          </wp:inline>
        </w:drawing>
      </w:r>
    </w:p>
    <w:p w14:paraId="1700D001" w14:textId="77777777" w:rsidR="004906E5" w:rsidRDefault="004906E5" w:rsidP="004906E5">
      <w:pPr>
        <w:spacing w:before="0" w:line="240" w:lineRule="auto"/>
        <w:rPr>
          <w:sz w:val="24"/>
          <w:szCs w:val="24"/>
        </w:rPr>
      </w:pPr>
      <w:r>
        <w:rPr>
          <w:sz w:val="24"/>
          <w:szCs w:val="24"/>
        </w:rPr>
        <w:br w:type="page"/>
      </w:r>
    </w:p>
    <w:p w14:paraId="153880EB" w14:textId="77777777" w:rsidR="004906E5" w:rsidRDefault="004906E5" w:rsidP="004906E5">
      <w:pPr>
        <w:widowControl w:val="0"/>
        <w:autoSpaceDE w:val="0"/>
        <w:autoSpaceDN w:val="0"/>
        <w:adjustRightInd w:val="0"/>
        <w:ind w:left="640" w:hanging="640"/>
        <w:rPr>
          <w:sz w:val="24"/>
          <w:szCs w:val="24"/>
        </w:rPr>
      </w:pPr>
      <w:r>
        <w:rPr>
          <w:sz w:val="24"/>
          <w:szCs w:val="24"/>
        </w:rPr>
        <w:t>Supplementary Figure 3: Scaled Schoenfeld residuals from the Cox proportional hazards model</w:t>
      </w:r>
    </w:p>
    <w:p w14:paraId="33B686F2" w14:textId="77777777" w:rsidR="004906E5" w:rsidRDefault="004906E5" w:rsidP="004906E5">
      <w:pPr>
        <w:widowControl w:val="0"/>
        <w:autoSpaceDE w:val="0"/>
        <w:autoSpaceDN w:val="0"/>
        <w:adjustRightInd w:val="0"/>
        <w:ind w:left="640" w:hanging="640"/>
        <w:rPr>
          <w:sz w:val="24"/>
          <w:szCs w:val="24"/>
        </w:rPr>
      </w:pPr>
      <w:r>
        <w:rPr>
          <w:noProof/>
          <w:sz w:val="24"/>
          <w:szCs w:val="24"/>
          <w:lang w:eastAsia="en-GB"/>
        </w:rPr>
        <w:drawing>
          <wp:inline distT="0" distB="0" distL="0" distR="0" wp14:anchorId="67D1AFB8" wp14:editId="724F0526">
            <wp:extent cx="5080000" cy="31750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9" cstate="email">
                      <a:extLst>
                        <a:ext uri="{28A0092B-C50C-407E-A947-70E740481C1C}">
                          <a14:useLocalDpi xmlns:a14="http://schemas.microsoft.com/office/drawing/2010/main"/>
                        </a:ext>
                      </a:extLst>
                    </a:blip>
                    <a:stretch>
                      <a:fillRect/>
                    </a:stretch>
                  </pic:blipFill>
                  <pic:spPr>
                    <a:xfrm>
                      <a:off x="0" y="0"/>
                      <a:ext cx="5080000" cy="3175000"/>
                    </a:xfrm>
                    <a:prstGeom prst="rect">
                      <a:avLst/>
                    </a:prstGeom>
                  </pic:spPr>
                </pic:pic>
              </a:graphicData>
            </a:graphic>
          </wp:inline>
        </w:drawing>
      </w:r>
    </w:p>
    <w:p w14:paraId="7C63C801" w14:textId="77777777" w:rsidR="004906E5" w:rsidRDefault="004906E5" w:rsidP="004906E5">
      <w:pPr>
        <w:spacing w:before="0" w:line="240" w:lineRule="auto"/>
        <w:rPr>
          <w:sz w:val="24"/>
          <w:szCs w:val="24"/>
        </w:rPr>
      </w:pPr>
      <w:r>
        <w:rPr>
          <w:sz w:val="24"/>
          <w:szCs w:val="24"/>
        </w:rPr>
        <w:br w:type="page"/>
      </w:r>
    </w:p>
    <w:p w14:paraId="1AFCC341" w14:textId="77777777" w:rsidR="004906E5" w:rsidRDefault="004906E5" w:rsidP="004906E5">
      <w:pPr>
        <w:spacing w:before="0" w:line="240" w:lineRule="auto"/>
        <w:rPr>
          <w:sz w:val="24"/>
          <w:szCs w:val="24"/>
        </w:rPr>
      </w:pPr>
      <w:r>
        <w:rPr>
          <w:sz w:val="24"/>
          <w:szCs w:val="24"/>
        </w:rPr>
        <w:t>Supplementary Table 3: Comparison of clinicopathological characteristics by site of tumour</w:t>
      </w:r>
    </w:p>
    <w:p w14:paraId="6DDB55E0" w14:textId="77777777" w:rsidR="004906E5" w:rsidRDefault="004906E5" w:rsidP="004906E5">
      <w:pPr>
        <w:spacing w:before="0" w:line="240" w:lineRule="auto"/>
        <w:rPr>
          <w:sz w:val="24"/>
          <w:szCs w:val="24"/>
        </w:rPr>
      </w:pPr>
    </w:p>
    <w:tbl>
      <w:tblPr>
        <w:tblW w:w="10239" w:type="dxa"/>
        <w:tblLook w:val="04A0" w:firstRow="1" w:lastRow="0" w:firstColumn="1" w:lastColumn="0" w:noHBand="0" w:noVBand="1"/>
      </w:tblPr>
      <w:tblGrid>
        <w:gridCol w:w="2303"/>
        <w:gridCol w:w="1560"/>
        <w:gridCol w:w="6"/>
        <w:gridCol w:w="1838"/>
        <w:gridCol w:w="6"/>
        <w:gridCol w:w="1838"/>
        <w:gridCol w:w="6"/>
        <w:gridCol w:w="1838"/>
        <w:gridCol w:w="6"/>
        <w:gridCol w:w="832"/>
        <w:gridCol w:w="6"/>
      </w:tblGrid>
      <w:tr w:rsidR="004906E5" w:rsidRPr="00803B40" w14:paraId="010F0D3C" w14:textId="77777777" w:rsidTr="00507A14">
        <w:trPr>
          <w:gridAfter w:val="1"/>
          <w:wAfter w:w="6" w:type="dxa"/>
          <w:trHeight w:val="240"/>
        </w:trPr>
        <w:tc>
          <w:tcPr>
            <w:tcW w:w="2303" w:type="dxa"/>
            <w:tcBorders>
              <w:top w:val="single" w:sz="8" w:space="0" w:color="auto"/>
              <w:left w:val="nil"/>
              <w:bottom w:val="nil"/>
              <w:right w:val="nil"/>
            </w:tcBorders>
            <w:shd w:val="clear" w:color="auto" w:fill="auto"/>
            <w:noWrap/>
            <w:vAlign w:val="bottom"/>
            <w:hideMark/>
          </w:tcPr>
          <w:p w14:paraId="127A543C"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 </w:t>
            </w:r>
          </w:p>
        </w:tc>
        <w:tc>
          <w:tcPr>
            <w:tcW w:w="1560" w:type="dxa"/>
            <w:tcBorders>
              <w:top w:val="single" w:sz="8" w:space="0" w:color="auto"/>
              <w:left w:val="nil"/>
              <w:bottom w:val="nil"/>
              <w:right w:val="nil"/>
            </w:tcBorders>
            <w:shd w:val="clear" w:color="auto" w:fill="auto"/>
            <w:noWrap/>
            <w:vAlign w:val="bottom"/>
            <w:hideMark/>
          </w:tcPr>
          <w:p w14:paraId="79FE3DF6"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 </w:t>
            </w:r>
          </w:p>
        </w:tc>
        <w:tc>
          <w:tcPr>
            <w:tcW w:w="5532" w:type="dxa"/>
            <w:gridSpan w:val="6"/>
            <w:tcBorders>
              <w:top w:val="single" w:sz="8" w:space="0" w:color="auto"/>
              <w:left w:val="nil"/>
              <w:bottom w:val="nil"/>
              <w:right w:val="nil"/>
            </w:tcBorders>
            <w:shd w:val="clear" w:color="auto" w:fill="auto"/>
            <w:noWrap/>
            <w:vAlign w:val="bottom"/>
            <w:hideMark/>
          </w:tcPr>
          <w:p w14:paraId="299C011A"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Site of tumour</w:t>
            </w:r>
          </w:p>
        </w:tc>
        <w:tc>
          <w:tcPr>
            <w:tcW w:w="838" w:type="dxa"/>
            <w:gridSpan w:val="2"/>
            <w:tcBorders>
              <w:top w:val="single" w:sz="8" w:space="0" w:color="auto"/>
              <w:left w:val="nil"/>
              <w:bottom w:val="nil"/>
              <w:right w:val="nil"/>
            </w:tcBorders>
            <w:shd w:val="clear" w:color="auto" w:fill="auto"/>
            <w:noWrap/>
            <w:vAlign w:val="bottom"/>
            <w:hideMark/>
          </w:tcPr>
          <w:p w14:paraId="60E30A4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w:t>
            </w:r>
          </w:p>
        </w:tc>
      </w:tr>
      <w:tr w:rsidR="004906E5" w:rsidRPr="00803B40" w14:paraId="48276E50" w14:textId="77777777" w:rsidTr="00507A14">
        <w:trPr>
          <w:gridAfter w:val="1"/>
          <w:wAfter w:w="6" w:type="dxa"/>
          <w:trHeight w:val="240"/>
        </w:trPr>
        <w:tc>
          <w:tcPr>
            <w:tcW w:w="2303" w:type="dxa"/>
            <w:tcBorders>
              <w:top w:val="nil"/>
              <w:left w:val="nil"/>
              <w:bottom w:val="single" w:sz="8" w:space="0" w:color="auto"/>
              <w:right w:val="nil"/>
            </w:tcBorders>
            <w:shd w:val="clear" w:color="auto" w:fill="auto"/>
            <w:noWrap/>
            <w:vAlign w:val="bottom"/>
            <w:hideMark/>
          </w:tcPr>
          <w:p w14:paraId="397B616F"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 </w:t>
            </w:r>
          </w:p>
        </w:tc>
        <w:tc>
          <w:tcPr>
            <w:tcW w:w="1560" w:type="dxa"/>
            <w:tcBorders>
              <w:top w:val="nil"/>
              <w:left w:val="nil"/>
              <w:bottom w:val="single" w:sz="8" w:space="0" w:color="auto"/>
              <w:right w:val="nil"/>
            </w:tcBorders>
            <w:shd w:val="clear" w:color="auto" w:fill="auto"/>
            <w:noWrap/>
            <w:vAlign w:val="bottom"/>
            <w:hideMark/>
          </w:tcPr>
          <w:p w14:paraId="4D55A05D"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 </w:t>
            </w:r>
          </w:p>
        </w:tc>
        <w:tc>
          <w:tcPr>
            <w:tcW w:w="1844" w:type="dxa"/>
            <w:gridSpan w:val="2"/>
            <w:tcBorders>
              <w:top w:val="nil"/>
              <w:left w:val="nil"/>
              <w:bottom w:val="single" w:sz="8" w:space="0" w:color="auto"/>
              <w:right w:val="nil"/>
            </w:tcBorders>
            <w:shd w:val="clear" w:color="auto" w:fill="auto"/>
            <w:noWrap/>
            <w:vAlign w:val="bottom"/>
            <w:hideMark/>
          </w:tcPr>
          <w:p w14:paraId="68F5E833"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Stomach (n=946)</w:t>
            </w:r>
          </w:p>
        </w:tc>
        <w:tc>
          <w:tcPr>
            <w:tcW w:w="1844" w:type="dxa"/>
            <w:gridSpan w:val="2"/>
            <w:tcBorders>
              <w:top w:val="nil"/>
              <w:left w:val="nil"/>
              <w:bottom w:val="single" w:sz="8" w:space="0" w:color="auto"/>
              <w:right w:val="nil"/>
            </w:tcBorders>
            <w:shd w:val="clear" w:color="auto" w:fill="auto"/>
            <w:noWrap/>
            <w:vAlign w:val="bottom"/>
            <w:hideMark/>
          </w:tcPr>
          <w:p w14:paraId="3CD9D341"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G</w:t>
            </w:r>
            <w:r>
              <w:rPr>
                <w:rFonts w:cs="Calibri"/>
                <w:color w:val="000000"/>
                <w:sz w:val="16"/>
                <w:szCs w:val="16"/>
                <w:lang w:eastAsia="en-GB"/>
              </w:rPr>
              <w:t>O</w:t>
            </w:r>
            <w:r w:rsidRPr="00803B40">
              <w:rPr>
                <w:rFonts w:cs="Calibri"/>
                <w:color w:val="000000"/>
                <w:sz w:val="16"/>
                <w:szCs w:val="16"/>
                <w:lang w:eastAsia="en-GB"/>
              </w:rPr>
              <w:t>J (n=1208)</w:t>
            </w:r>
          </w:p>
        </w:tc>
        <w:tc>
          <w:tcPr>
            <w:tcW w:w="1844" w:type="dxa"/>
            <w:gridSpan w:val="2"/>
            <w:tcBorders>
              <w:top w:val="nil"/>
              <w:left w:val="nil"/>
              <w:bottom w:val="single" w:sz="8" w:space="0" w:color="auto"/>
              <w:right w:val="nil"/>
            </w:tcBorders>
            <w:shd w:val="clear" w:color="auto" w:fill="auto"/>
            <w:noWrap/>
            <w:vAlign w:val="bottom"/>
            <w:hideMark/>
          </w:tcPr>
          <w:p w14:paraId="0B8A3F94" w14:textId="77777777" w:rsidR="004906E5" w:rsidRPr="00803B40" w:rsidRDefault="004906E5" w:rsidP="00507A14">
            <w:pPr>
              <w:spacing w:before="0" w:line="240" w:lineRule="auto"/>
              <w:jc w:val="center"/>
              <w:rPr>
                <w:rFonts w:cs="Calibri"/>
                <w:color w:val="000000"/>
                <w:sz w:val="16"/>
                <w:szCs w:val="16"/>
                <w:lang w:eastAsia="en-GB"/>
              </w:rPr>
            </w:pPr>
            <w:r>
              <w:rPr>
                <w:rFonts w:cs="Calibri"/>
                <w:color w:val="000000"/>
                <w:sz w:val="16"/>
                <w:szCs w:val="16"/>
                <w:lang w:eastAsia="en-GB"/>
              </w:rPr>
              <w:t>Oe</w:t>
            </w:r>
            <w:r w:rsidRPr="00803B40">
              <w:rPr>
                <w:rFonts w:cs="Calibri"/>
                <w:color w:val="000000"/>
                <w:sz w:val="16"/>
                <w:szCs w:val="16"/>
                <w:lang w:eastAsia="en-GB"/>
              </w:rPr>
              <w:t>sophagus (n=1985)</w:t>
            </w:r>
          </w:p>
        </w:tc>
        <w:tc>
          <w:tcPr>
            <w:tcW w:w="838" w:type="dxa"/>
            <w:gridSpan w:val="2"/>
            <w:tcBorders>
              <w:top w:val="nil"/>
              <w:left w:val="nil"/>
              <w:bottom w:val="single" w:sz="8" w:space="0" w:color="auto"/>
              <w:right w:val="nil"/>
            </w:tcBorders>
            <w:shd w:val="clear" w:color="auto" w:fill="auto"/>
            <w:noWrap/>
            <w:vAlign w:val="bottom"/>
            <w:hideMark/>
          </w:tcPr>
          <w:p w14:paraId="51B5D7DF"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p§</w:t>
            </w:r>
          </w:p>
        </w:tc>
      </w:tr>
      <w:tr w:rsidR="004906E5" w:rsidRPr="00803B40" w14:paraId="72B9CC3C" w14:textId="77777777" w:rsidTr="00507A14">
        <w:trPr>
          <w:trHeight w:val="240"/>
        </w:trPr>
        <w:tc>
          <w:tcPr>
            <w:tcW w:w="3869" w:type="dxa"/>
            <w:gridSpan w:val="3"/>
            <w:tcBorders>
              <w:top w:val="nil"/>
              <w:left w:val="nil"/>
              <w:bottom w:val="nil"/>
              <w:right w:val="nil"/>
            </w:tcBorders>
            <w:shd w:val="clear" w:color="auto" w:fill="auto"/>
            <w:noWrap/>
            <w:vAlign w:val="bottom"/>
            <w:hideMark/>
          </w:tcPr>
          <w:p w14:paraId="2BBFC6E9"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Female Gender</w:t>
            </w:r>
          </w:p>
        </w:tc>
        <w:tc>
          <w:tcPr>
            <w:tcW w:w="1844" w:type="dxa"/>
            <w:gridSpan w:val="2"/>
            <w:tcBorders>
              <w:top w:val="nil"/>
              <w:left w:val="nil"/>
              <w:bottom w:val="nil"/>
              <w:right w:val="nil"/>
            </w:tcBorders>
            <w:shd w:val="clear" w:color="auto" w:fill="auto"/>
            <w:noWrap/>
            <w:vAlign w:val="bottom"/>
            <w:hideMark/>
          </w:tcPr>
          <w:p w14:paraId="773E95EF"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96 (31.3) </w:t>
            </w:r>
          </w:p>
        </w:tc>
        <w:tc>
          <w:tcPr>
            <w:tcW w:w="1844" w:type="dxa"/>
            <w:gridSpan w:val="2"/>
            <w:tcBorders>
              <w:top w:val="nil"/>
              <w:left w:val="nil"/>
              <w:bottom w:val="nil"/>
              <w:right w:val="nil"/>
            </w:tcBorders>
            <w:shd w:val="clear" w:color="auto" w:fill="auto"/>
            <w:noWrap/>
            <w:vAlign w:val="bottom"/>
            <w:hideMark/>
          </w:tcPr>
          <w:p w14:paraId="370AE1FE"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16 (17.9) </w:t>
            </w:r>
          </w:p>
        </w:tc>
        <w:tc>
          <w:tcPr>
            <w:tcW w:w="1844" w:type="dxa"/>
            <w:gridSpan w:val="2"/>
            <w:tcBorders>
              <w:top w:val="nil"/>
              <w:left w:val="nil"/>
              <w:bottom w:val="nil"/>
              <w:right w:val="nil"/>
            </w:tcBorders>
            <w:shd w:val="clear" w:color="auto" w:fill="auto"/>
            <w:noWrap/>
            <w:vAlign w:val="bottom"/>
            <w:hideMark/>
          </w:tcPr>
          <w:p w14:paraId="378CA3F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98 (15.0) </w:t>
            </w:r>
          </w:p>
        </w:tc>
        <w:tc>
          <w:tcPr>
            <w:tcW w:w="838" w:type="dxa"/>
            <w:gridSpan w:val="2"/>
            <w:tcBorders>
              <w:top w:val="nil"/>
              <w:left w:val="nil"/>
              <w:bottom w:val="nil"/>
              <w:right w:val="nil"/>
            </w:tcBorders>
            <w:shd w:val="clear" w:color="auto" w:fill="auto"/>
            <w:noWrap/>
            <w:vAlign w:val="bottom"/>
            <w:hideMark/>
          </w:tcPr>
          <w:p w14:paraId="297B1AA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lt;0.001</w:t>
            </w:r>
          </w:p>
        </w:tc>
      </w:tr>
      <w:tr w:rsidR="004906E5" w:rsidRPr="00803B40" w14:paraId="349950E5" w14:textId="77777777" w:rsidTr="00507A14">
        <w:trPr>
          <w:trHeight w:val="240"/>
        </w:trPr>
        <w:tc>
          <w:tcPr>
            <w:tcW w:w="3869" w:type="dxa"/>
            <w:gridSpan w:val="3"/>
            <w:tcBorders>
              <w:top w:val="nil"/>
              <w:left w:val="nil"/>
              <w:bottom w:val="nil"/>
              <w:right w:val="nil"/>
            </w:tcBorders>
            <w:shd w:val="clear" w:color="auto" w:fill="auto"/>
            <w:noWrap/>
            <w:vAlign w:val="bottom"/>
            <w:hideMark/>
          </w:tcPr>
          <w:p w14:paraId="5CDCFEA6"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Age</w:t>
            </w:r>
          </w:p>
        </w:tc>
        <w:tc>
          <w:tcPr>
            <w:tcW w:w="1844" w:type="dxa"/>
            <w:gridSpan w:val="2"/>
            <w:tcBorders>
              <w:top w:val="nil"/>
              <w:left w:val="nil"/>
              <w:bottom w:val="nil"/>
              <w:right w:val="nil"/>
            </w:tcBorders>
            <w:shd w:val="clear" w:color="auto" w:fill="auto"/>
            <w:noWrap/>
            <w:vAlign w:val="bottom"/>
            <w:hideMark/>
          </w:tcPr>
          <w:p w14:paraId="2522130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66.00 [57.00, 73.00]</w:t>
            </w:r>
          </w:p>
        </w:tc>
        <w:tc>
          <w:tcPr>
            <w:tcW w:w="1844" w:type="dxa"/>
            <w:gridSpan w:val="2"/>
            <w:tcBorders>
              <w:top w:val="nil"/>
              <w:left w:val="nil"/>
              <w:bottom w:val="nil"/>
              <w:right w:val="nil"/>
            </w:tcBorders>
            <w:shd w:val="clear" w:color="auto" w:fill="auto"/>
            <w:noWrap/>
            <w:vAlign w:val="bottom"/>
            <w:hideMark/>
          </w:tcPr>
          <w:p w14:paraId="2740BC8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66.00 [58.00, 71.00]</w:t>
            </w:r>
          </w:p>
        </w:tc>
        <w:tc>
          <w:tcPr>
            <w:tcW w:w="1844" w:type="dxa"/>
            <w:gridSpan w:val="2"/>
            <w:tcBorders>
              <w:top w:val="nil"/>
              <w:left w:val="nil"/>
              <w:bottom w:val="nil"/>
              <w:right w:val="nil"/>
            </w:tcBorders>
            <w:shd w:val="clear" w:color="auto" w:fill="auto"/>
            <w:noWrap/>
            <w:vAlign w:val="bottom"/>
            <w:hideMark/>
          </w:tcPr>
          <w:p w14:paraId="798D375E"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65.00 [59.00, 71.00]</w:t>
            </w:r>
          </w:p>
        </w:tc>
        <w:tc>
          <w:tcPr>
            <w:tcW w:w="838" w:type="dxa"/>
            <w:gridSpan w:val="2"/>
            <w:tcBorders>
              <w:top w:val="nil"/>
              <w:left w:val="nil"/>
              <w:bottom w:val="nil"/>
              <w:right w:val="nil"/>
            </w:tcBorders>
            <w:shd w:val="clear" w:color="auto" w:fill="auto"/>
            <w:noWrap/>
            <w:vAlign w:val="bottom"/>
            <w:hideMark/>
          </w:tcPr>
          <w:p w14:paraId="3992176C"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223¶</w:t>
            </w:r>
          </w:p>
        </w:tc>
      </w:tr>
      <w:tr w:rsidR="004906E5" w:rsidRPr="00803B40" w14:paraId="0BDE0AE5"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78C11FAE"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Performance Status</w:t>
            </w:r>
          </w:p>
        </w:tc>
        <w:tc>
          <w:tcPr>
            <w:tcW w:w="1560" w:type="dxa"/>
            <w:tcBorders>
              <w:top w:val="nil"/>
              <w:left w:val="nil"/>
              <w:bottom w:val="nil"/>
              <w:right w:val="nil"/>
            </w:tcBorders>
            <w:shd w:val="clear" w:color="auto" w:fill="auto"/>
            <w:noWrap/>
            <w:vAlign w:val="bottom"/>
            <w:hideMark/>
          </w:tcPr>
          <w:p w14:paraId="23E942C9"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0</w:t>
            </w:r>
          </w:p>
        </w:tc>
        <w:tc>
          <w:tcPr>
            <w:tcW w:w="1844" w:type="dxa"/>
            <w:gridSpan w:val="2"/>
            <w:tcBorders>
              <w:top w:val="nil"/>
              <w:left w:val="nil"/>
              <w:bottom w:val="nil"/>
              <w:right w:val="nil"/>
            </w:tcBorders>
            <w:shd w:val="clear" w:color="auto" w:fill="auto"/>
            <w:noWrap/>
            <w:vAlign w:val="bottom"/>
            <w:hideMark/>
          </w:tcPr>
          <w:p w14:paraId="46B3D423"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589 (62.3) </w:t>
            </w:r>
          </w:p>
        </w:tc>
        <w:tc>
          <w:tcPr>
            <w:tcW w:w="1844" w:type="dxa"/>
            <w:gridSpan w:val="2"/>
            <w:tcBorders>
              <w:top w:val="nil"/>
              <w:left w:val="nil"/>
              <w:bottom w:val="nil"/>
              <w:right w:val="nil"/>
            </w:tcBorders>
            <w:shd w:val="clear" w:color="auto" w:fill="auto"/>
            <w:noWrap/>
            <w:vAlign w:val="bottom"/>
            <w:hideMark/>
          </w:tcPr>
          <w:p w14:paraId="7BDE289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722 (59.8) </w:t>
            </w:r>
          </w:p>
        </w:tc>
        <w:tc>
          <w:tcPr>
            <w:tcW w:w="1844" w:type="dxa"/>
            <w:gridSpan w:val="2"/>
            <w:tcBorders>
              <w:top w:val="nil"/>
              <w:left w:val="nil"/>
              <w:bottom w:val="nil"/>
              <w:right w:val="nil"/>
            </w:tcBorders>
            <w:shd w:val="clear" w:color="auto" w:fill="auto"/>
            <w:noWrap/>
            <w:vAlign w:val="bottom"/>
            <w:hideMark/>
          </w:tcPr>
          <w:p w14:paraId="14C9107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276 (64.3) </w:t>
            </w:r>
          </w:p>
        </w:tc>
        <w:tc>
          <w:tcPr>
            <w:tcW w:w="838" w:type="dxa"/>
            <w:gridSpan w:val="2"/>
            <w:tcBorders>
              <w:top w:val="nil"/>
              <w:left w:val="nil"/>
              <w:bottom w:val="nil"/>
              <w:right w:val="nil"/>
            </w:tcBorders>
            <w:shd w:val="clear" w:color="auto" w:fill="auto"/>
            <w:noWrap/>
            <w:vAlign w:val="bottom"/>
            <w:hideMark/>
          </w:tcPr>
          <w:p w14:paraId="008866D8"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128</w:t>
            </w:r>
          </w:p>
        </w:tc>
      </w:tr>
      <w:tr w:rsidR="004906E5" w:rsidRPr="00803B40" w14:paraId="1BD05D52"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60549CED" w14:textId="77777777" w:rsidR="004906E5" w:rsidRPr="00803B40" w:rsidRDefault="004906E5" w:rsidP="00507A14">
            <w:pPr>
              <w:spacing w:before="0" w:line="240" w:lineRule="auto"/>
              <w:jc w:val="center"/>
              <w:rPr>
                <w:rFonts w:cs="Calibri"/>
                <w:color w:val="000000"/>
                <w:sz w:val="16"/>
                <w:szCs w:val="16"/>
                <w:lang w:eastAsia="en-GB"/>
              </w:rPr>
            </w:pPr>
          </w:p>
        </w:tc>
        <w:tc>
          <w:tcPr>
            <w:tcW w:w="1560" w:type="dxa"/>
            <w:tcBorders>
              <w:top w:val="nil"/>
              <w:left w:val="nil"/>
              <w:bottom w:val="nil"/>
              <w:right w:val="nil"/>
            </w:tcBorders>
            <w:shd w:val="clear" w:color="auto" w:fill="auto"/>
            <w:noWrap/>
            <w:vAlign w:val="bottom"/>
            <w:hideMark/>
          </w:tcPr>
          <w:p w14:paraId="29151C1C"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1</w:t>
            </w:r>
          </w:p>
        </w:tc>
        <w:tc>
          <w:tcPr>
            <w:tcW w:w="1844" w:type="dxa"/>
            <w:gridSpan w:val="2"/>
            <w:tcBorders>
              <w:top w:val="nil"/>
              <w:left w:val="nil"/>
              <w:bottom w:val="nil"/>
              <w:right w:val="nil"/>
            </w:tcBorders>
            <w:shd w:val="clear" w:color="auto" w:fill="auto"/>
            <w:noWrap/>
            <w:vAlign w:val="bottom"/>
            <w:hideMark/>
          </w:tcPr>
          <w:p w14:paraId="29E41E7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14 (33.2) </w:t>
            </w:r>
          </w:p>
        </w:tc>
        <w:tc>
          <w:tcPr>
            <w:tcW w:w="1844" w:type="dxa"/>
            <w:gridSpan w:val="2"/>
            <w:tcBorders>
              <w:top w:val="nil"/>
              <w:left w:val="nil"/>
              <w:bottom w:val="nil"/>
              <w:right w:val="nil"/>
            </w:tcBorders>
            <w:shd w:val="clear" w:color="auto" w:fill="auto"/>
            <w:noWrap/>
            <w:vAlign w:val="bottom"/>
            <w:hideMark/>
          </w:tcPr>
          <w:p w14:paraId="2F7168D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425 (35.2) </w:t>
            </w:r>
          </w:p>
        </w:tc>
        <w:tc>
          <w:tcPr>
            <w:tcW w:w="1844" w:type="dxa"/>
            <w:gridSpan w:val="2"/>
            <w:tcBorders>
              <w:top w:val="nil"/>
              <w:left w:val="nil"/>
              <w:bottom w:val="nil"/>
              <w:right w:val="nil"/>
            </w:tcBorders>
            <w:shd w:val="clear" w:color="auto" w:fill="auto"/>
            <w:noWrap/>
            <w:vAlign w:val="bottom"/>
            <w:hideMark/>
          </w:tcPr>
          <w:p w14:paraId="2CD0B18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630 (31.7) </w:t>
            </w:r>
          </w:p>
        </w:tc>
        <w:tc>
          <w:tcPr>
            <w:tcW w:w="838" w:type="dxa"/>
            <w:gridSpan w:val="2"/>
            <w:tcBorders>
              <w:top w:val="nil"/>
              <w:left w:val="nil"/>
              <w:bottom w:val="nil"/>
              <w:right w:val="nil"/>
            </w:tcBorders>
            <w:shd w:val="clear" w:color="auto" w:fill="auto"/>
            <w:noWrap/>
            <w:vAlign w:val="bottom"/>
            <w:hideMark/>
          </w:tcPr>
          <w:p w14:paraId="5D36D684"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2B126399"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2398E4B0"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3B89FBDF"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2</w:t>
            </w:r>
          </w:p>
        </w:tc>
        <w:tc>
          <w:tcPr>
            <w:tcW w:w="1844" w:type="dxa"/>
            <w:gridSpan w:val="2"/>
            <w:tcBorders>
              <w:top w:val="nil"/>
              <w:left w:val="nil"/>
              <w:bottom w:val="nil"/>
              <w:right w:val="nil"/>
            </w:tcBorders>
            <w:shd w:val="clear" w:color="auto" w:fill="auto"/>
            <w:noWrap/>
            <w:vAlign w:val="bottom"/>
            <w:hideMark/>
          </w:tcPr>
          <w:p w14:paraId="37905BE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43 (4.5) </w:t>
            </w:r>
          </w:p>
        </w:tc>
        <w:tc>
          <w:tcPr>
            <w:tcW w:w="1844" w:type="dxa"/>
            <w:gridSpan w:val="2"/>
            <w:tcBorders>
              <w:top w:val="nil"/>
              <w:left w:val="nil"/>
              <w:bottom w:val="nil"/>
              <w:right w:val="nil"/>
            </w:tcBorders>
            <w:shd w:val="clear" w:color="auto" w:fill="auto"/>
            <w:noWrap/>
            <w:vAlign w:val="bottom"/>
            <w:hideMark/>
          </w:tcPr>
          <w:p w14:paraId="38216D41"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61 (5.0) </w:t>
            </w:r>
          </w:p>
        </w:tc>
        <w:tc>
          <w:tcPr>
            <w:tcW w:w="1844" w:type="dxa"/>
            <w:gridSpan w:val="2"/>
            <w:tcBorders>
              <w:top w:val="nil"/>
              <w:left w:val="nil"/>
              <w:bottom w:val="nil"/>
              <w:right w:val="nil"/>
            </w:tcBorders>
            <w:shd w:val="clear" w:color="auto" w:fill="auto"/>
            <w:noWrap/>
            <w:vAlign w:val="bottom"/>
            <w:hideMark/>
          </w:tcPr>
          <w:p w14:paraId="7569180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79 (4.0) </w:t>
            </w:r>
          </w:p>
        </w:tc>
        <w:tc>
          <w:tcPr>
            <w:tcW w:w="838" w:type="dxa"/>
            <w:gridSpan w:val="2"/>
            <w:tcBorders>
              <w:top w:val="nil"/>
              <w:left w:val="nil"/>
              <w:bottom w:val="nil"/>
              <w:right w:val="nil"/>
            </w:tcBorders>
            <w:shd w:val="clear" w:color="auto" w:fill="auto"/>
            <w:noWrap/>
            <w:vAlign w:val="bottom"/>
            <w:hideMark/>
          </w:tcPr>
          <w:p w14:paraId="5BCB8DF9"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13F93193"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7B83ABC3"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ASA</w:t>
            </w:r>
          </w:p>
        </w:tc>
        <w:tc>
          <w:tcPr>
            <w:tcW w:w="1560" w:type="dxa"/>
            <w:tcBorders>
              <w:top w:val="nil"/>
              <w:left w:val="nil"/>
              <w:bottom w:val="nil"/>
              <w:right w:val="nil"/>
            </w:tcBorders>
            <w:shd w:val="clear" w:color="auto" w:fill="auto"/>
            <w:noWrap/>
            <w:vAlign w:val="bottom"/>
            <w:hideMark/>
          </w:tcPr>
          <w:p w14:paraId="0561471D"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1</w:t>
            </w:r>
          </w:p>
        </w:tc>
        <w:tc>
          <w:tcPr>
            <w:tcW w:w="1844" w:type="dxa"/>
            <w:gridSpan w:val="2"/>
            <w:tcBorders>
              <w:top w:val="nil"/>
              <w:left w:val="nil"/>
              <w:bottom w:val="nil"/>
              <w:right w:val="nil"/>
            </w:tcBorders>
            <w:shd w:val="clear" w:color="auto" w:fill="auto"/>
            <w:noWrap/>
            <w:vAlign w:val="bottom"/>
            <w:hideMark/>
          </w:tcPr>
          <w:p w14:paraId="7FF1CCF8"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33 (14.1) </w:t>
            </w:r>
          </w:p>
        </w:tc>
        <w:tc>
          <w:tcPr>
            <w:tcW w:w="1844" w:type="dxa"/>
            <w:gridSpan w:val="2"/>
            <w:tcBorders>
              <w:top w:val="nil"/>
              <w:left w:val="nil"/>
              <w:bottom w:val="nil"/>
              <w:right w:val="nil"/>
            </w:tcBorders>
            <w:shd w:val="clear" w:color="auto" w:fill="auto"/>
            <w:noWrap/>
            <w:vAlign w:val="bottom"/>
            <w:hideMark/>
          </w:tcPr>
          <w:p w14:paraId="7A51311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66 (13.7) </w:t>
            </w:r>
          </w:p>
        </w:tc>
        <w:tc>
          <w:tcPr>
            <w:tcW w:w="1844" w:type="dxa"/>
            <w:gridSpan w:val="2"/>
            <w:tcBorders>
              <w:top w:val="nil"/>
              <w:left w:val="nil"/>
              <w:bottom w:val="nil"/>
              <w:right w:val="nil"/>
            </w:tcBorders>
            <w:shd w:val="clear" w:color="auto" w:fill="auto"/>
            <w:noWrap/>
            <w:vAlign w:val="bottom"/>
            <w:hideMark/>
          </w:tcPr>
          <w:p w14:paraId="17D527E2"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35 (11.8) </w:t>
            </w:r>
          </w:p>
        </w:tc>
        <w:tc>
          <w:tcPr>
            <w:tcW w:w="838" w:type="dxa"/>
            <w:gridSpan w:val="2"/>
            <w:tcBorders>
              <w:top w:val="nil"/>
              <w:left w:val="nil"/>
              <w:bottom w:val="nil"/>
              <w:right w:val="nil"/>
            </w:tcBorders>
            <w:shd w:val="clear" w:color="auto" w:fill="auto"/>
            <w:noWrap/>
            <w:vAlign w:val="bottom"/>
            <w:hideMark/>
          </w:tcPr>
          <w:p w14:paraId="6767CB9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334</w:t>
            </w:r>
          </w:p>
        </w:tc>
      </w:tr>
      <w:tr w:rsidR="004906E5" w:rsidRPr="00803B40" w14:paraId="016CC513"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59EF9B35" w14:textId="77777777" w:rsidR="004906E5" w:rsidRPr="00803B40" w:rsidRDefault="004906E5" w:rsidP="00507A14">
            <w:pPr>
              <w:spacing w:before="0" w:line="240" w:lineRule="auto"/>
              <w:jc w:val="center"/>
              <w:rPr>
                <w:rFonts w:cs="Calibri"/>
                <w:color w:val="000000"/>
                <w:sz w:val="16"/>
                <w:szCs w:val="16"/>
                <w:lang w:eastAsia="en-GB"/>
              </w:rPr>
            </w:pPr>
          </w:p>
        </w:tc>
        <w:tc>
          <w:tcPr>
            <w:tcW w:w="1560" w:type="dxa"/>
            <w:tcBorders>
              <w:top w:val="nil"/>
              <w:left w:val="nil"/>
              <w:bottom w:val="nil"/>
              <w:right w:val="nil"/>
            </w:tcBorders>
            <w:shd w:val="clear" w:color="auto" w:fill="auto"/>
            <w:noWrap/>
            <w:vAlign w:val="bottom"/>
            <w:hideMark/>
          </w:tcPr>
          <w:p w14:paraId="5822330B"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2</w:t>
            </w:r>
          </w:p>
        </w:tc>
        <w:tc>
          <w:tcPr>
            <w:tcW w:w="1844" w:type="dxa"/>
            <w:gridSpan w:val="2"/>
            <w:tcBorders>
              <w:top w:val="nil"/>
              <w:left w:val="nil"/>
              <w:bottom w:val="nil"/>
              <w:right w:val="nil"/>
            </w:tcBorders>
            <w:shd w:val="clear" w:color="auto" w:fill="auto"/>
            <w:noWrap/>
            <w:vAlign w:val="bottom"/>
            <w:hideMark/>
          </w:tcPr>
          <w:p w14:paraId="330D115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570 (60.3) </w:t>
            </w:r>
          </w:p>
        </w:tc>
        <w:tc>
          <w:tcPr>
            <w:tcW w:w="1844" w:type="dxa"/>
            <w:gridSpan w:val="2"/>
            <w:tcBorders>
              <w:top w:val="nil"/>
              <w:left w:val="nil"/>
              <w:bottom w:val="nil"/>
              <w:right w:val="nil"/>
            </w:tcBorders>
            <w:shd w:val="clear" w:color="auto" w:fill="auto"/>
            <w:noWrap/>
            <w:vAlign w:val="bottom"/>
            <w:hideMark/>
          </w:tcPr>
          <w:p w14:paraId="175E7F5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723 (59.9) </w:t>
            </w:r>
          </w:p>
        </w:tc>
        <w:tc>
          <w:tcPr>
            <w:tcW w:w="1844" w:type="dxa"/>
            <w:gridSpan w:val="2"/>
            <w:tcBorders>
              <w:top w:val="nil"/>
              <w:left w:val="nil"/>
              <w:bottom w:val="nil"/>
              <w:right w:val="nil"/>
            </w:tcBorders>
            <w:shd w:val="clear" w:color="auto" w:fill="auto"/>
            <w:noWrap/>
            <w:vAlign w:val="bottom"/>
            <w:hideMark/>
          </w:tcPr>
          <w:p w14:paraId="1F46D198"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240 (62.5) </w:t>
            </w:r>
          </w:p>
        </w:tc>
        <w:tc>
          <w:tcPr>
            <w:tcW w:w="838" w:type="dxa"/>
            <w:gridSpan w:val="2"/>
            <w:tcBorders>
              <w:top w:val="nil"/>
              <w:left w:val="nil"/>
              <w:bottom w:val="nil"/>
              <w:right w:val="nil"/>
            </w:tcBorders>
            <w:shd w:val="clear" w:color="auto" w:fill="auto"/>
            <w:noWrap/>
            <w:vAlign w:val="bottom"/>
            <w:hideMark/>
          </w:tcPr>
          <w:p w14:paraId="7AE36A2A"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469E4262"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44D10819"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223088A4"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3</w:t>
            </w:r>
          </w:p>
        </w:tc>
        <w:tc>
          <w:tcPr>
            <w:tcW w:w="1844" w:type="dxa"/>
            <w:gridSpan w:val="2"/>
            <w:tcBorders>
              <w:top w:val="nil"/>
              <w:left w:val="nil"/>
              <w:bottom w:val="nil"/>
              <w:right w:val="nil"/>
            </w:tcBorders>
            <w:shd w:val="clear" w:color="auto" w:fill="auto"/>
            <w:noWrap/>
            <w:vAlign w:val="bottom"/>
            <w:hideMark/>
          </w:tcPr>
          <w:p w14:paraId="3AF6CD8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43 (25.7) </w:t>
            </w:r>
          </w:p>
        </w:tc>
        <w:tc>
          <w:tcPr>
            <w:tcW w:w="1844" w:type="dxa"/>
            <w:gridSpan w:val="2"/>
            <w:tcBorders>
              <w:top w:val="nil"/>
              <w:left w:val="nil"/>
              <w:bottom w:val="nil"/>
              <w:right w:val="nil"/>
            </w:tcBorders>
            <w:shd w:val="clear" w:color="auto" w:fill="auto"/>
            <w:noWrap/>
            <w:vAlign w:val="bottom"/>
            <w:hideMark/>
          </w:tcPr>
          <w:p w14:paraId="2938692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19 (26.4) </w:t>
            </w:r>
          </w:p>
        </w:tc>
        <w:tc>
          <w:tcPr>
            <w:tcW w:w="1844" w:type="dxa"/>
            <w:gridSpan w:val="2"/>
            <w:tcBorders>
              <w:top w:val="nil"/>
              <w:left w:val="nil"/>
              <w:bottom w:val="nil"/>
              <w:right w:val="nil"/>
            </w:tcBorders>
            <w:shd w:val="clear" w:color="auto" w:fill="auto"/>
            <w:noWrap/>
            <w:vAlign w:val="bottom"/>
            <w:hideMark/>
          </w:tcPr>
          <w:p w14:paraId="7425AE5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510 (25.7) </w:t>
            </w:r>
          </w:p>
        </w:tc>
        <w:tc>
          <w:tcPr>
            <w:tcW w:w="838" w:type="dxa"/>
            <w:gridSpan w:val="2"/>
            <w:tcBorders>
              <w:top w:val="nil"/>
              <w:left w:val="nil"/>
              <w:bottom w:val="nil"/>
              <w:right w:val="nil"/>
            </w:tcBorders>
            <w:shd w:val="clear" w:color="auto" w:fill="auto"/>
            <w:noWrap/>
            <w:vAlign w:val="bottom"/>
            <w:hideMark/>
          </w:tcPr>
          <w:p w14:paraId="649F1966"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12864931"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40658BC2"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Social Deprivation Index *</w:t>
            </w:r>
          </w:p>
        </w:tc>
        <w:tc>
          <w:tcPr>
            <w:tcW w:w="1560" w:type="dxa"/>
            <w:tcBorders>
              <w:top w:val="nil"/>
              <w:left w:val="nil"/>
              <w:bottom w:val="nil"/>
              <w:right w:val="nil"/>
            </w:tcBorders>
            <w:shd w:val="clear" w:color="auto" w:fill="auto"/>
            <w:noWrap/>
            <w:vAlign w:val="center"/>
            <w:hideMark/>
          </w:tcPr>
          <w:p w14:paraId="12AF695F"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Least Deprived</w:t>
            </w:r>
          </w:p>
        </w:tc>
        <w:tc>
          <w:tcPr>
            <w:tcW w:w="1844" w:type="dxa"/>
            <w:gridSpan w:val="2"/>
            <w:tcBorders>
              <w:top w:val="nil"/>
              <w:left w:val="nil"/>
              <w:bottom w:val="nil"/>
              <w:right w:val="nil"/>
            </w:tcBorders>
            <w:shd w:val="clear" w:color="auto" w:fill="auto"/>
            <w:noWrap/>
            <w:vAlign w:val="bottom"/>
            <w:hideMark/>
          </w:tcPr>
          <w:p w14:paraId="6E6A177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45 (26.0) </w:t>
            </w:r>
          </w:p>
        </w:tc>
        <w:tc>
          <w:tcPr>
            <w:tcW w:w="1844" w:type="dxa"/>
            <w:gridSpan w:val="2"/>
            <w:tcBorders>
              <w:top w:val="nil"/>
              <w:left w:val="nil"/>
              <w:bottom w:val="nil"/>
              <w:right w:val="nil"/>
            </w:tcBorders>
            <w:shd w:val="clear" w:color="auto" w:fill="auto"/>
            <w:noWrap/>
            <w:vAlign w:val="bottom"/>
            <w:hideMark/>
          </w:tcPr>
          <w:p w14:paraId="7712DB5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37 (19.7) </w:t>
            </w:r>
          </w:p>
        </w:tc>
        <w:tc>
          <w:tcPr>
            <w:tcW w:w="1844" w:type="dxa"/>
            <w:gridSpan w:val="2"/>
            <w:tcBorders>
              <w:top w:val="nil"/>
              <w:left w:val="nil"/>
              <w:bottom w:val="nil"/>
              <w:right w:val="nil"/>
            </w:tcBorders>
            <w:shd w:val="clear" w:color="auto" w:fill="auto"/>
            <w:noWrap/>
            <w:vAlign w:val="bottom"/>
            <w:hideMark/>
          </w:tcPr>
          <w:p w14:paraId="297476F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65 (18.4) </w:t>
            </w:r>
          </w:p>
        </w:tc>
        <w:tc>
          <w:tcPr>
            <w:tcW w:w="838" w:type="dxa"/>
            <w:gridSpan w:val="2"/>
            <w:tcBorders>
              <w:top w:val="nil"/>
              <w:left w:val="nil"/>
              <w:bottom w:val="nil"/>
              <w:right w:val="nil"/>
            </w:tcBorders>
            <w:shd w:val="clear" w:color="auto" w:fill="auto"/>
            <w:noWrap/>
            <w:vAlign w:val="bottom"/>
            <w:hideMark/>
          </w:tcPr>
          <w:p w14:paraId="7405832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lt;0.001</w:t>
            </w:r>
          </w:p>
        </w:tc>
      </w:tr>
      <w:tr w:rsidR="004906E5" w:rsidRPr="00803B40" w14:paraId="45A28D2F"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44B28962" w14:textId="77777777" w:rsidR="004906E5" w:rsidRPr="00803B40" w:rsidRDefault="004906E5" w:rsidP="00507A14">
            <w:pPr>
              <w:spacing w:before="0" w:line="240" w:lineRule="auto"/>
              <w:jc w:val="center"/>
              <w:rPr>
                <w:rFonts w:cs="Calibri"/>
                <w:color w:val="000000"/>
                <w:sz w:val="16"/>
                <w:szCs w:val="16"/>
                <w:lang w:eastAsia="en-GB"/>
              </w:rPr>
            </w:pPr>
          </w:p>
        </w:tc>
        <w:tc>
          <w:tcPr>
            <w:tcW w:w="1560" w:type="dxa"/>
            <w:tcBorders>
              <w:top w:val="nil"/>
              <w:left w:val="nil"/>
              <w:bottom w:val="nil"/>
              <w:right w:val="nil"/>
            </w:tcBorders>
            <w:shd w:val="clear" w:color="auto" w:fill="auto"/>
            <w:noWrap/>
            <w:vAlign w:val="center"/>
            <w:hideMark/>
          </w:tcPr>
          <w:p w14:paraId="104D515E"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2nd Quintile</w:t>
            </w:r>
          </w:p>
        </w:tc>
        <w:tc>
          <w:tcPr>
            <w:tcW w:w="1844" w:type="dxa"/>
            <w:gridSpan w:val="2"/>
            <w:tcBorders>
              <w:top w:val="nil"/>
              <w:left w:val="nil"/>
              <w:bottom w:val="nil"/>
              <w:right w:val="nil"/>
            </w:tcBorders>
            <w:shd w:val="clear" w:color="auto" w:fill="auto"/>
            <w:noWrap/>
            <w:vAlign w:val="bottom"/>
            <w:hideMark/>
          </w:tcPr>
          <w:p w14:paraId="013731AF"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11 (22.4) </w:t>
            </w:r>
          </w:p>
        </w:tc>
        <w:tc>
          <w:tcPr>
            <w:tcW w:w="1844" w:type="dxa"/>
            <w:gridSpan w:val="2"/>
            <w:tcBorders>
              <w:top w:val="nil"/>
              <w:left w:val="nil"/>
              <w:bottom w:val="nil"/>
              <w:right w:val="nil"/>
            </w:tcBorders>
            <w:shd w:val="clear" w:color="auto" w:fill="auto"/>
            <w:noWrap/>
            <w:vAlign w:val="bottom"/>
            <w:hideMark/>
          </w:tcPr>
          <w:p w14:paraId="3D79B25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30 (19.1) </w:t>
            </w:r>
          </w:p>
        </w:tc>
        <w:tc>
          <w:tcPr>
            <w:tcW w:w="1844" w:type="dxa"/>
            <w:gridSpan w:val="2"/>
            <w:tcBorders>
              <w:top w:val="nil"/>
              <w:left w:val="nil"/>
              <w:bottom w:val="nil"/>
              <w:right w:val="nil"/>
            </w:tcBorders>
            <w:shd w:val="clear" w:color="auto" w:fill="auto"/>
            <w:noWrap/>
            <w:vAlign w:val="bottom"/>
            <w:hideMark/>
          </w:tcPr>
          <w:p w14:paraId="00BB43B8"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97 (20.1) </w:t>
            </w:r>
          </w:p>
        </w:tc>
        <w:tc>
          <w:tcPr>
            <w:tcW w:w="838" w:type="dxa"/>
            <w:gridSpan w:val="2"/>
            <w:tcBorders>
              <w:top w:val="nil"/>
              <w:left w:val="nil"/>
              <w:bottom w:val="nil"/>
              <w:right w:val="nil"/>
            </w:tcBorders>
            <w:shd w:val="clear" w:color="auto" w:fill="auto"/>
            <w:noWrap/>
            <w:vAlign w:val="bottom"/>
            <w:hideMark/>
          </w:tcPr>
          <w:p w14:paraId="2B21AACF"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1CE3D1C5"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080F1C15"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center"/>
            <w:hideMark/>
          </w:tcPr>
          <w:p w14:paraId="46B4FEE3"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3rd Quintile</w:t>
            </w:r>
          </w:p>
        </w:tc>
        <w:tc>
          <w:tcPr>
            <w:tcW w:w="1844" w:type="dxa"/>
            <w:gridSpan w:val="2"/>
            <w:tcBorders>
              <w:top w:val="nil"/>
              <w:left w:val="nil"/>
              <w:bottom w:val="nil"/>
              <w:right w:val="nil"/>
            </w:tcBorders>
            <w:shd w:val="clear" w:color="auto" w:fill="auto"/>
            <w:noWrap/>
            <w:vAlign w:val="bottom"/>
            <w:hideMark/>
          </w:tcPr>
          <w:p w14:paraId="28A3193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61 (17.1) </w:t>
            </w:r>
          </w:p>
        </w:tc>
        <w:tc>
          <w:tcPr>
            <w:tcW w:w="1844" w:type="dxa"/>
            <w:gridSpan w:val="2"/>
            <w:tcBorders>
              <w:top w:val="nil"/>
              <w:left w:val="nil"/>
              <w:bottom w:val="nil"/>
              <w:right w:val="nil"/>
            </w:tcBorders>
            <w:shd w:val="clear" w:color="auto" w:fill="auto"/>
            <w:noWrap/>
            <w:vAlign w:val="bottom"/>
            <w:hideMark/>
          </w:tcPr>
          <w:p w14:paraId="140B292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41 (20.0) </w:t>
            </w:r>
          </w:p>
        </w:tc>
        <w:tc>
          <w:tcPr>
            <w:tcW w:w="1844" w:type="dxa"/>
            <w:gridSpan w:val="2"/>
            <w:tcBorders>
              <w:top w:val="nil"/>
              <w:left w:val="nil"/>
              <w:bottom w:val="nil"/>
              <w:right w:val="nil"/>
            </w:tcBorders>
            <w:shd w:val="clear" w:color="auto" w:fill="auto"/>
            <w:noWrap/>
            <w:vAlign w:val="bottom"/>
            <w:hideMark/>
          </w:tcPr>
          <w:p w14:paraId="0B366C4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427 (21.6) </w:t>
            </w:r>
          </w:p>
        </w:tc>
        <w:tc>
          <w:tcPr>
            <w:tcW w:w="838" w:type="dxa"/>
            <w:gridSpan w:val="2"/>
            <w:tcBorders>
              <w:top w:val="nil"/>
              <w:left w:val="nil"/>
              <w:bottom w:val="nil"/>
              <w:right w:val="nil"/>
            </w:tcBorders>
            <w:shd w:val="clear" w:color="auto" w:fill="auto"/>
            <w:noWrap/>
            <w:vAlign w:val="bottom"/>
            <w:hideMark/>
          </w:tcPr>
          <w:p w14:paraId="41E5831D"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7140D109"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6AF32B0F"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center"/>
            <w:hideMark/>
          </w:tcPr>
          <w:p w14:paraId="0DC7DD02"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4th Quintile</w:t>
            </w:r>
          </w:p>
        </w:tc>
        <w:tc>
          <w:tcPr>
            <w:tcW w:w="1844" w:type="dxa"/>
            <w:gridSpan w:val="2"/>
            <w:tcBorders>
              <w:top w:val="nil"/>
              <w:left w:val="nil"/>
              <w:bottom w:val="nil"/>
              <w:right w:val="nil"/>
            </w:tcBorders>
            <w:shd w:val="clear" w:color="auto" w:fill="auto"/>
            <w:noWrap/>
            <w:vAlign w:val="bottom"/>
            <w:hideMark/>
          </w:tcPr>
          <w:p w14:paraId="47764143"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74 (18.4) </w:t>
            </w:r>
          </w:p>
        </w:tc>
        <w:tc>
          <w:tcPr>
            <w:tcW w:w="1844" w:type="dxa"/>
            <w:gridSpan w:val="2"/>
            <w:tcBorders>
              <w:top w:val="nil"/>
              <w:left w:val="nil"/>
              <w:bottom w:val="nil"/>
              <w:right w:val="nil"/>
            </w:tcBorders>
            <w:shd w:val="clear" w:color="auto" w:fill="auto"/>
            <w:noWrap/>
            <w:vAlign w:val="bottom"/>
            <w:hideMark/>
          </w:tcPr>
          <w:p w14:paraId="1EB26F4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55 (21.2) </w:t>
            </w:r>
          </w:p>
        </w:tc>
        <w:tc>
          <w:tcPr>
            <w:tcW w:w="1844" w:type="dxa"/>
            <w:gridSpan w:val="2"/>
            <w:tcBorders>
              <w:top w:val="nil"/>
              <w:left w:val="nil"/>
              <w:bottom w:val="nil"/>
              <w:right w:val="nil"/>
            </w:tcBorders>
            <w:shd w:val="clear" w:color="auto" w:fill="auto"/>
            <w:noWrap/>
            <w:vAlign w:val="bottom"/>
            <w:hideMark/>
          </w:tcPr>
          <w:p w14:paraId="3E63924B"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96 (20.0) </w:t>
            </w:r>
          </w:p>
        </w:tc>
        <w:tc>
          <w:tcPr>
            <w:tcW w:w="838" w:type="dxa"/>
            <w:gridSpan w:val="2"/>
            <w:tcBorders>
              <w:top w:val="nil"/>
              <w:left w:val="nil"/>
              <w:bottom w:val="nil"/>
              <w:right w:val="nil"/>
            </w:tcBorders>
            <w:shd w:val="clear" w:color="auto" w:fill="auto"/>
            <w:noWrap/>
            <w:vAlign w:val="bottom"/>
            <w:hideMark/>
          </w:tcPr>
          <w:p w14:paraId="0CF01420"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60D8D83C"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5EA03610"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center"/>
            <w:hideMark/>
          </w:tcPr>
          <w:p w14:paraId="4346DDF4"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Most Deprived</w:t>
            </w:r>
          </w:p>
        </w:tc>
        <w:tc>
          <w:tcPr>
            <w:tcW w:w="1844" w:type="dxa"/>
            <w:gridSpan w:val="2"/>
            <w:tcBorders>
              <w:top w:val="nil"/>
              <w:left w:val="nil"/>
              <w:bottom w:val="nil"/>
              <w:right w:val="nil"/>
            </w:tcBorders>
            <w:shd w:val="clear" w:color="auto" w:fill="auto"/>
            <w:noWrap/>
            <w:vAlign w:val="bottom"/>
            <w:hideMark/>
          </w:tcPr>
          <w:p w14:paraId="10BDA0D3"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53 (16.2) </w:t>
            </w:r>
          </w:p>
        </w:tc>
        <w:tc>
          <w:tcPr>
            <w:tcW w:w="1844" w:type="dxa"/>
            <w:gridSpan w:val="2"/>
            <w:tcBorders>
              <w:top w:val="nil"/>
              <w:left w:val="nil"/>
              <w:bottom w:val="nil"/>
              <w:right w:val="nil"/>
            </w:tcBorders>
            <w:shd w:val="clear" w:color="auto" w:fill="auto"/>
            <w:noWrap/>
            <w:vAlign w:val="bottom"/>
            <w:hideMark/>
          </w:tcPr>
          <w:p w14:paraId="55CF878E"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39 (19.9) </w:t>
            </w:r>
          </w:p>
        </w:tc>
        <w:tc>
          <w:tcPr>
            <w:tcW w:w="1844" w:type="dxa"/>
            <w:gridSpan w:val="2"/>
            <w:tcBorders>
              <w:top w:val="nil"/>
              <w:left w:val="nil"/>
              <w:bottom w:val="nil"/>
              <w:right w:val="nil"/>
            </w:tcBorders>
            <w:shd w:val="clear" w:color="auto" w:fill="auto"/>
            <w:noWrap/>
            <w:vAlign w:val="bottom"/>
            <w:hideMark/>
          </w:tcPr>
          <w:p w14:paraId="159048A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95 (19.9) </w:t>
            </w:r>
          </w:p>
        </w:tc>
        <w:tc>
          <w:tcPr>
            <w:tcW w:w="838" w:type="dxa"/>
            <w:gridSpan w:val="2"/>
            <w:tcBorders>
              <w:top w:val="nil"/>
              <w:left w:val="nil"/>
              <w:bottom w:val="nil"/>
              <w:right w:val="nil"/>
            </w:tcBorders>
            <w:shd w:val="clear" w:color="auto" w:fill="auto"/>
            <w:noWrap/>
            <w:vAlign w:val="bottom"/>
            <w:hideMark/>
          </w:tcPr>
          <w:p w14:paraId="5B40D283"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21502D55" w14:textId="77777777" w:rsidTr="00507A14">
        <w:trPr>
          <w:gridAfter w:val="1"/>
          <w:wAfter w:w="6" w:type="dxa"/>
          <w:trHeight w:val="240"/>
        </w:trPr>
        <w:tc>
          <w:tcPr>
            <w:tcW w:w="2303" w:type="dxa"/>
            <w:vMerge w:val="restart"/>
            <w:tcBorders>
              <w:top w:val="nil"/>
              <w:left w:val="nil"/>
              <w:bottom w:val="nil"/>
              <w:right w:val="nil"/>
            </w:tcBorders>
            <w:shd w:val="clear" w:color="auto" w:fill="auto"/>
            <w:noWrap/>
            <w:vAlign w:val="center"/>
            <w:hideMark/>
          </w:tcPr>
          <w:p w14:paraId="79EC5E2B"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History of Specific Comorbidity</w:t>
            </w:r>
          </w:p>
        </w:tc>
        <w:tc>
          <w:tcPr>
            <w:tcW w:w="1560" w:type="dxa"/>
            <w:tcBorders>
              <w:top w:val="nil"/>
              <w:left w:val="nil"/>
              <w:bottom w:val="nil"/>
              <w:right w:val="nil"/>
            </w:tcBorders>
            <w:shd w:val="clear" w:color="auto" w:fill="auto"/>
            <w:noWrap/>
            <w:vAlign w:val="center"/>
            <w:hideMark/>
          </w:tcPr>
          <w:p w14:paraId="7BE598CB"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IHD</w:t>
            </w:r>
          </w:p>
        </w:tc>
        <w:tc>
          <w:tcPr>
            <w:tcW w:w="1844" w:type="dxa"/>
            <w:gridSpan w:val="2"/>
            <w:tcBorders>
              <w:top w:val="nil"/>
              <w:left w:val="nil"/>
              <w:bottom w:val="nil"/>
              <w:right w:val="nil"/>
            </w:tcBorders>
            <w:shd w:val="clear" w:color="auto" w:fill="auto"/>
            <w:noWrap/>
            <w:vAlign w:val="bottom"/>
            <w:hideMark/>
          </w:tcPr>
          <w:p w14:paraId="3223A9A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08 (22.0) </w:t>
            </w:r>
          </w:p>
        </w:tc>
        <w:tc>
          <w:tcPr>
            <w:tcW w:w="1844" w:type="dxa"/>
            <w:gridSpan w:val="2"/>
            <w:tcBorders>
              <w:top w:val="nil"/>
              <w:left w:val="nil"/>
              <w:bottom w:val="nil"/>
              <w:right w:val="nil"/>
            </w:tcBorders>
            <w:shd w:val="clear" w:color="auto" w:fill="auto"/>
            <w:noWrap/>
            <w:vAlign w:val="bottom"/>
            <w:hideMark/>
          </w:tcPr>
          <w:p w14:paraId="1D2FE933"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66 (22.0) </w:t>
            </w:r>
          </w:p>
        </w:tc>
        <w:tc>
          <w:tcPr>
            <w:tcW w:w="1844" w:type="dxa"/>
            <w:gridSpan w:val="2"/>
            <w:tcBorders>
              <w:top w:val="nil"/>
              <w:left w:val="nil"/>
              <w:bottom w:val="nil"/>
              <w:right w:val="nil"/>
            </w:tcBorders>
            <w:shd w:val="clear" w:color="auto" w:fill="auto"/>
            <w:noWrap/>
            <w:vAlign w:val="bottom"/>
            <w:hideMark/>
          </w:tcPr>
          <w:p w14:paraId="5211FD3A"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404 (20.4) </w:t>
            </w:r>
          </w:p>
        </w:tc>
        <w:tc>
          <w:tcPr>
            <w:tcW w:w="838" w:type="dxa"/>
            <w:gridSpan w:val="2"/>
            <w:tcBorders>
              <w:top w:val="nil"/>
              <w:left w:val="nil"/>
              <w:bottom w:val="nil"/>
              <w:right w:val="nil"/>
            </w:tcBorders>
            <w:shd w:val="clear" w:color="auto" w:fill="auto"/>
            <w:noWrap/>
            <w:vAlign w:val="bottom"/>
            <w:hideMark/>
          </w:tcPr>
          <w:p w14:paraId="172C80A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43</w:t>
            </w:r>
          </w:p>
        </w:tc>
      </w:tr>
      <w:tr w:rsidR="004906E5" w:rsidRPr="00803B40" w14:paraId="3380BB76" w14:textId="77777777" w:rsidTr="00507A14">
        <w:trPr>
          <w:gridAfter w:val="1"/>
          <w:wAfter w:w="6" w:type="dxa"/>
          <w:trHeight w:val="240"/>
        </w:trPr>
        <w:tc>
          <w:tcPr>
            <w:tcW w:w="2303" w:type="dxa"/>
            <w:vMerge/>
            <w:tcBorders>
              <w:top w:val="nil"/>
              <w:left w:val="nil"/>
              <w:bottom w:val="nil"/>
              <w:right w:val="nil"/>
            </w:tcBorders>
            <w:vAlign w:val="center"/>
            <w:hideMark/>
          </w:tcPr>
          <w:p w14:paraId="1BE7E53B" w14:textId="77777777" w:rsidR="004906E5" w:rsidRPr="00803B40" w:rsidRDefault="004906E5" w:rsidP="00507A14">
            <w:pPr>
              <w:spacing w:before="0" w:line="240" w:lineRule="auto"/>
              <w:rPr>
                <w:rFonts w:cs="Calibri"/>
                <w:color w:val="000000"/>
                <w:sz w:val="16"/>
                <w:szCs w:val="16"/>
                <w:lang w:eastAsia="en-GB"/>
              </w:rPr>
            </w:pPr>
          </w:p>
        </w:tc>
        <w:tc>
          <w:tcPr>
            <w:tcW w:w="1560" w:type="dxa"/>
            <w:tcBorders>
              <w:top w:val="nil"/>
              <w:left w:val="nil"/>
              <w:bottom w:val="nil"/>
              <w:right w:val="nil"/>
            </w:tcBorders>
            <w:shd w:val="clear" w:color="auto" w:fill="auto"/>
            <w:noWrap/>
            <w:vAlign w:val="center"/>
            <w:hideMark/>
          </w:tcPr>
          <w:p w14:paraId="2A51C99F"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COPD</w:t>
            </w:r>
          </w:p>
        </w:tc>
        <w:tc>
          <w:tcPr>
            <w:tcW w:w="1844" w:type="dxa"/>
            <w:gridSpan w:val="2"/>
            <w:tcBorders>
              <w:top w:val="nil"/>
              <w:left w:val="nil"/>
              <w:bottom w:val="nil"/>
              <w:right w:val="nil"/>
            </w:tcBorders>
            <w:shd w:val="clear" w:color="auto" w:fill="auto"/>
            <w:noWrap/>
            <w:vAlign w:val="bottom"/>
            <w:hideMark/>
          </w:tcPr>
          <w:p w14:paraId="1EB0B3A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82 (8.7) </w:t>
            </w:r>
          </w:p>
        </w:tc>
        <w:tc>
          <w:tcPr>
            <w:tcW w:w="1844" w:type="dxa"/>
            <w:gridSpan w:val="2"/>
            <w:tcBorders>
              <w:top w:val="nil"/>
              <w:left w:val="nil"/>
              <w:bottom w:val="nil"/>
              <w:right w:val="nil"/>
            </w:tcBorders>
            <w:shd w:val="clear" w:color="auto" w:fill="auto"/>
            <w:noWrap/>
            <w:vAlign w:val="bottom"/>
            <w:hideMark/>
          </w:tcPr>
          <w:p w14:paraId="7BE8CDCE"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25 (10.3) </w:t>
            </w:r>
          </w:p>
        </w:tc>
        <w:tc>
          <w:tcPr>
            <w:tcW w:w="1844" w:type="dxa"/>
            <w:gridSpan w:val="2"/>
            <w:tcBorders>
              <w:top w:val="nil"/>
              <w:left w:val="nil"/>
              <w:bottom w:val="nil"/>
              <w:right w:val="nil"/>
            </w:tcBorders>
            <w:shd w:val="clear" w:color="auto" w:fill="auto"/>
            <w:noWrap/>
            <w:vAlign w:val="bottom"/>
            <w:hideMark/>
          </w:tcPr>
          <w:p w14:paraId="2D2C4442"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92 (9.7) </w:t>
            </w:r>
          </w:p>
        </w:tc>
        <w:tc>
          <w:tcPr>
            <w:tcW w:w="838" w:type="dxa"/>
            <w:gridSpan w:val="2"/>
            <w:tcBorders>
              <w:top w:val="nil"/>
              <w:left w:val="nil"/>
              <w:bottom w:val="nil"/>
              <w:right w:val="nil"/>
            </w:tcBorders>
            <w:shd w:val="clear" w:color="auto" w:fill="auto"/>
            <w:noWrap/>
            <w:vAlign w:val="bottom"/>
            <w:hideMark/>
          </w:tcPr>
          <w:p w14:paraId="16436B8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423</w:t>
            </w:r>
          </w:p>
        </w:tc>
      </w:tr>
      <w:tr w:rsidR="004906E5" w:rsidRPr="00803B40" w14:paraId="2A3E0418"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6CA47827" w14:textId="77777777" w:rsidR="004906E5" w:rsidRPr="00803B40" w:rsidRDefault="004906E5" w:rsidP="00507A14">
            <w:pPr>
              <w:spacing w:before="0" w:line="240" w:lineRule="auto"/>
              <w:jc w:val="center"/>
              <w:rPr>
                <w:rFonts w:cs="Calibri"/>
                <w:color w:val="000000"/>
                <w:sz w:val="16"/>
                <w:szCs w:val="16"/>
                <w:lang w:eastAsia="en-GB"/>
              </w:rPr>
            </w:pPr>
          </w:p>
        </w:tc>
        <w:tc>
          <w:tcPr>
            <w:tcW w:w="1560" w:type="dxa"/>
            <w:tcBorders>
              <w:top w:val="nil"/>
              <w:left w:val="nil"/>
              <w:bottom w:val="nil"/>
              <w:right w:val="nil"/>
            </w:tcBorders>
            <w:shd w:val="clear" w:color="auto" w:fill="auto"/>
            <w:noWrap/>
            <w:vAlign w:val="center"/>
            <w:hideMark/>
          </w:tcPr>
          <w:p w14:paraId="7CA26BA5"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DM</w:t>
            </w:r>
          </w:p>
        </w:tc>
        <w:tc>
          <w:tcPr>
            <w:tcW w:w="1844" w:type="dxa"/>
            <w:gridSpan w:val="2"/>
            <w:tcBorders>
              <w:top w:val="nil"/>
              <w:left w:val="nil"/>
              <w:bottom w:val="nil"/>
              <w:right w:val="nil"/>
            </w:tcBorders>
            <w:shd w:val="clear" w:color="auto" w:fill="auto"/>
            <w:noWrap/>
            <w:vAlign w:val="bottom"/>
            <w:hideMark/>
          </w:tcPr>
          <w:p w14:paraId="7E08A65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00 (10.6) </w:t>
            </w:r>
          </w:p>
        </w:tc>
        <w:tc>
          <w:tcPr>
            <w:tcW w:w="1844" w:type="dxa"/>
            <w:gridSpan w:val="2"/>
            <w:tcBorders>
              <w:top w:val="nil"/>
              <w:left w:val="nil"/>
              <w:bottom w:val="nil"/>
              <w:right w:val="nil"/>
            </w:tcBorders>
            <w:shd w:val="clear" w:color="auto" w:fill="auto"/>
            <w:noWrap/>
            <w:vAlign w:val="bottom"/>
            <w:hideMark/>
          </w:tcPr>
          <w:p w14:paraId="2CE1DB6E"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16 (9.6) </w:t>
            </w:r>
          </w:p>
        </w:tc>
        <w:tc>
          <w:tcPr>
            <w:tcW w:w="1844" w:type="dxa"/>
            <w:gridSpan w:val="2"/>
            <w:tcBorders>
              <w:top w:val="nil"/>
              <w:left w:val="nil"/>
              <w:bottom w:val="nil"/>
              <w:right w:val="nil"/>
            </w:tcBorders>
            <w:shd w:val="clear" w:color="auto" w:fill="auto"/>
            <w:noWrap/>
            <w:vAlign w:val="bottom"/>
            <w:hideMark/>
          </w:tcPr>
          <w:p w14:paraId="6FABC8A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69 (8.5) </w:t>
            </w:r>
          </w:p>
        </w:tc>
        <w:tc>
          <w:tcPr>
            <w:tcW w:w="838" w:type="dxa"/>
            <w:gridSpan w:val="2"/>
            <w:tcBorders>
              <w:top w:val="nil"/>
              <w:left w:val="nil"/>
              <w:bottom w:val="nil"/>
              <w:right w:val="nil"/>
            </w:tcBorders>
            <w:shd w:val="clear" w:color="auto" w:fill="auto"/>
            <w:noWrap/>
            <w:vAlign w:val="bottom"/>
            <w:hideMark/>
          </w:tcPr>
          <w:p w14:paraId="2C3C8EC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183</w:t>
            </w:r>
          </w:p>
        </w:tc>
      </w:tr>
      <w:tr w:rsidR="004906E5" w:rsidRPr="00803B40" w14:paraId="3E2F9DAD" w14:textId="77777777" w:rsidTr="00507A14">
        <w:trPr>
          <w:trHeight w:val="240"/>
        </w:trPr>
        <w:tc>
          <w:tcPr>
            <w:tcW w:w="3869" w:type="dxa"/>
            <w:gridSpan w:val="3"/>
            <w:tcBorders>
              <w:top w:val="nil"/>
              <w:left w:val="nil"/>
              <w:bottom w:val="nil"/>
              <w:right w:val="nil"/>
            </w:tcBorders>
            <w:shd w:val="clear" w:color="auto" w:fill="auto"/>
            <w:noWrap/>
            <w:vAlign w:val="center"/>
            <w:hideMark/>
          </w:tcPr>
          <w:p w14:paraId="282FCF1B"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Number of recorded comorbidities</w:t>
            </w:r>
          </w:p>
        </w:tc>
        <w:tc>
          <w:tcPr>
            <w:tcW w:w="1844" w:type="dxa"/>
            <w:gridSpan w:val="2"/>
            <w:tcBorders>
              <w:top w:val="nil"/>
              <w:left w:val="nil"/>
              <w:bottom w:val="nil"/>
              <w:right w:val="nil"/>
            </w:tcBorders>
            <w:shd w:val="clear" w:color="auto" w:fill="auto"/>
            <w:noWrap/>
            <w:vAlign w:val="bottom"/>
            <w:hideMark/>
          </w:tcPr>
          <w:p w14:paraId="4D291619"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0.00 [0.00, 1.00]</w:t>
            </w:r>
          </w:p>
        </w:tc>
        <w:tc>
          <w:tcPr>
            <w:tcW w:w="1844" w:type="dxa"/>
            <w:gridSpan w:val="2"/>
            <w:tcBorders>
              <w:top w:val="nil"/>
              <w:left w:val="nil"/>
              <w:bottom w:val="nil"/>
              <w:right w:val="nil"/>
            </w:tcBorders>
            <w:shd w:val="clear" w:color="auto" w:fill="auto"/>
            <w:noWrap/>
            <w:vAlign w:val="bottom"/>
            <w:hideMark/>
          </w:tcPr>
          <w:p w14:paraId="3C41AE6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0.00 [0.00, 1.00]</w:t>
            </w:r>
          </w:p>
        </w:tc>
        <w:tc>
          <w:tcPr>
            <w:tcW w:w="1844" w:type="dxa"/>
            <w:gridSpan w:val="2"/>
            <w:tcBorders>
              <w:top w:val="nil"/>
              <w:left w:val="nil"/>
              <w:bottom w:val="nil"/>
              <w:right w:val="nil"/>
            </w:tcBorders>
            <w:shd w:val="clear" w:color="auto" w:fill="auto"/>
            <w:noWrap/>
            <w:vAlign w:val="bottom"/>
            <w:hideMark/>
          </w:tcPr>
          <w:p w14:paraId="3ECB64E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0.00 [0.00, 1.00]</w:t>
            </w:r>
          </w:p>
        </w:tc>
        <w:tc>
          <w:tcPr>
            <w:tcW w:w="838" w:type="dxa"/>
            <w:gridSpan w:val="2"/>
            <w:tcBorders>
              <w:top w:val="nil"/>
              <w:left w:val="nil"/>
              <w:bottom w:val="nil"/>
              <w:right w:val="nil"/>
            </w:tcBorders>
            <w:shd w:val="clear" w:color="auto" w:fill="auto"/>
            <w:noWrap/>
            <w:vAlign w:val="bottom"/>
            <w:hideMark/>
          </w:tcPr>
          <w:p w14:paraId="1BEBBFF3"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486¶</w:t>
            </w:r>
          </w:p>
        </w:tc>
      </w:tr>
      <w:tr w:rsidR="004906E5" w:rsidRPr="00803B40" w14:paraId="13B4088F"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43C0CBDE"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Annual Hospital Volume</w:t>
            </w:r>
          </w:p>
        </w:tc>
        <w:tc>
          <w:tcPr>
            <w:tcW w:w="1560" w:type="dxa"/>
            <w:tcBorders>
              <w:top w:val="nil"/>
              <w:left w:val="nil"/>
              <w:bottom w:val="nil"/>
              <w:right w:val="nil"/>
            </w:tcBorders>
            <w:shd w:val="clear" w:color="auto" w:fill="auto"/>
            <w:noWrap/>
            <w:vAlign w:val="bottom"/>
            <w:hideMark/>
          </w:tcPr>
          <w:p w14:paraId="5659CB34"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1 to 30</w:t>
            </w:r>
          </w:p>
        </w:tc>
        <w:tc>
          <w:tcPr>
            <w:tcW w:w="1844" w:type="dxa"/>
            <w:gridSpan w:val="2"/>
            <w:tcBorders>
              <w:top w:val="nil"/>
              <w:left w:val="nil"/>
              <w:bottom w:val="nil"/>
              <w:right w:val="nil"/>
            </w:tcBorders>
            <w:shd w:val="clear" w:color="auto" w:fill="auto"/>
            <w:noWrap/>
            <w:vAlign w:val="bottom"/>
            <w:hideMark/>
          </w:tcPr>
          <w:p w14:paraId="4DD575A3"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68 (7.2) </w:t>
            </w:r>
          </w:p>
        </w:tc>
        <w:tc>
          <w:tcPr>
            <w:tcW w:w="1844" w:type="dxa"/>
            <w:gridSpan w:val="2"/>
            <w:tcBorders>
              <w:top w:val="nil"/>
              <w:left w:val="nil"/>
              <w:bottom w:val="nil"/>
              <w:right w:val="nil"/>
            </w:tcBorders>
            <w:shd w:val="clear" w:color="auto" w:fill="auto"/>
            <w:noWrap/>
            <w:vAlign w:val="bottom"/>
            <w:hideMark/>
          </w:tcPr>
          <w:p w14:paraId="110ECFB3"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97 (8.0) </w:t>
            </w:r>
          </w:p>
        </w:tc>
        <w:tc>
          <w:tcPr>
            <w:tcW w:w="1844" w:type="dxa"/>
            <w:gridSpan w:val="2"/>
            <w:tcBorders>
              <w:top w:val="nil"/>
              <w:left w:val="nil"/>
              <w:bottom w:val="nil"/>
              <w:right w:val="nil"/>
            </w:tcBorders>
            <w:shd w:val="clear" w:color="auto" w:fill="auto"/>
            <w:noWrap/>
            <w:vAlign w:val="bottom"/>
            <w:hideMark/>
          </w:tcPr>
          <w:p w14:paraId="0042C592"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43 (7.2) </w:t>
            </w:r>
          </w:p>
        </w:tc>
        <w:tc>
          <w:tcPr>
            <w:tcW w:w="838" w:type="dxa"/>
            <w:gridSpan w:val="2"/>
            <w:tcBorders>
              <w:top w:val="nil"/>
              <w:left w:val="nil"/>
              <w:bottom w:val="nil"/>
              <w:right w:val="nil"/>
            </w:tcBorders>
            <w:shd w:val="clear" w:color="auto" w:fill="auto"/>
            <w:noWrap/>
            <w:vAlign w:val="bottom"/>
            <w:hideMark/>
          </w:tcPr>
          <w:p w14:paraId="1CA226B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291</w:t>
            </w:r>
          </w:p>
        </w:tc>
      </w:tr>
      <w:tr w:rsidR="004906E5" w:rsidRPr="00803B40" w14:paraId="1BF116BC"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7CB92226" w14:textId="77777777" w:rsidR="004906E5" w:rsidRPr="00803B40" w:rsidRDefault="004906E5" w:rsidP="00507A14">
            <w:pPr>
              <w:spacing w:before="0" w:line="240" w:lineRule="auto"/>
              <w:jc w:val="center"/>
              <w:rPr>
                <w:rFonts w:cs="Calibri"/>
                <w:color w:val="000000"/>
                <w:sz w:val="16"/>
                <w:szCs w:val="16"/>
                <w:lang w:eastAsia="en-GB"/>
              </w:rPr>
            </w:pPr>
          </w:p>
        </w:tc>
        <w:tc>
          <w:tcPr>
            <w:tcW w:w="1560" w:type="dxa"/>
            <w:tcBorders>
              <w:top w:val="nil"/>
              <w:left w:val="nil"/>
              <w:bottom w:val="nil"/>
              <w:right w:val="nil"/>
            </w:tcBorders>
            <w:shd w:val="clear" w:color="auto" w:fill="auto"/>
            <w:noWrap/>
            <w:vAlign w:val="bottom"/>
            <w:hideMark/>
          </w:tcPr>
          <w:p w14:paraId="65600197"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31 to 60</w:t>
            </w:r>
          </w:p>
        </w:tc>
        <w:tc>
          <w:tcPr>
            <w:tcW w:w="1844" w:type="dxa"/>
            <w:gridSpan w:val="2"/>
            <w:tcBorders>
              <w:top w:val="nil"/>
              <w:left w:val="nil"/>
              <w:bottom w:val="nil"/>
              <w:right w:val="nil"/>
            </w:tcBorders>
            <w:shd w:val="clear" w:color="auto" w:fill="auto"/>
            <w:noWrap/>
            <w:vAlign w:val="bottom"/>
            <w:hideMark/>
          </w:tcPr>
          <w:p w14:paraId="2F29EC6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507 (53.6) </w:t>
            </w:r>
          </w:p>
        </w:tc>
        <w:tc>
          <w:tcPr>
            <w:tcW w:w="1844" w:type="dxa"/>
            <w:gridSpan w:val="2"/>
            <w:tcBorders>
              <w:top w:val="nil"/>
              <w:left w:val="nil"/>
              <w:bottom w:val="nil"/>
              <w:right w:val="nil"/>
            </w:tcBorders>
            <w:shd w:val="clear" w:color="auto" w:fill="auto"/>
            <w:noWrap/>
            <w:vAlign w:val="bottom"/>
            <w:hideMark/>
          </w:tcPr>
          <w:p w14:paraId="765DF5A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591 (48.9) </w:t>
            </w:r>
          </w:p>
        </w:tc>
        <w:tc>
          <w:tcPr>
            <w:tcW w:w="1844" w:type="dxa"/>
            <w:gridSpan w:val="2"/>
            <w:tcBorders>
              <w:top w:val="nil"/>
              <w:left w:val="nil"/>
              <w:bottom w:val="nil"/>
              <w:right w:val="nil"/>
            </w:tcBorders>
            <w:shd w:val="clear" w:color="auto" w:fill="auto"/>
            <w:noWrap/>
            <w:vAlign w:val="bottom"/>
            <w:hideMark/>
          </w:tcPr>
          <w:p w14:paraId="0DA57B7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019 (51.3) </w:t>
            </w:r>
          </w:p>
        </w:tc>
        <w:tc>
          <w:tcPr>
            <w:tcW w:w="838" w:type="dxa"/>
            <w:gridSpan w:val="2"/>
            <w:tcBorders>
              <w:top w:val="nil"/>
              <w:left w:val="nil"/>
              <w:bottom w:val="nil"/>
              <w:right w:val="nil"/>
            </w:tcBorders>
            <w:shd w:val="clear" w:color="auto" w:fill="auto"/>
            <w:noWrap/>
            <w:vAlign w:val="bottom"/>
            <w:hideMark/>
          </w:tcPr>
          <w:p w14:paraId="207DFA1E"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6B12874F"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0B01E8DE"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634F3376"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gt;60</w:t>
            </w:r>
          </w:p>
        </w:tc>
        <w:tc>
          <w:tcPr>
            <w:tcW w:w="1844" w:type="dxa"/>
            <w:gridSpan w:val="2"/>
            <w:tcBorders>
              <w:top w:val="nil"/>
              <w:left w:val="nil"/>
              <w:bottom w:val="nil"/>
              <w:right w:val="nil"/>
            </w:tcBorders>
            <w:shd w:val="clear" w:color="auto" w:fill="auto"/>
            <w:noWrap/>
            <w:vAlign w:val="bottom"/>
            <w:hideMark/>
          </w:tcPr>
          <w:p w14:paraId="7076132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71 (39.2) </w:t>
            </w:r>
          </w:p>
        </w:tc>
        <w:tc>
          <w:tcPr>
            <w:tcW w:w="1844" w:type="dxa"/>
            <w:gridSpan w:val="2"/>
            <w:tcBorders>
              <w:top w:val="nil"/>
              <w:left w:val="nil"/>
              <w:bottom w:val="nil"/>
              <w:right w:val="nil"/>
            </w:tcBorders>
            <w:shd w:val="clear" w:color="auto" w:fill="auto"/>
            <w:noWrap/>
            <w:vAlign w:val="bottom"/>
            <w:hideMark/>
          </w:tcPr>
          <w:p w14:paraId="7CC99E79"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520 (43.0) </w:t>
            </w:r>
          </w:p>
        </w:tc>
        <w:tc>
          <w:tcPr>
            <w:tcW w:w="1844" w:type="dxa"/>
            <w:gridSpan w:val="2"/>
            <w:tcBorders>
              <w:top w:val="nil"/>
              <w:left w:val="nil"/>
              <w:bottom w:val="nil"/>
              <w:right w:val="nil"/>
            </w:tcBorders>
            <w:shd w:val="clear" w:color="auto" w:fill="auto"/>
            <w:noWrap/>
            <w:vAlign w:val="bottom"/>
            <w:hideMark/>
          </w:tcPr>
          <w:p w14:paraId="5DD189F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823 (41.5) </w:t>
            </w:r>
          </w:p>
        </w:tc>
        <w:tc>
          <w:tcPr>
            <w:tcW w:w="838" w:type="dxa"/>
            <w:gridSpan w:val="2"/>
            <w:tcBorders>
              <w:top w:val="nil"/>
              <w:left w:val="nil"/>
              <w:bottom w:val="nil"/>
              <w:right w:val="nil"/>
            </w:tcBorders>
            <w:shd w:val="clear" w:color="auto" w:fill="auto"/>
            <w:noWrap/>
            <w:vAlign w:val="bottom"/>
            <w:hideMark/>
          </w:tcPr>
          <w:p w14:paraId="4AA65B8A"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3D277CCF"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40DDDB29"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ypT</w:t>
            </w:r>
          </w:p>
        </w:tc>
        <w:tc>
          <w:tcPr>
            <w:tcW w:w="1560" w:type="dxa"/>
            <w:tcBorders>
              <w:top w:val="nil"/>
              <w:left w:val="nil"/>
              <w:bottom w:val="nil"/>
              <w:right w:val="nil"/>
            </w:tcBorders>
            <w:shd w:val="clear" w:color="auto" w:fill="auto"/>
            <w:noWrap/>
            <w:vAlign w:val="bottom"/>
            <w:hideMark/>
          </w:tcPr>
          <w:p w14:paraId="1A2D784F"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0</w:t>
            </w:r>
          </w:p>
        </w:tc>
        <w:tc>
          <w:tcPr>
            <w:tcW w:w="1844" w:type="dxa"/>
            <w:gridSpan w:val="2"/>
            <w:tcBorders>
              <w:top w:val="nil"/>
              <w:left w:val="nil"/>
              <w:bottom w:val="nil"/>
              <w:right w:val="nil"/>
            </w:tcBorders>
            <w:shd w:val="clear" w:color="auto" w:fill="auto"/>
            <w:noWrap/>
            <w:vAlign w:val="bottom"/>
            <w:hideMark/>
          </w:tcPr>
          <w:p w14:paraId="5D6D1BF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56 (6.2) </w:t>
            </w:r>
          </w:p>
        </w:tc>
        <w:tc>
          <w:tcPr>
            <w:tcW w:w="1844" w:type="dxa"/>
            <w:gridSpan w:val="2"/>
            <w:tcBorders>
              <w:top w:val="nil"/>
              <w:left w:val="nil"/>
              <w:bottom w:val="nil"/>
              <w:right w:val="nil"/>
            </w:tcBorders>
            <w:shd w:val="clear" w:color="auto" w:fill="auto"/>
            <w:noWrap/>
            <w:vAlign w:val="bottom"/>
            <w:hideMark/>
          </w:tcPr>
          <w:p w14:paraId="3DD654C1"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89 (7.7) </w:t>
            </w:r>
          </w:p>
        </w:tc>
        <w:tc>
          <w:tcPr>
            <w:tcW w:w="1844" w:type="dxa"/>
            <w:gridSpan w:val="2"/>
            <w:tcBorders>
              <w:top w:val="nil"/>
              <w:left w:val="nil"/>
              <w:bottom w:val="nil"/>
              <w:right w:val="nil"/>
            </w:tcBorders>
            <w:shd w:val="clear" w:color="auto" w:fill="auto"/>
            <w:noWrap/>
            <w:vAlign w:val="bottom"/>
            <w:hideMark/>
          </w:tcPr>
          <w:p w14:paraId="627E464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34 (7.0) </w:t>
            </w:r>
          </w:p>
        </w:tc>
        <w:tc>
          <w:tcPr>
            <w:tcW w:w="838" w:type="dxa"/>
            <w:gridSpan w:val="2"/>
            <w:tcBorders>
              <w:top w:val="nil"/>
              <w:left w:val="nil"/>
              <w:bottom w:val="nil"/>
              <w:right w:val="nil"/>
            </w:tcBorders>
            <w:shd w:val="clear" w:color="auto" w:fill="auto"/>
            <w:noWrap/>
            <w:vAlign w:val="bottom"/>
            <w:hideMark/>
          </w:tcPr>
          <w:p w14:paraId="215B0DA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lt;0.001</w:t>
            </w:r>
          </w:p>
        </w:tc>
      </w:tr>
      <w:tr w:rsidR="004906E5" w:rsidRPr="00803B40" w14:paraId="5D1B2D85"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2EEBF36E" w14:textId="77777777" w:rsidR="004906E5" w:rsidRPr="00803B40" w:rsidRDefault="004906E5" w:rsidP="00507A14">
            <w:pPr>
              <w:spacing w:before="0" w:line="240" w:lineRule="auto"/>
              <w:jc w:val="center"/>
              <w:rPr>
                <w:rFonts w:cs="Calibri"/>
                <w:color w:val="000000"/>
                <w:sz w:val="16"/>
                <w:szCs w:val="16"/>
                <w:lang w:eastAsia="en-GB"/>
              </w:rPr>
            </w:pPr>
          </w:p>
        </w:tc>
        <w:tc>
          <w:tcPr>
            <w:tcW w:w="1560" w:type="dxa"/>
            <w:tcBorders>
              <w:top w:val="nil"/>
              <w:left w:val="nil"/>
              <w:bottom w:val="nil"/>
              <w:right w:val="nil"/>
            </w:tcBorders>
            <w:shd w:val="clear" w:color="auto" w:fill="auto"/>
            <w:noWrap/>
            <w:vAlign w:val="bottom"/>
            <w:hideMark/>
          </w:tcPr>
          <w:p w14:paraId="2CE6A1D2"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1</w:t>
            </w:r>
          </w:p>
        </w:tc>
        <w:tc>
          <w:tcPr>
            <w:tcW w:w="1844" w:type="dxa"/>
            <w:gridSpan w:val="2"/>
            <w:tcBorders>
              <w:top w:val="nil"/>
              <w:left w:val="nil"/>
              <w:bottom w:val="nil"/>
              <w:right w:val="nil"/>
            </w:tcBorders>
            <w:shd w:val="clear" w:color="auto" w:fill="auto"/>
            <w:noWrap/>
            <w:vAlign w:val="bottom"/>
            <w:hideMark/>
          </w:tcPr>
          <w:p w14:paraId="26DACD7B"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36 (15.0) </w:t>
            </w:r>
          </w:p>
        </w:tc>
        <w:tc>
          <w:tcPr>
            <w:tcW w:w="1844" w:type="dxa"/>
            <w:gridSpan w:val="2"/>
            <w:tcBorders>
              <w:top w:val="nil"/>
              <w:left w:val="nil"/>
              <w:bottom w:val="nil"/>
              <w:right w:val="nil"/>
            </w:tcBorders>
            <w:shd w:val="clear" w:color="auto" w:fill="auto"/>
            <w:noWrap/>
            <w:vAlign w:val="bottom"/>
            <w:hideMark/>
          </w:tcPr>
          <w:p w14:paraId="3309B982"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19 (10.3) </w:t>
            </w:r>
          </w:p>
        </w:tc>
        <w:tc>
          <w:tcPr>
            <w:tcW w:w="1844" w:type="dxa"/>
            <w:gridSpan w:val="2"/>
            <w:tcBorders>
              <w:top w:val="nil"/>
              <w:left w:val="nil"/>
              <w:bottom w:val="nil"/>
              <w:right w:val="nil"/>
            </w:tcBorders>
            <w:shd w:val="clear" w:color="auto" w:fill="auto"/>
            <w:noWrap/>
            <w:vAlign w:val="bottom"/>
            <w:hideMark/>
          </w:tcPr>
          <w:p w14:paraId="171E7131"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60 (13.7) </w:t>
            </w:r>
          </w:p>
        </w:tc>
        <w:tc>
          <w:tcPr>
            <w:tcW w:w="838" w:type="dxa"/>
            <w:gridSpan w:val="2"/>
            <w:tcBorders>
              <w:top w:val="nil"/>
              <w:left w:val="nil"/>
              <w:bottom w:val="nil"/>
              <w:right w:val="nil"/>
            </w:tcBorders>
            <w:shd w:val="clear" w:color="auto" w:fill="auto"/>
            <w:noWrap/>
            <w:vAlign w:val="bottom"/>
            <w:hideMark/>
          </w:tcPr>
          <w:p w14:paraId="05E92ACA"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409D544A"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76AE329C"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13D88F13"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2</w:t>
            </w:r>
          </w:p>
        </w:tc>
        <w:tc>
          <w:tcPr>
            <w:tcW w:w="1844" w:type="dxa"/>
            <w:gridSpan w:val="2"/>
            <w:tcBorders>
              <w:top w:val="nil"/>
              <w:left w:val="nil"/>
              <w:bottom w:val="nil"/>
              <w:right w:val="nil"/>
            </w:tcBorders>
            <w:shd w:val="clear" w:color="auto" w:fill="auto"/>
            <w:noWrap/>
            <w:vAlign w:val="bottom"/>
            <w:hideMark/>
          </w:tcPr>
          <w:p w14:paraId="75F57DE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54 (17.0) </w:t>
            </w:r>
          </w:p>
        </w:tc>
        <w:tc>
          <w:tcPr>
            <w:tcW w:w="1844" w:type="dxa"/>
            <w:gridSpan w:val="2"/>
            <w:tcBorders>
              <w:top w:val="nil"/>
              <w:left w:val="nil"/>
              <w:bottom w:val="nil"/>
              <w:right w:val="nil"/>
            </w:tcBorders>
            <w:shd w:val="clear" w:color="auto" w:fill="auto"/>
            <w:noWrap/>
            <w:vAlign w:val="bottom"/>
            <w:hideMark/>
          </w:tcPr>
          <w:p w14:paraId="65EB007F"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42 (12.3) </w:t>
            </w:r>
          </w:p>
        </w:tc>
        <w:tc>
          <w:tcPr>
            <w:tcW w:w="1844" w:type="dxa"/>
            <w:gridSpan w:val="2"/>
            <w:tcBorders>
              <w:top w:val="nil"/>
              <w:left w:val="nil"/>
              <w:bottom w:val="nil"/>
              <w:right w:val="nil"/>
            </w:tcBorders>
            <w:shd w:val="clear" w:color="auto" w:fill="auto"/>
            <w:noWrap/>
            <w:vAlign w:val="bottom"/>
            <w:hideMark/>
          </w:tcPr>
          <w:p w14:paraId="037EE76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35 (12.4) </w:t>
            </w:r>
          </w:p>
        </w:tc>
        <w:tc>
          <w:tcPr>
            <w:tcW w:w="838" w:type="dxa"/>
            <w:gridSpan w:val="2"/>
            <w:tcBorders>
              <w:top w:val="nil"/>
              <w:left w:val="nil"/>
              <w:bottom w:val="nil"/>
              <w:right w:val="nil"/>
            </w:tcBorders>
            <w:shd w:val="clear" w:color="auto" w:fill="auto"/>
            <w:noWrap/>
            <w:vAlign w:val="bottom"/>
            <w:hideMark/>
          </w:tcPr>
          <w:p w14:paraId="367EFC2E"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30EF7559"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6EB78414"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1152F45F"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3</w:t>
            </w:r>
          </w:p>
        </w:tc>
        <w:tc>
          <w:tcPr>
            <w:tcW w:w="1844" w:type="dxa"/>
            <w:gridSpan w:val="2"/>
            <w:tcBorders>
              <w:top w:val="nil"/>
              <w:left w:val="nil"/>
              <w:bottom w:val="nil"/>
              <w:right w:val="nil"/>
            </w:tcBorders>
            <w:shd w:val="clear" w:color="auto" w:fill="auto"/>
            <w:noWrap/>
            <w:vAlign w:val="bottom"/>
            <w:hideMark/>
          </w:tcPr>
          <w:p w14:paraId="367592CA"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54 (39.1) </w:t>
            </w:r>
          </w:p>
        </w:tc>
        <w:tc>
          <w:tcPr>
            <w:tcW w:w="1844" w:type="dxa"/>
            <w:gridSpan w:val="2"/>
            <w:tcBorders>
              <w:top w:val="nil"/>
              <w:left w:val="nil"/>
              <w:bottom w:val="nil"/>
              <w:right w:val="nil"/>
            </w:tcBorders>
            <w:shd w:val="clear" w:color="auto" w:fill="auto"/>
            <w:noWrap/>
            <w:vAlign w:val="bottom"/>
            <w:hideMark/>
          </w:tcPr>
          <w:p w14:paraId="578D24A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675 (58.4) </w:t>
            </w:r>
          </w:p>
        </w:tc>
        <w:tc>
          <w:tcPr>
            <w:tcW w:w="1844" w:type="dxa"/>
            <w:gridSpan w:val="2"/>
            <w:tcBorders>
              <w:top w:val="nil"/>
              <w:left w:val="nil"/>
              <w:bottom w:val="nil"/>
              <w:right w:val="nil"/>
            </w:tcBorders>
            <w:shd w:val="clear" w:color="auto" w:fill="auto"/>
            <w:noWrap/>
            <w:vAlign w:val="bottom"/>
            <w:hideMark/>
          </w:tcPr>
          <w:p w14:paraId="5CC3E94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174 (61.7) </w:t>
            </w:r>
          </w:p>
        </w:tc>
        <w:tc>
          <w:tcPr>
            <w:tcW w:w="838" w:type="dxa"/>
            <w:gridSpan w:val="2"/>
            <w:tcBorders>
              <w:top w:val="nil"/>
              <w:left w:val="nil"/>
              <w:bottom w:val="nil"/>
              <w:right w:val="nil"/>
            </w:tcBorders>
            <w:shd w:val="clear" w:color="auto" w:fill="auto"/>
            <w:noWrap/>
            <w:vAlign w:val="bottom"/>
            <w:hideMark/>
          </w:tcPr>
          <w:p w14:paraId="62D8C44C"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2BE9D028"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6D7593B9"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52B1097B"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4</w:t>
            </w:r>
          </w:p>
        </w:tc>
        <w:tc>
          <w:tcPr>
            <w:tcW w:w="1844" w:type="dxa"/>
            <w:gridSpan w:val="2"/>
            <w:tcBorders>
              <w:top w:val="nil"/>
              <w:left w:val="nil"/>
              <w:bottom w:val="nil"/>
              <w:right w:val="nil"/>
            </w:tcBorders>
            <w:shd w:val="clear" w:color="auto" w:fill="auto"/>
            <w:noWrap/>
            <w:vAlign w:val="bottom"/>
            <w:hideMark/>
          </w:tcPr>
          <w:p w14:paraId="6CC5957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06 (22.7) </w:t>
            </w:r>
          </w:p>
        </w:tc>
        <w:tc>
          <w:tcPr>
            <w:tcW w:w="1844" w:type="dxa"/>
            <w:gridSpan w:val="2"/>
            <w:tcBorders>
              <w:top w:val="nil"/>
              <w:left w:val="nil"/>
              <w:bottom w:val="nil"/>
              <w:right w:val="nil"/>
            </w:tcBorders>
            <w:shd w:val="clear" w:color="auto" w:fill="auto"/>
            <w:noWrap/>
            <w:vAlign w:val="bottom"/>
            <w:hideMark/>
          </w:tcPr>
          <w:p w14:paraId="7303D1A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30 (11.3) </w:t>
            </w:r>
          </w:p>
        </w:tc>
        <w:tc>
          <w:tcPr>
            <w:tcW w:w="1844" w:type="dxa"/>
            <w:gridSpan w:val="2"/>
            <w:tcBorders>
              <w:top w:val="nil"/>
              <w:left w:val="nil"/>
              <w:bottom w:val="nil"/>
              <w:right w:val="nil"/>
            </w:tcBorders>
            <w:shd w:val="clear" w:color="auto" w:fill="auto"/>
            <w:noWrap/>
            <w:vAlign w:val="bottom"/>
            <w:hideMark/>
          </w:tcPr>
          <w:p w14:paraId="748E717E"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99 (5.2) </w:t>
            </w:r>
          </w:p>
        </w:tc>
        <w:tc>
          <w:tcPr>
            <w:tcW w:w="838" w:type="dxa"/>
            <w:gridSpan w:val="2"/>
            <w:tcBorders>
              <w:top w:val="nil"/>
              <w:left w:val="nil"/>
              <w:bottom w:val="nil"/>
              <w:right w:val="nil"/>
            </w:tcBorders>
            <w:shd w:val="clear" w:color="auto" w:fill="auto"/>
            <w:noWrap/>
            <w:vAlign w:val="bottom"/>
            <w:hideMark/>
          </w:tcPr>
          <w:p w14:paraId="17A4E4CA"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2B079812"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43E35FE7"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ypN</w:t>
            </w:r>
          </w:p>
        </w:tc>
        <w:tc>
          <w:tcPr>
            <w:tcW w:w="1560" w:type="dxa"/>
            <w:tcBorders>
              <w:top w:val="nil"/>
              <w:left w:val="nil"/>
              <w:bottom w:val="nil"/>
              <w:right w:val="nil"/>
            </w:tcBorders>
            <w:shd w:val="clear" w:color="auto" w:fill="auto"/>
            <w:noWrap/>
            <w:vAlign w:val="bottom"/>
            <w:hideMark/>
          </w:tcPr>
          <w:p w14:paraId="04E304CD"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0</w:t>
            </w:r>
          </w:p>
        </w:tc>
        <w:tc>
          <w:tcPr>
            <w:tcW w:w="1844" w:type="dxa"/>
            <w:gridSpan w:val="2"/>
            <w:tcBorders>
              <w:top w:val="nil"/>
              <w:left w:val="nil"/>
              <w:bottom w:val="nil"/>
              <w:right w:val="nil"/>
            </w:tcBorders>
            <w:shd w:val="clear" w:color="auto" w:fill="auto"/>
            <w:noWrap/>
            <w:vAlign w:val="bottom"/>
            <w:hideMark/>
          </w:tcPr>
          <w:p w14:paraId="143BE4D2"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415 (46.0) </w:t>
            </w:r>
          </w:p>
        </w:tc>
        <w:tc>
          <w:tcPr>
            <w:tcW w:w="1844" w:type="dxa"/>
            <w:gridSpan w:val="2"/>
            <w:tcBorders>
              <w:top w:val="nil"/>
              <w:left w:val="nil"/>
              <w:bottom w:val="nil"/>
              <w:right w:val="nil"/>
            </w:tcBorders>
            <w:shd w:val="clear" w:color="auto" w:fill="auto"/>
            <w:noWrap/>
            <w:vAlign w:val="bottom"/>
            <w:hideMark/>
          </w:tcPr>
          <w:p w14:paraId="58C6168B"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486 (42.1) </w:t>
            </w:r>
          </w:p>
        </w:tc>
        <w:tc>
          <w:tcPr>
            <w:tcW w:w="1844" w:type="dxa"/>
            <w:gridSpan w:val="2"/>
            <w:tcBorders>
              <w:top w:val="nil"/>
              <w:left w:val="nil"/>
              <w:bottom w:val="nil"/>
              <w:right w:val="nil"/>
            </w:tcBorders>
            <w:shd w:val="clear" w:color="auto" w:fill="auto"/>
            <w:noWrap/>
            <w:vAlign w:val="bottom"/>
            <w:hideMark/>
          </w:tcPr>
          <w:p w14:paraId="425BAC8F"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807 (42.5) </w:t>
            </w:r>
          </w:p>
        </w:tc>
        <w:tc>
          <w:tcPr>
            <w:tcW w:w="838" w:type="dxa"/>
            <w:gridSpan w:val="2"/>
            <w:tcBorders>
              <w:top w:val="nil"/>
              <w:left w:val="nil"/>
              <w:bottom w:val="nil"/>
              <w:right w:val="nil"/>
            </w:tcBorders>
            <w:shd w:val="clear" w:color="auto" w:fill="auto"/>
            <w:noWrap/>
            <w:vAlign w:val="bottom"/>
            <w:hideMark/>
          </w:tcPr>
          <w:p w14:paraId="51F7D08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111</w:t>
            </w:r>
          </w:p>
        </w:tc>
      </w:tr>
      <w:tr w:rsidR="004906E5" w:rsidRPr="00803B40" w14:paraId="3CF9F018"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5D61B9E3" w14:textId="77777777" w:rsidR="004906E5" w:rsidRPr="00803B40" w:rsidRDefault="004906E5" w:rsidP="00507A14">
            <w:pPr>
              <w:spacing w:before="0" w:line="240" w:lineRule="auto"/>
              <w:jc w:val="center"/>
              <w:rPr>
                <w:rFonts w:cs="Calibri"/>
                <w:color w:val="000000"/>
                <w:sz w:val="16"/>
                <w:szCs w:val="16"/>
                <w:lang w:eastAsia="en-GB"/>
              </w:rPr>
            </w:pPr>
          </w:p>
        </w:tc>
        <w:tc>
          <w:tcPr>
            <w:tcW w:w="1560" w:type="dxa"/>
            <w:tcBorders>
              <w:top w:val="nil"/>
              <w:left w:val="nil"/>
              <w:bottom w:val="nil"/>
              <w:right w:val="nil"/>
            </w:tcBorders>
            <w:shd w:val="clear" w:color="auto" w:fill="auto"/>
            <w:noWrap/>
            <w:vAlign w:val="bottom"/>
            <w:hideMark/>
          </w:tcPr>
          <w:p w14:paraId="09252105"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1</w:t>
            </w:r>
          </w:p>
        </w:tc>
        <w:tc>
          <w:tcPr>
            <w:tcW w:w="1844" w:type="dxa"/>
            <w:gridSpan w:val="2"/>
            <w:tcBorders>
              <w:top w:val="nil"/>
              <w:left w:val="nil"/>
              <w:bottom w:val="nil"/>
              <w:right w:val="nil"/>
            </w:tcBorders>
            <w:shd w:val="clear" w:color="auto" w:fill="auto"/>
            <w:noWrap/>
            <w:vAlign w:val="bottom"/>
            <w:hideMark/>
          </w:tcPr>
          <w:p w14:paraId="7070715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69 (18.7) </w:t>
            </w:r>
          </w:p>
        </w:tc>
        <w:tc>
          <w:tcPr>
            <w:tcW w:w="1844" w:type="dxa"/>
            <w:gridSpan w:val="2"/>
            <w:tcBorders>
              <w:top w:val="nil"/>
              <w:left w:val="nil"/>
              <w:bottom w:val="nil"/>
              <w:right w:val="nil"/>
            </w:tcBorders>
            <w:shd w:val="clear" w:color="auto" w:fill="auto"/>
            <w:noWrap/>
            <w:vAlign w:val="bottom"/>
            <w:hideMark/>
          </w:tcPr>
          <w:p w14:paraId="24B8FD1C"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43 (21.1) </w:t>
            </w:r>
          </w:p>
        </w:tc>
        <w:tc>
          <w:tcPr>
            <w:tcW w:w="1844" w:type="dxa"/>
            <w:gridSpan w:val="2"/>
            <w:tcBorders>
              <w:top w:val="nil"/>
              <w:left w:val="nil"/>
              <w:bottom w:val="nil"/>
              <w:right w:val="nil"/>
            </w:tcBorders>
            <w:shd w:val="clear" w:color="auto" w:fill="auto"/>
            <w:noWrap/>
            <w:vAlign w:val="bottom"/>
            <w:hideMark/>
          </w:tcPr>
          <w:p w14:paraId="67D2E13A"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439 (23.1) </w:t>
            </w:r>
          </w:p>
        </w:tc>
        <w:tc>
          <w:tcPr>
            <w:tcW w:w="838" w:type="dxa"/>
            <w:gridSpan w:val="2"/>
            <w:tcBorders>
              <w:top w:val="nil"/>
              <w:left w:val="nil"/>
              <w:bottom w:val="nil"/>
              <w:right w:val="nil"/>
            </w:tcBorders>
            <w:shd w:val="clear" w:color="auto" w:fill="auto"/>
            <w:noWrap/>
            <w:vAlign w:val="bottom"/>
            <w:hideMark/>
          </w:tcPr>
          <w:p w14:paraId="201767E8"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1B4FE1A3"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5B7CA721"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582471BB"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2</w:t>
            </w:r>
          </w:p>
        </w:tc>
        <w:tc>
          <w:tcPr>
            <w:tcW w:w="1844" w:type="dxa"/>
            <w:gridSpan w:val="2"/>
            <w:tcBorders>
              <w:top w:val="nil"/>
              <w:left w:val="nil"/>
              <w:bottom w:val="nil"/>
              <w:right w:val="nil"/>
            </w:tcBorders>
            <w:shd w:val="clear" w:color="auto" w:fill="auto"/>
            <w:noWrap/>
            <w:vAlign w:val="bottom"/>
            <w:hideMark/>
          </w:tcPr>
          <w:p w14:paraId="092BFD7C"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68 (18.6) </w:t>
            </w:r>
          </w:p>
        </w:tc>
        <w:tc>
          <w:tcPr>
            <w:tcW w:w="1844" w:type="dxa"/>
            <w:gridSpan w:val="2"/>
            <w:tcBorders>
              <w:top w:val="nil"/>
              <w:left w:val="nil"/>
              <w:bottom w:val="nil"/>
              <w:right w:val="nil"/>
            </w:tcBorders>
            <w:shd w:val="clear" w:color="auto" w:fill="auto"/>
            <w:noWrap/>
            <w:vAlign w:val="bottom"/>
            <w:hideMark/>
          </w:tcPr>
          <w:p w14:paraId="77A83CC2"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38 (20.6) </w:t>
            </w:r>
          </w:p>
        </w:tc>
        <w:tc>
          <w:tcPr>
            <w:tcW w:w="1844" w:type="dxa"/>
            <w:gridSpan w:val="2"/>
            <w:tcBorders>
              <w:top w:val="nil"/>
              <w:left w:val="nil"/>
              <w:bottom w:val="nil"/>
              <w:right w:val="nil"/>
            </w:tcBorders>
            <w:shd w:val="clear" w:color="auto" w:fill="auto"/>
            <w:noWrap/>
            <w:vAlign w:val="bottom"/>
            <w:hideMark/>
          </w:tcPr>
          <w:p w14:paraId="0C2FDFF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70 (19.5) </w:t>
            </w:r>
          </w:p>
        </w:tc>
        <w:tc>
          <w:tcPr>
            <w:tcW w:w="838" w:type="dxa"/>
            <w:gridSpan w:val="2"/>
            <w:tcBorders>
              <w:top w:val="nil"/>
              <w:left w:val="nil"/>
              <w:bottom w:val="nil"/>
              <w:right w:val="nil"/>
            </w:tcBorders>
            <w:shd w:val="clear" w:color="auto" w:fill="auto"/>
            <w:noWrap/>
            <w:vAlign w:val="bottom"/>
            <w:hideMark/>
          </w:tcPr>
          <w:p w14:paraId="23AF68B0"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4147F3B8"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628FD872"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436F6A07"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3</w:t>
            </w:r>
          </w:p>
        </w:tc>
        <w:tc>
          <w:tcPr>
            <w:tcW w:w="1844" w:type="dxa"/>
            <w:gridSpan w:val="2"/>
            <w:tcBorders>
              <w:top w:val="nil"/>
              <w:left w:val="nil"/>
              <w:bottom w:val="nil"/>
              <w:right w:val="nil"/>
            </w:tcBorders>
            <w:shd w:val="clear" w:color="auto" w:fill="auto"/>
            <w:noWrap/>
            <w:vAlign w:val="bottom"/>
            <w:hideMark/>
          </w:tcPr>
          <w:p w14:paraId="24435581"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51 (16.7) </w:t>
            </w:r>
          </w:p>
        </w:tc>
        <w:tc>
          <w:tcPr>
            <w:tcW w:w="1844" w:type="dxa"/>
            <w:gridSpan w:val="2"/>
            <w:tcBorders>
              <w:top w:val="nil"/>
              <w:left w:val="nil"/>
              <w:bottom w:val="nil"/>
              <w:right w:val="nil"/>
            </w:tcBorders>
            <w:shd w:val="clear" w:color="auto" w:fill="auto"/>
            <w:noWrap/>
            <w:vAlign w:val="bottom"/>
            <w:hideMark/>
          </w:tcPr>
          <w:p w14:paraId="4633E9D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87 (16.2) </w:t>
            </w:r>
          </w:p>
        </w:tc>
        <w:tc>
          <w:tcPr>
            <w:tcW w:w="1844" w:type="dxa"/>
            <w:gridSpan w:val="2"/>
            <w:tcBorders>
              <w:top w:val="nil"/>
              <w:left w:val="nil"/>
              <w:bottom w:val="nil"/>
              <w:right w:val="nil"/>
            </w:tcBorders>
            <w:shd w:val="clear" w:color="auto" w:fill="auto"/>
            <w:noWrap/>
            <w:vAlign w:val="bottom"/>
            <w:hideMark/>
          </w:tcPr>
          <w:p w14:paraId="509F9F5F"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84 (14.9) </w:t>
            </w:r>
          </w:p>
        </w:tc>
        <w:tc>
          <w:tcPr>
            <w:tcW w:w="838" w:type="dxa"/>
            <w:gridSpan w:val="2"/>
            <w:tcBorders>
              <w:top w:val="nil"/>
              <w:left w:val="nil"/>
              <w:bottom w:val="nil"/>
              <w:right w:val="nil"/>
            </w:tcBorders>
            <w:shd w:val="clear" w:color="auto" w:fill="auto"/>
            <w:noWrap/>
            <w:vAlign w:val="bottom"/>
            <w:hideMark/>
          </w:tcPr>
          <w:p w14:paraId="16B1E26B"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36B72A7F"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005DB350"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CRM positive</w:t>
            </w:r>
          </w:p>
        </w:tc>
        <w:tc>
          <w:tcPr>
            <w:tcW w:w="1560" w:type="dxa"/>
            <w:tcBorders>
              <w:top w:val="nil"/>
              <w:left w:val="nil"/>
              <w:bottom w:val="nil"/>
              <w:right w:val="nil"/>
            </w:tcBorders>
            <w:shd w:val="clear" w:color="auto" w:fill="auto"/>
            <w:noWrap/>
            <w:vAlign w:val="bottom"/>
            <w:hideMark/>
          </w:tcPr>
          <w:p w14:paraId="25B4B2E5" w14:textId="77777777" w:rsidR="004906E5" w:rsidRPr="00803B40" w:rsidRDefault="004906E5" w:rsidP="00507A14">
            <w:pPr>
              <w:spacing w:before="0" w:line="240" w:lineRule="auto"/>
              <w:rPr>
                <w:rFonts w:cs="Calibri"/>
                <w:color w:val="000000"/>
                <w:sz w:val="16"/>
                <w:szCs w:val="16"/>
                <w:lang w:eastAsia="en-GB"/>
              </w:rPr>
            </w:pPr>
          </w:p>
        </w:tc>
        <w:tc>
          <w:tcPr>
            <w:tcW w:w="1844" w:type="dxa"/>
            <w:gridSpan w:val="2"/>
            <w:tcBorders>
              <w:top w:val="nil"/>
              <w:left w:val="nil"/>
              <w:bottom w:val="nil"/>
              <w:right w:val="nil"/>
            </w:tcBorders>
            <w:shd w:val="clear" w:color="auto" w:fill="auto"/>
            <w:noWrap/>
            <w:vAlign w:val="bottom"/>
            <w:hideMark/>
          </w:tcPr>
          <w:p w14:paraId="203FC2D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w:t>
            </w:r>
            <w:r>
              <w:rPr>
                <w:rFonts w:cs="Calibri"/>
                <w:color w:val="000000"/>
                <w:sz w:val="16"/>
                <w:szCs w:val="16"/>
                <w:lang w:eastAsia="en-GB"/>
              </w:rPr>
              <w:t>N/A</w:t>
            </w:r>
            <w:r w:rsidRPr="00803B40">
              <w:rPr>
                <w:rFonts w:cs="Calibri"/>
                <w:color w:val="000000"/>
                <w:sz w:val="16"/>
                <w:szCs w:val="16"/>
                <w:lang w:eastAsia="en-GB"/>
              </w:rPr>
              <w:t xml:space="preserve"> </w:t>
            </w:r>
          </w:p>
        </w:tc>
        <w:tc>
          <w:tcPr>
            <w:tcW w:w="1844" w:type="dxa"/>
            <w:gridSpan w:val="2"/>
            <w:tcBorders>
              <w:top w:val="nil"/>
              <w:left w:val="nil"/>
              <w:bottom w:val="nil"/>
              <w:right w:val="nil"/>
            </w:tcBorders>
            <w:shd w:val="clear" w:color="auto" w:fill="auto"/>
            <w:noWrap/>
            <w:vAlign w:val="bottom"/>
            <w:hideMark/>
          </w:tcPr>
          <w:p w14:paraId="4921F36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49 (23.3) </w:t>
            </w:r>
          </w:p>
        </w:tc>
        <w:tc>
          <w:tcPr>
            <w:tcW w:w="1844" w:type="dxa"/>
            <w:gridSpan w:val="2"/>
            <w:tcBorders>
              <w:top w:val="nil"/>
              <w:left w:val="nil"/>
              <w:bottom w:val="nil"/>
              <w:right w:val="nil"/>
            </w:tcBorders>
            <w:shd w:val="clear" w:color="auto" w:fill="auto"/>
            <w:noWrap/>
            <w:vAlign w:val="bottom"/>
            <w:hideMark/>
          </w:tcPr>
          <w:p w14:paraId="36831BE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518 (28.2) </w:t>
            </w:r>
          </w:p>
        </w:tc>
        <w:tc>
          <w:tcPr>
            <w:tcW w:w="838" w:type="dxa"/>
            <w:gridSpan w:val="2"/>
            <w:tcBorders>
              <w:top w:val="nil"/>
              <w:left w:val="nil"/>
              <w:bottom w:val="nil"/>
              <w:right w:val="nil"/>
            </w:tcBorders>
            <w:shd w:val="clear" w:color="auto" w:fill="auto"/>
            <w:noWrap/>
            <w:vAlign w:val="bottom"/>
            <w:hideMark/>
          </w:tcPr>
          <w:p w14:paraId="5ED1EE7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lt;0.001</w:t>
            </w:r>
          </w:p>
        </w:tc>
      </w:tr>
      <w:tr w:rsidR="004906E5" w:rsidRPr="00803B40" w14:paraId="77F58696"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2BE611FF" w14:textId="77777777" w:rsidR="004906E5" w:rsidRPr="00803B40" w:rsidRDefault="004906E5" w:rsidP="00507A14">
            <w:pPr>
              <w:spacing w:before="0" w:line="240" w:lineRule="auto"/>
              <w:jc w:val="center"/>
              <w:rPr>
                <w:rFonts w:cs="Calibri"/>
                <w:color w:val="000000"/>
                <w:sz w:val="16"/>
                <w:szCs w:val="16"/>
                <w:lang w:eastAsia="en-GB"/>
              </w:rPr>
            </w:pPr>
          </w:p>
        </w:tc>
        <w:tc>
          <w:tcPr>
            <w:tcW w:w="1560" w:type="dxa"/>
            <w:tcBorders>
              <w:top w:val="nil"/>
              <w:left w:val="nil"/>
              <w:bottom w:val="nil"/>
              <w:right w:val="nil"/>
            </w:tcBorders>
            <w:shd w:val="clear" w:color="auto" w:fill="auto"/>
            <w:noWrap/>
            <w:vAlign w:val="bottom"/>
            <w:hideMark/>
          </w:tcPr>
          <w:p w14:paraId="344D1E88"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G1</w:t>
            </w:r>
          </w:p>
        </w:tc>
        <w:tc>
          <w:tcPr>
            <w:tcW w:w="1844" w:type="dxa"/>
            <w:gridSpan w:val="2"/>
            <w:tcBorders>
              <w:top w:val="nil"/>
              <w:left w:val="nil"/>
              <w:bottom w:val="nil"/>
              <w:right w:val="nil"/>
            </w:tcBorders>
            <w:shd w:val="clear" w:color="auto" w:fill="auto"/>
            <w:noWrap/>
            <w:vAlign w:val="bottom"/>
            <w:hideMark/>
          </w:tcPr>
          <w:p w14:paraId="0D991868"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2 (1.3) </w:t>
            </w:r>
          </w:p>
        </w:tc>
        <w:tc>
          <w:tcPr>
            <w:tcW w:w="1844" w:type="dxa"/>
            <w:gridSpan w:val="2"/>
            <w:tcBorders>
              <w:top w:val="nil"/>
              <w:left w:val="nil"/>
              <w:bottom w:val="nil"/>
              <w:right w:val="nil"/>
            </w:tcBorders>
            <w:shd w:val="clear" w:color="auto" w:fill="auto"/>
            <w:noWrap/>
            <w:vAlign w:val="bottom"/>
            <w:hideMark/>
          </w:tcPr>
          <w:p w14:paraId="454A0ED2"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2 (</w:t>
            </w:r>
            <w:r>
              <w:rPr>
                <w:rFonts w:cs="Calibri"/>
                <w:color w:val="000000"/>
                <w:sz w:val="16"/>
                <w:szCs w:val="16"/>
                <w:lang w:eastAsia="en-GB"/>
              </w:rPr>
              <w:t>2</w:t>
            </w:r>
            <w:r w:rsidRPr="00803B40">
              <w:rPr>
                <w:rFonts w:cs="Calibri"/>
                <w:color w:val="000000"/>
                <w:sz w:val="16"/>
                <w:szCs w:val="16"/>
                <w:lang w:eastAsia="en-GB"/>
              </w:rPr>
              <w:t xml:space="preserve">.7) </w:t>
            </w:r>
          </w:p>
        </w:tc>
        <w:tc>
          <w:tcPr>
            <w:tcW w:w="1844" w:type="dxa"/>
            <w:gridSpan w:val="2"/>
            <w:tcBorders>
              <w:top w:val="nil"/>
              <w:left w:val="nil"/>
              <w:bottom w:val="nil"/>
              <w:right w:val="nil"/>
            </w:tcBorders>
            <w:shd w:val="clear" w:color="auto" w:fill="auto"/>
            <w:noWrap/>
            <w:vAlign w:val="bottom"/>
            <w:hideMark/>
          </w:tcPr>
          <w:p w14:paraId="45275B3E"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72 (3.7) </w:t>
            </w:r>
          </w:p>
        </w:tc>
        <w:tc>
          <w:tcPr>
            <w:tcW w:w="838" w:type="dxa"/>
            <w:gridSpan w:val="2"/>
            <w:tcBorders>
              <w:top w:val="nil"/>
              <w:left w:val="nil"/>
              <w:bottom w:val="nil"/>
              <w:right w:val="nil"/>
            </w:tcBorders>
            <w:shd w:val="clear" w:color="auto" w:fill="auto"/>
            <w:noWrap/>
            <w:vAlign w:val="bottom"/>
            <w:hideMark/>
          </w:tcPr>
          <w:p w14:paraId="11E421E8"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lt;0.001</w:t>
            </w:r>
          </w:p>
        </w:tc>
      </w:tr>
      <w:tr w:rsidR="004906E5" w:rsidRPr="00803B40" w14:paraId="2BAD6305"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2139295F" w14:textId="77777777" w:rsidR="004906E5" w:rsidRPr="00803B40" w:rsidRDefault="004906E5" w:rsidP="00507A14">
            <w:pPr>
              <w:spacing w:before="0" w:line="240" w:lineRule="auto"/>
              <w:jc w:val="center"/>
              <w:rPr>
                <w:rFonts w:cs="Calibri"/>
                <w:color w:val="000000"/>
                <w:sz w:val="16"/>
                <w:szCs w:val="16"/>
                <w:lang w:eastAsia="en-GB"/>
              </w:rPr>
            </w:pPr>
          </w:p>
        </w:tc>
        <w:tc>
          <w:tcPr>
            <w:tcW w:w="1560" w:type="dxa"/>
            <w:tcBorders>
              <w:top w:val="nil"/>
              <w:left w:val="nil"/>
              <w:bottom w:val="nil"/>
              <w:right w:val="nil"/>
            </w:tcBorders>
            <w:shd w:val="clear" w:color="auto" w:fill="auto"/>
            <w:noWrap/>
            <w:vAlign w:val="bottom"/>
            <w:hideMark/>
          </w:tcPr>
          <w:p w14:paraId="28F4E52C"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G2</w:t>
            </w:r>
          </w:p>
        </w:tc>
        <w:tc>
          <w:tcPr>
            <w:tcW w:w="1844" w:type="dxa"/>
            <w:gridSpan w:val="2"/>
            <w:tcBorders>
              <w:top w:val="nil"/>
              <w:left w:val="nil"/>
              <w:bottom w:val="nil"/>
              <w:right w:val="nil"/>
            </w:tcBorders>
            <w:shd w:val="clear" w:color="auto" w:fill="auto"/>
            <w:noWrap/>
            <w:vAlign w:val="bottom"/>
            <w:hideMark/>
          </w:tcPr>
          <w:p w14:paraId="5608A3A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30 (24.7) </w:t>
            </w:r>
          </w:p>
        </w:tc>
        <w:tc>
          <w:tcPr>
            <w:tcW w:w="1844" w:type="dxa"/>
            <w:gridSpan w:val="2"/>
            <w:tcBorders>
              <w:top w:val="nil"/>
              <w:left w:val="nil"/>
              <w:bottom w:val="nil"/>
              <w:right w:val="nil"/>
            </w:tcBorders>
            <w:shd w:val="clear" w:color="auto" w:fill="auto"/>
            <w:noWrap/>
            <w:vAlign w:val="bottom"/>
            <w:hideMark/>
          </w:tcPr>
          <w:p w14:paraId="247AE8E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446 (37.1) </w:t>
            </w:r>
          </w:p>
        </w:tc>
        <w:tc>
          <w:tcPr>
            <w:tcW w:w="1844" w:type="dxa"/>
            <w:gridSpan w:val="2"/>
            <w:tcBorders>
              <w:top w:val="nil"/>
              <w:left w:val="nil"/>
              <w:bottom w:val="nil"/>
              <w:right w:val="nil"/>
            </w:tcBorders>
            <w:shd w:val="clear" w:color="auto" w:fill="auto"/>
            <w:noWrap/>
            <w:vAlign w:val="bottom"/>
            <w:hideMark/>
          </w:tcPr>
          <w:p w14:paraId="1A45B85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733 (37.3) </w:t>
            </w:r>
          </w:p>
        </w:tc>
        <w:tc>
          <w:tcPr>
            <w:tcW w:w="838" w:type="dxa"/>
            <w:gridSpan w:val="2"/>
            <w:tcBorders>
              <w:top w:val="nil"/>
              <w:left w:val="nil"/>
              <w:bottom w:val="nil"/>
              <w:right w:val="nil"/>
            </w:tcBorders>
            <w:shd w:val="clear" w:color="auto" w:fill="auto"/>
            <w:noWrap/>
            <w:vAlign w:val="bottom"/>
            <w:hideMark/>
          </w:tcPr>
          <w:p w14:paraId="7FBDB3F3"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450793A6"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35BC8677"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1C7F604B"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G3/4</w:t>
            </w:r>
          </w:p>
        </w:tc>
        <w:tc>
          <w:tcPr>
            <w:tcW w:w="1844" w:type="dxa"/>
            <w:gridSpan w:val="2"/>
            <w:tcBorders>
              <w:top w:val="nil"/>
              <w:left w:val="nil"/>
              <w:bottom w:val="nil"/>
              <w:right w:val="nil"/>
            </w:tcBorders>
            <w:shd w:val="clear" w:color="auto" w:fill="auto"/>
            <w:noWrap/>
            <w:vAlign w:val="bottom"/>
            <w:hideMark/>
          </w:tcPr>
          <w:p w14:paraId="5D9DE7A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596 (63.9) </w:t>
            </w:r>
          </w:p>
        </w:tc>
        <w:tc>
          <w:tcPr>
            <w:tcW w:w="1844" w:type="dxa"/>
            <w:gridSpan w:val="2"/>
            <w:tcBorders>
              <w:top w:val="nil"/>
              <w:left w:val="nil"/>
              <w:bottom w:val="nil"/>
              <w:right w:val="nil"/>
            </w:tcBorders>
            <w:shd w:val="clear" w:color="auto" w:fill="auto"/>
            <w:noWrap/>
            <w:vAlign w:val="bottom"/>
            <w:hideMark/>
          </w:tcPr>
          <w:p w14:paraId="0DCCB34F"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579 (48.2) </w:t>
            </w:r>
          </w:p>
        </w:tc>
        <w:tc>
          <w:tcPr>
            <w:tcW w:w="1844" w:type="dxa"/>
            <w:gridSpan w:val="2"/>
            <w:tcBorders>
              <w:top w:val="nil"/>
              <w:left w:val="nil"/>
              <w:bottom w:val="nil"/>
              <w:right w:val="nil"/>
            </w:tcBorders>
            <w:shd w:val="clear" w:color="auto" w:fill="auto"/>
            <w:noWrap/>
            <w:vAlign w:val="bottom"/>
            <w:hideMark/>
          </w:tcPr>
          <w:p w14:paraId="010795A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949 (48.3) </w:t>
            </w:r>
          </w:p>
        </w:tc>
        <w:tc>
          <w:tcPr>
            <w:tcW w:w="838" w:type="dxa"/>
            <w:gridSpan w:val="2"/>
            <w:tcBorders>
              <w:top w:val="nil"/>
              <w:left w:val="nil"/>
              <w:bottom w:val="nil"/>
              <w:right w:val="nil"/>
            </w:tcBorders>
            <w:shd w:val="clear" w:color="auto" w:fill="auto"/>
            <w:noWrap/>
            <w:vAlign w:val="bottom"/>
            <w:hideMark/>
          </w:tcPr>
          <w:p w14:paraId="1B05B543"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60F3F26D"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4EB81125" w14:textId="77777777" w:rsidR="004906E5" w:rsidRPr="00803B40" w:rsidRDefault="004906E5" w:rsidP="00507A14">
            <w:pPr>
              <w:spacing w:before="0" w:line="240" w:lineRule="auto"/>
              <w:jc w:val="cente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0676A5B1"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GX</w:t>
            </w:r>
          </w:p>
        </w:tc>
        <w:tc>
          <w:tcPr>
            <w:tcW w:w="1844" w:type="dxa"/>
            <w:gridSpan w:val="2"/>
            <w:tcBorders>
              <w:top w:val="nil"/>
              <w:left w:val="nil"/>
              <w:bottom w:val="nil"/>
              <w:right w:val="nil"/>
            </w:tcBorders>
            <w:shd w:val="clear" w:color="auto" w:fill="auto"/>
            <w:noWrap/>
            <w:vAlign w:val="bottom"/>
            <w:hideMark/>
          </w:tcPr>
          <w:p w14:paraId="10BF245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95 (10.2) </w:t>
            </w:r>
          </w:p>
        </w:tc>
        <w:tc>
          <w:tcPr>
            <w:tcW w:w="1844" w:type="dxa"/>
            <w:gridSpan w:val="2"/>
            <w:tcBorders>
              <w:top w:val="nil"/>
              <w:left w:val="nil"/>
              <w:bottom w:val="nil"/>
              <w:right w:val="nil"/>
            </w:tcBorders>
            <w:shd w:val="clear" w:color="auto" w:fill="auto"/>
            <w:noWrap/>
            <w:vAlign w:val="bottom"/>
            <w:hideMark/>
          </w:tcPr>
          <w:p w14:paraId="0FE1B117"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44 (12.0) </w:t>
            </w:r>
          </w:p>
        </w:tc>
        <w:tc>
          <w:tcPr>
            <w:tcW w:w="1844" w:type="dxa"/>
            <w:gridSpan w:val="2"/>
            <w:tcBorders>
              <w:top w:val="nil"/>
              <w:left w:val="nil"/>
              <w:bottom w:val="nil"/>
              <w:right w:val="nil"/>
            </w:tcBorders>
            <w:shd w:val="clear" w:color="auto" w:fill="auto"/>
            <w:noWrap/>
            <w:vAlign w:val="bottom"/>
            <w:hideMark/>
          </w:tcPr>
          <w:p w14:paraId="60537B8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11 (10.7) </w:t>
            </w:r>
          </w:p>
        </w:tc>
        <w:tc>
          <w:tcPr>
            <w:tcW w:w="838" w:type="dxa"/>
            <w:gridSpan w:val="2"/>
            <w:tcBorders>
              <w:top w:val="nil"/>
              <w:left w:val="nil"/>
              <w:bottom w:val="nil"/>
              <w:right w:val="nil"/>
            </w:tcBorders>
            <w:shd w:val="clear" w:color="auto" w:fill="auto"/>
            <w:noWrap/>
            <w:vAlign w:val="bottom"/>
            <w:hideMark/>
          </w:tcPr>
          <w:p w14:paraId="7DB6980C"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79A045FB"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09A8395C"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Preoperative Regime</w:t>
            </w:r>
          </w:p>
        </w:tc>
        <w:tc>
          <w:tcPr>
            <w:tcW w:w="1560" w:type="dxa"/>
            <w:tcBorders>
              <w:top w:val="nil"/>
              <w:left w:val="nil"/>
              <w:bottom w:val="nil"/>
              <w:right w:val="nil"/>
            </w:tcBorders>
            <w:shd w:val="clear" w:color="auto" w:fill="auto"/>
            <w:noWrap/>
            <w:vAlign w:val="bottom"/>
            <w:hideMark/>
          </w:tcPr>
          <w:p w14:paraId="15AD3845"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FLOT</w:t>
            </w:r>
          </w:p>
        </w:tc>
        <w:tc>
          <w:tcPr>
            <w:tcW w:w="1844" w:type="dxa"/>
            <w:gridSpan w:val="2"/>
            <w:tcBorders>
              <w:top w:val="nil"/>
              <w:left w:val="nil"/>
              <w:bottom w:val="nil"/>
              <w:right w:val="nil"/>
            </w:tcBorders>
            <w:shd w:val="clear" w:color="auto" w:fill="auto"/>
            <w:noWrap/>
            <w:vAlign w:val="bottom"/>
            <w:hideMark/>
          </w:tcPr>
          <w:p w14:paraId="31546B3C"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9 (3.1) </w:t>
            </w:r>
          </w:p>
        </w:tc>
        <w:tc>
          <w:tcPr>
            <w:tcW w:w="1844" w:type="dxa"/>
            <w:gridSpan w:val="2"/>
            <w:tcBorders>
              <w:top w:val="nil"/>
              <w:left w:val="nil"/>
              <w:bottom w:val="nil"/>
              <w:right w:val="nil"/>
            </w:tcBorders>
            <w:shd w:val="clear" w:color="auto" w:fill="auto"/>
            <w:noWrap/>
            <w:vAlign w:val="bottom"/>
            <w:hideMark/>
          </w:tcPr>
          <w:p w14:paraId="0EA2B12B"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42 (3.5) </w:t>
            </w:r>
          </w:p>
        </w:tc>
        <w:tc>
          <w:tcPr>
            <w:tcW w:w="1844" w:type="dxa"/>
            <w:gridSpan w:val="2"/>
            <w:tcBorders>
              <w:top w:val="nil"/>
              <w:left w:val="nil"/>
              <w:bottom w:val="nil"/>
              <w:right w:val="nil"/>
            </w:tcBorders>
            <w:shd w:val="clear" w:color="auto" w:fill="auto"/>
            <w:noWrap/>
            <w:vAlign w:val="bottom"/>
            <w:hideMark/>
          </w:tcPr>
          <w:p w14:paraId="1273865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64 (3.2) </w:t>
            </w:r>
          </w:p>
        </w:tc>
        <w:tc>
          <w:tcPr>
            <w:tcW w:w="838" w:type="dxa"/>
            <w:gridSpan w:val="2"/>
            <w:tcBorders>
              <w:top w:val="nil"/>
              <w:left w:val="nil"/>
              <w:bottom w:val="nil"/>
              <w:right w:val="nil"/>
            </w:tcBorders>
            <w:shd w:val="clear" w:color="auto" w:fill="auto"/>
            <w:noWrap/>
            <w:vAlign w:val="bottom"/>
            <w:hideMark/>
          </w:tcPr>
          <w:p w14:paraId="74F517D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86</w:t>
            </w:r>
          </w:p>
        </w:tc>
      </w:tr>
      <w:tr w:rsidR="004906E5" w:rsidRPr="00803B40" w14:paraId="5C5B8E4E" w14:textId="77777777" w:rsidTr="00507A14">
        <w:trPr>
          <w:gridAfter w:val="1"/>
          <w:wAfter w:w="6" w:type="dxa"/>
          <w:trHeight w:val="240"/>
        </w:trPr>
        <w:tc>
          <w:tcPr>
            <w:tcW w:w="2303" w:type="dxa"/>
            <w:tcBorders>
              <w:top w:val="nil"/>
              <w:left w:val="nil"/>
              <w:bottom w:val="nil"/>
              <w:right w:val="nil"/>
            </w:tcBorders>
            <w:shd w:val="clear" w:color="auto" w:fill="auto"/>
            <w:noWrap/>
            <w:vAlign w:val="bottom"/>
            <w:hideMark/>
          </w:tcPr>
          <w:p w14:paraId="14A994EA" w14:textId="77777777" w:rsidR="004906E5" w:rsidRPr="00803B40" w:rsidRDefault="004906E5" w:rsidP="00507A14">
            <w:pPr>
              <w:spacing w:before="0" w:line="240" w:lineRule="auto"/>
              <w:jc w:val="center"/>
              <w:rPr>
                <w:rFonts w:cs="Calibri"/>
                <w:color w:val="000000"/>
                <w:sz w:val="16"/>
                <w:szCs w:val="16"/>
                <w:lang w:eastAsia="en-GB"/>
              </w:rPr>
            </w:pPr>
          </w:p>
        </w:tc>
        <w:tc>
          <w:tcPr>
            <w:tcW w:w="1560" w:type="dxa"/>
            <w:tcBorders>
              <w:top w:val="nil"/>
              <w:left w:val="nil"/>
              <w:bottom w:val="nil"/>
              <w:right w:val="nil"/>
            </w:tcBorders>
            <w:shd w:val="clear" w:color="auto" w:fill="auto"/>
            <w:noWrap/>
            <w:vAlign w:val="bottom"/>
            <w:hideMark/>
          </w:tcPr>
          <w:p w14:paraId="48C289AF" w14:textId="77777777" w:rsidR="004906E5" w:rsidRPr="00803B40" w:rsidRDefault="004906E5" w:rsidP="00507A14">
            <w:pPr>
              <w:spacing w:before="0" w:line="240" w:lineRule="auto"/>
              <w:jc w:val="right"/>
              <w:rPr>
                <w:rFonts w:cs="Calibri"/>
                <w:color w:val="000000"/>
                <w:sz w:val="16"/>
                <w:szCs w:val="16"/>
                <w:lang w:eastAsia="en-GB"/>
              </w:rPr>
            </w:pPr>
            <w:r w:rsidRPr="00803B40">
              <w:rPr>
                <w:rFonts w:cs="Calibri"/>
                <w:color w:val="000000"/>
                <w:sz w:val="16"/>
                <w:szCs w:val="16"/>
                <w:lang w:eastAsia="en-GB"/>
              </w:rPr>
              <w:t>Platinum-based triplet</w:t>
            </w:r>
          </w:p>
        </w:tc>
        <w:tc>
          <w:tcPr>
            <w:tcW w:w="1844" w:type="dxa"/>
            <w:gridSpan w:val="2"/>
            <w:tcBorders>
              <w:top w:val="nil"/>
              <w:left w:val="nil"/>
              <w:bottom w:val="nil"/>
              <w:right w:val="nil"/>
            </w:tcBorders>
            <w:shd w:val="clear" w:color="auto" w:fill="auto"/>
            <w:noWrap/>
            <w:vAlign w:val="bottom"/>
            <w:hideMark/>
          </w:tcPr>
          <w:p w14:paraId="6A28CCA6"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917 (96.9)</w:t>
            </w:r>
          </w:p>
        </w:tc>
        <w:tc>
          <w:tcPr>
            <w:tcW w:w="1844" w:type="dxa"/>
            <w:gridSpan w:val="2"/>
            <w:tcBorders>
              <w:top w:val="nil"/>
              <w:left w:val="nil"/>
              <w:bottom w:val="nil"/>
              <w:right w:val="nil"/>
            </w:tcBorders>
            <w:shd w:val="clear" w:color="auto" w:fill="auto"/>
            <w:noWrap/>
            <w:vAlign w:val="bottom"/>
            <w:hideMark/>
          </w:tcPr>
          <w:p w14:paraId="3A3FE07C"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1166 (96.5)</w:t>
            </w:r>
          </w:p>
        </w:tc>
        <w:tc>
          <w:tcPr>
            <w:tcW w:w="1844" w:type="dxa"/>
            <w:gridSpan w:val="2"/>
            <w:tcBorders>
              <w:top w:val="nil"/>
              <w:left w:val="nil"/>
              <w:bottom w:val="nil"/>
              <w:right w:val="nil"/>
            </w:tcBorders>
            <w:shd w:val="clear" w:color="auto" w:fill="auto"/>
            <w:noWrap/>
            <w:vAlign w:val="bottom"/>
            <w:hideMark/>
          </w:tcPr>
          <w:p w14:paraId="3F93C94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1921 (96.8)</w:t>
            </w:r>
          </w:p>
        </w:tc>
        <w:tc>
          <w:tcPr>
            <w:tcW w:w="838" w:type="dxa"/>
            <w:gridSpan w:val="2"/>
            <w:tcBorders>
              <w:top w:val="nil"/>
              <w:left w:val="nil"/>
              <w:bottom w:val="nil"/>
              <w:right w:val="nil"/>
            </w:tcBorders>
            <w:shd w:val="clear" w:color="auto" w:fill="auto"/>
            <w:noWrap/>
            <w:vAlign w:val="bottom"/>
            <w:hideMark/>
          </w:tcPr>
          <w:p w14:paraId="239D15D7" w14:textId="77777777" w:rsidR="004906E5" w:rsidRPr="00803B40" w:rsidRDefault="004906E5" w:rsidP="00507A14">
            <w:pPr>
              <w:spacing w:before="0" w:line="240" w:lineRule="auto"/>
              <w:jc w:val="center"/>
              <w:rPr>
                <w:rFonts w:cs="Calibri"/>
                <w:color w:val="000000"/>
                <w:sz w:val="16"/>
                <w:szCs w:val="16"/>
                <w:lang w:eastAsia="en-GB"/>
              </w:rPr>
            </w:pPr>
          </w:p>
        </w:tc>
      </w:tr>
      <w:tr w:rsidR="004906E5" w:rsidRPr="00803B40" w14:paraId="67431659" w14:textId="77777777" w:rsidTr="00507A14">
        <w:trPr>
          <w:trHeight w:val="240"/>
        </w:trPr>
        <w:tc>
          <w:tcPr>
            <w:tcW w:w="3869" w:type="dxa"/>
            <w:gridSpan w:val="3"/>
            <w:tcBorders>
              <w:top w:val="nil"/>
              <w:left w:val="nil"/>
              <w:bottom w:val="nil"/>
              <w:right w:val="nil"/>
            </w:tcBorders>
            <w:shd w:val="clear" w:color="auto" w:fill="auto"/>
            <w:noWrap/>
            <w:vAlign w:val="bottom"/>
            <w:hideMark/>
          </w:tcPr>
          <w:p w14:paraId="3F6F1ED4"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Any Complication</w:t>
            </w:r>
          </w:p>
        </w:tc>
        <w:tc>
          <w:tcPr>
            <w:tcW w:w="1844" w:type="dxa"/>
            <w:gridSpan w:val="2"/>
            <w:tcBorders>
              <w:top w:val="nil"/>
              <w:left w:val="nil"/>
              <w:bottom w:val="nil"/>
              <w:right w:val="nil"/>
            </w:tcBorders>
            <w:shd w:val="clear" w:color="auto" w:fill="auto"/>
            <w:noWrap/>
            <w:vAlign w:val="bottom"/>
            <w:hideMark/>
          </w:tcPr>
          <w:p w14:paraId="24FE7259"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212 (22.5) </w:t>
            </w:r>
          </w:p>
        </w:tc>
        <w:tc>
          <w:tcPr>
            <w:tcW w:w="1844" w:type="dxa"/>
            <w:gridSpan w:val="2"/>
            <w:tcBorders>
              <w:top w:val="nil"/>
              <w:left w:val="nil"/>
              <w:bottom w:val="nil"/>
              <w:right w:val="nil"/>
            </w:tcBorders>
            <w:shd w:val="clear" w:color="auto" w:fill="auto"/>
            <w:noWrap/>
            <w:vAlign w:val="bottom"/>
            <w:hideMark/>
          </w:tcPr>
          <w:p w14:paraId="5075972C"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407 (33.9) </w:t>
            </w:r>
          </w:p>
        </w:tc>
        <w:tc>
          <w:tcPr>
            <w:tcW w:w="1844" w:type="dxa"/>
            <w:gridSpan w:val="2"/>
            <w:tcBorders>
              <w:top w:val="nil"/>
              <w:left w:val="nil"/>
              <w:bottom w:val="nil"/>
              <w:right w:val="nil"/>
            </w:tcBorders>
            <w:shd w:val="clear" w:color="auto" w:fill="auto"/>
            <w:noWrap/>
            <w:vAlign w:val="bottom"/>
            <w:hideMark/>
          </w:tcPr>
          <w:p w14:paraId="4A3560D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712 (36.2) </w:t>
            </w:r>
          </w:p>
        </w:tc>
        <w:tc>
          <w:tcPr>
            <w:tcW w:w="838" w:type="dxa"/>
            <w:gridSpan w:val="2"/>
            <w:tcBorders>
              <w:top w:val="nil"/>
              <w:left w:val="nil"/>
              <w:bottom w:val="nil"/>
              <w:right w:val="nil"/>
            </w:tcBorders>
            <w:shd w:val="clear" w:color="auto" w:fill="auto"/>
            <w:noWrap/>
            <w:vAlign w:val="bottom"/>
            <w:hideMark/>
          </w:tcPr>
          <w:p w14:paraId="7CD089CA"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lt;0.001</w:t>
            </w:r>
          </w:p>
        </w:tc>
      </w:tr>
      <w:tr w:rsidR="004906E5" w:rsidRPr="00803B40" w14:paraId="3DA0E026" w14:textId="77777777" w:rsidTr="00507A14">
        <w:trPr>
          <w:trHeight w:val="240"/>
        </w:trPr>
        <w:tc>
          <w:tcPr>
            <w:tcW w:w="3869" w:type="dxa"/>
            <w:gridSpan w:val="3"/>
            <w:tcBorders>
              <w:top w:val="nil"/>
              <w:left w:val="nil"/>
              <w:bottom w:val="nil"/>
              <w:right w:val="nil"/>
            </w:tcBorders>
            <w:shd w:val="clear" w:color="auto" w:fill="auto"/>
            <w:noWrap/>
            <w:vAlign w:val="bottom"/>
            <w:hideMark/>
          </w:tcPr>
          <w:p w14:paraId="13BD39DD"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Respiratory Complication</w:t>
            </w:r>
          </w:p>
        </w:tc>
        <w:tc>
          <w:tcPr>
            <w:tcW w:w="1844" w:type="dxa"/>
            <w:gridSpan w:val="2"/>
            <w:tcBorders>
              <w:top w:val="nil"/>
              <w:left w:val="nil"/>
              <w:bottom w:val="nil"/>
              <w:right w:val="nil"/>
            </w:tcBorders>
            <w:shd w:val="clear" w:color="auto" w:fill="auto"/>
            <w:noWrap/>
            <w:vAlign w:val="bottom"/>
            <w:hideMark/>
          </w:tcPr>
          <w:p w14:paraId="5D618B7B"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84 (8.9) </w:t>
            </w:r>
          </w:p>
        </w:tc>
        <w:tc>
          <w:tcPr>
            <w:tcW w:w="1844" w:type="dxa"/>
            <w:gridSpan w:val="2"/>
            <w:tcBorders>
              <w:top w:val="nil"/>
              <w:left w:val="nil"/>
              <w:bottom w:val="nil"/>
              <w:right w:val="nil"/>
            </w:tcBorders>
            <w:shd w:val="clear" w:color="auto" w:fill="auto"/>
            <w:noWrap/>
            <w:vAlign w:val="bottom"/>
            <w:hideMark/>
          </w:tcPr>
          <w:p w14:paraId="0230D05E"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97 (16.3) </w:t>
            </w:r>
          </w:p>
        </w:tc>
        <w:tc>
          <w:tcPr>
            <w:tcW w:w="1844" w:type="dxa"/>
            <w:gridSpan w:val="2"/>
            <w:tcBorders>
              <w:top w:val="nil"/>
              <w:left w:val="nil"/>
              <w:bottom w:val="nil"/>
              <w:right w:val="nil"/>
            </w:tcBorders>
            <w:shd w:val="clear" w:color="auto" w:fill="auto"/>
            <w:noWrap/>
            <w:vAlign w:val="bottom"/>
            <w:hideMark/>
          </w:tcPr>
          <w:p w14:paraId="25B66218"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33 (16.8) </w:t>
            </w:r>
          </w:p>
        </w:tc>
        <w:tc>
          <w:tcPr>
            <w:tcW w:w="838" w:type="dxa"/>
            <w:gridSpan w:val="2"/>
            <w:tcBorders>
              <w:top w:val="nil"/>
              <w:left w:val="nil"/>
              <w:bottom w:val="nil"/>
              <w:right w:val="nil"/>
            </w:tcBorders>
            <w:shd w:val="clear" w:color="auto" w:fill="auto"/>
            <w:noWrap/>
            <w:vAlign w:val="bottom"/>
            <w:hideMark/>
          </w:tcPr>
          <w:p w14:paraId="60DDF22F"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lt;0.001</w:t>
            </w:r>
          </w:p>
        </w:tc>
      </w:tr>
      <w:tr w:rsidR="004906E5" w:rsidRPr="00803B40" w14:paraId="4168D467" w14:textId="77777777" w:rsidTr="00507A14">
        <w:trPr>
          <w:trHeight w:val="240"/>
        </w:trPr>
        <w:tc>
          <w:tcPr>
            <w:tcW w:w="3869" w:type="dxa"/>
            <w:gridSpan w:val="3"/>
            <w:tcBorders>
              <w:top w:val="nil"/>
              <w:left w:val="nil"/>
              <w:bottom w:val="nil"/>
              <w:right w:val="nil"/>
            </w:tcBorders>
            <w:shd w:val="clear" w:color="auto" w:fill="auto"/>
            <w:noWrap/>
            <w:vAlign w:val="bottom"/>
            <w:hideMark/>
          </w:tcPr>
          <w:p w14:paraId="5FC3DAEF"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Anastomotic Leak</w:t>
            </w:r>
          </w:p>
        </w:tc>
        <w:tc>
          <w:tcPr>
            <w:tcW w:w="1844" w:type="dxa"/>
            <w:gridSpan w:val="2"/>
            <w:tcBorders>
              <w:top w:val="nil"/>
              <w:left w:val="nil"/>
              <w:bottom w:val="nil"/>
              <w:right w:val="nil"/>
            </w:tcBorders>
            <w:shd w:val="clear" w:color="auto" w:fill="auto"/>
            <w:noWrap/>
            <w:vAlign w:val="bottom"/>
            <w:hideMark/>
          </w:tcPr>
          <w:p w14:paraId="77B2E773"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37 (3.9) </w:t>
            </w:r>
          </w:p>
        </w:tc>
        <w:tc>
          <w:tcPr>
            <w:tcW w:w="1844" w:type="dxa"/>
            <w:gridSpan w:val="2"/>
            <w:tcBorders>
              <w:top w:val="nil"/>
              <w:left w:val="nil"/>
              <w:bottom w:val="nil"/>
              <w:right w:val="nil"/>
            </w:tcBorders>
            <w:shd w:val="clear" w:color="auto" w:fill="auto"/>
            <w:noWrap/>
            <w:vAlign w:val="bottom"/>
            <w:hideMark/>
          </w:tcPr>
          <w:p w14:paraId="256624CF"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67 (5.6) </w:t>
            </w:r>
          </w:p>
        </w:tc>
        <w:tc>
          <w:tcPr>
            <w:tcW w:w="1844" w:type="dxa"/>
            <w:gridSpan w:val="2"/>
            <w:tcBorders>
              <w:top w:val="nil"/>
              <w:left w:val="nil"/>
              <w:bottom w:val="nil"/>
              <w:right w:val="nil"/>
            </w:tcBorders>
            <w:shd w:val="clear" w:color="auto" w:fill="auto"/>
            <w:noWrap/>
            <w:vAlign w:val="bottom"/>
            <w:hideMark/>
          </w:tcPr>
          <w:p w14:paraId="5A9EE0C1"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15 (5.8) </w:t>
            </w:r>
          </w:p>
        </w:tc>
        <w:tc>
          <w:tcPr>
            <w:tcW w:w="838" w:type="dxa"/>
            <w:gridSpan w:val="2"/>
            <w:tcBorders>
              <w:top w:val="nil"/>
              <w:left w:val="nil"/>
              <w:bottom w:val="nil"/>
              <w:right w:val="nil"/>
            </w:tcBorders>
            <w:shd w:val="clear" w:color="auto" w:fill="auto"/>
            <w:noWrap/>
            <w:vAlign w:val="bottom"/>
            <w:hideMark/>
          </w:tcPr>
          <w:p w14:paraId="1C2137DD"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088</w:t>
            </w:r>
          </w:p>
        </w:tc>
      </w:tr>
      <w:tr w:rsidR="004906E5" w:rsidRPr="00803B40" w14:paraId="084D5740" w14:textId="77777777" w:rsidTr="00507A14">
        <w:trPr>
          <w:trHeight w:val="240"/>
        </w:trPr>
        <w:tc>
          <w:tcPr>
            <w:tcW w:w="3869" w:type="dxa"/>
            <w:gridSpan w:val="3"/>
            <w:tcBorders>
              <w:top w:val="nil"/>
              <w:left w:val="nil"/>
              <w:bottom w:val="nil"/>
              <w:right w:val="nil"/>
            </w:tcBorders>
            <w:shd w:val="clear" w:color="auto" w:fill="auto"/>
            <w:noWrap/>
            <w:vAlign w:val="bottom"/>
            <w:hideMark/>
          </w:tcPr>
          <w:p w14:paraId="6DA95951"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Length of stay (days)</w:t>
            </w:r>
          </w:p>
        </w:tc>
        <w:tc>
          <w:tcPr>
            <w:tcW w:w="1844" w:type="dxa"/>
            <w:gridSpan w:val="2"/>
            <w:tcBorders>
              <w:top w:val="nil"/>
              <w:left w:val="nil"/>
              <w:bottom w:val="nil"/>
              <w:right w:val="nil"/>
            </w:tcBorders>
            <w:shd w:val="clear" w:color="auto" w:fill="auto"/>
            <w:noWrap/>
            <w:vAlign w:val="bottom"/>
            <w:hideMark/>
          </w:tcPr>
          <w:p w14:paraId="14D479D4"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9.00 [7.00, 13.00]</w:t>
            </w:r>
          </w:p>
        </w:tc>
        <w:tc>
          <w:tcPr>
            <w:tcW w:w="1844" w:type="dxa"/>
            <w:gridSpan w:val="2"/>
            <w:tcBorders>
              <w:top w:val="nil"/>
              <w:left w:val="nil"/>
              <w:bottom w:val="nil"/>
              <w:right w:val="nil"/>
            </w:tcBorders>
            <w:shd w:val="clear" w:color="auto" w:fill="auto"/>
            <w:noWrap/>
            <w:vAlign w:val="bottom"/>
            <w:hideMark/>
          </w:tcPr>
          <w:p w14:paraId="3652882B"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2.00 [9.00, 16.00]</w:t>
            </w:r>
          </w:p>
        </w:tc>
        <w:tc>
          <w:tcPr>
            <w:tcW w:w="1844" w:type="dxa"/>
            <w:gridSpan w:val="2"/>
            <w:tcBorders>
              <w:top w:val="nil"/>
              <w:left w:val="nil"/>
              <w:bottom w:val="nil"/>
              <w:right w:val="nil"/>
            </w:tcBorders>
            <w:shd w:val="clear" w:color="auto" w:fill="auto"/>
            <w:noWrap/>
            <w:vAlign w:val="bottom"/>
            <w:hideMark/>
          </w:tcPr>
          <w:p w14:paraId="173E9E68"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 xml:space="preserve"> 12.00 [9.00, 17.00]</w:t>
            </w:r>
          </w:p>
        </w:tc>
        <w:tc>
          <w:tcPr>
            <w:tcW w:w="838" w:type="dxa"/>
            <w:gridSpan w:val="2"/>
            <w:tcBorders>
              <w:top w:val="nil"/>
              <w:left w:val="nil"/>
              <w:bottom w:val="nil"/>
              <w:right w:val="nil"/>
            </w:tcBorders>
            <w:shd w:val="clear" w:color="auto" w:fill="auto"/>
            <w:noWrap/>
            <w:vAlign w:val="bottom"/>
            <w:hideMark/>
          </w:tcPr>
          <w:p w14:paraId="584FCBE1"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lt;0.001¶</w:t>
            </w:r>
          </w:p>
        </w:tc>
      </w:tr>
      <w:tr w:rsidR="004906E5" w:rsidRPr="00803B40" w14:paraId="63F2F472" w14:textId="77777777" w:rsidTr="00507A14">
        <w:trPr>
          <w:trHeight w:val="240"/>
        </w:trPr>
        <w:tc>
          <w:tcPr>
            <w:tcW w:w="3869" w:type="dxa"/>
            <w:gridSpan w:val="3"/>
            <w:tcBorders>
              <w:top w:val="nil"/>
              <w:left w:val="nil"/>
              <w:bottom w:val="nil"/>
              <w:right w:val="nil"/>
            </w:tcBorders>
            <w:shd w:val="clear" w:color="auto" w:fill="auto"/>
            <w:noWrap/>
            <w:vAlign w:val="bottom"/>
            <w:hideMark/>
          </w:tcPr>
          <w:p w14:paraId="1A18E3EE"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Diagnosis to resection (days)</w:t>
            </w:r>
          </w:p>
        </w:tc>
        <w:tc>
          <w:tcPr>
            <w:tcW w:w="1844" w:type="dxa"/>
            <w:gridSpan w:val="2"/>
            <w:tcBorders>
              <w:top w:val="nil"/>
              <w:left w:val="nil"/>
              <w:bottom w:val="nil"/>
              <w:right w:val="nil"/>
            </w:tcBorders>
            <w:shd w:val="clear" w:color="auto" w:fill="auto"/>
            <w:noWrap/>
            <w:vAlign w:val="bottom"/>
            <w:hideMark/>
          </w:tcPr>
          <w:p w14:paraId="47ECE559"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150.00 [136.00, 167.00]</w:t>
            </w:r>
          </w:p>
        </w:tc>
        <w:tc>
          <w:tcPr>
            <w:tcW w:w="1844" w:type="dxa"/>
            <w:gridSpan w:val="2"/>
            <w:tcBorders>
              <w:top w:val="nil"/>
              <w:left w:val="nil"/>
              <w:bottom w:val="nil"/>
              <w:right w:val="nil"/>
            </w:tcBorders>
            <w:shd w:val="clear" w:color="auto" w:fill="auto"/>
            <w:noWrap/>
            <w:vAlign w:val="bottom"/>
            <w:hideMark/>
          </w:tcPr>
          <w:p w14:paraId="66275089"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153.00 [140.00, 171.00]</w:t>
            </w:r>
          </w:p>
        </w:tc>
        <w:tc>
          <w:tcPr>
            <w:tcW w:w="1844" w:type="dxa"/>
            <w:gridSpan w:val="2"/>
            <w:tcBorders>
              <w:top w:val="nil"/>
              <w:left w:val="nil"/>
              <w:bottom w:val="nil"/>
              <w:right w:val="nil"/>
            </w:tcBorders>
            <w:shd w:val="clear" w:color="auto" w:fill="auto"/>
            <w:noWrap/>
            <w:vAlign w:val="bottom"/>
            <w:hideMark/>
          </w:tcPr>
          <w:p w14:paraId="0D49835F"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155.00 [140.00, 173.00]</w:t>
            </w:r>
          </w:p>
        </w:tc>
        <w:tc>
          <w:tcPr>
            <w:tcW w:w="838" w:type="dxa"/>
            <w:gridSpan w:val="2"/>
            <w:tcBorders>
              <w:top w:val="nil"/>
              <w:left w:val="nil"/>
              <w:bottom w:val="nil"/>
              <w:right w:val="nil"/>
            </w:tcBorders>
            <w:shd w:val="clear" w:color="auto" w:fill="auto"/>
            <w:noWrap/>
            <w:vAlign w:val="bottom"/>
            <w:hideMark/>
          </w:tcPr>
          <w:p w14:paraId="584180B1"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lt;0.001¶</w:t>
            </w:r>
          </w:p>
        </w:tc>
      </w:tr>
      <w:tr w:rsidR="004906E5" w:rsidRPr="00803B40" w14:paraId="32595570" w14:textId="77777777" w:rsidTr="00507A14">
        <w:trPr>
          <w:trHeight w:val="240"/>
        </w:trPr>
        <w:tc>
          <w:tcPr>
            <w:tcW w:w="3869" w:type="dxa"/>
            <w:gridSpan w:val="3"/>
            <w:tcBorders>
              <w:top w:val="nil"/>
              <w:left w:val="nil"/>
              <w:bottom w:val="single" w:sz="8" w:space="0" w:color="auto"/>
              <w:right w:val="nil"/>
            </w:tcBorders>
            <w:shd w:val="clear" w:color="auto" w:fill="auto"/>
            <w:noWrap/>
            <w:vAlign w:val="bottom"/>
            <w:hideMark/>
          </w:tcPr>
          <w:p w14:paraId="7A9893B3"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Postoperative Chemotherapy</w:t>
            </w:r>
          </w:p>
        </w:tc>
        <w:tc>
          <w:tcPr>
            <w:tcW w:w="1844" w:type="dxa"/>
            <w:gridSpan w:val="2"/>
            <w:tcBorders>
              <w:top w:val="nil"/>
              <w:left w:val="nil"/>
              <w:bottom w:val="nil"/>
              <w:right w:val="nil"/>
            </w:tcBorders>
            <w:shd w:val="clear" w:color="auto" w:fill="auto"/>
            <w:noWrap/>
            <w:vAlign w:val="bottom"/>
            <w:hideMark/>
          </w:tcPr>
          <w:p w14:paraId="4A673582"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406 (42.9)</w:t>
            </w:r>
          </w:p>
        </w:tc>
        <w:tc>
          <w:tcPr>
            <w:tcW w:w="1844" w:type="dxa"/>
            <w:gridSpan w:val="2"/>
            <w:tcBorders>
              <w:top w:val="nil"/>
              <w:left w:val="nil"/>
              <w:bottom w:val="nil"/>
              <w:right w:val="nil"/>
            </w:tcBorders>
            <w:shd w:val="clear" w:color="auto" w:fill="auto"/>
            <w:noWrap/>
            <w:vAlign w:val="bottom"/>
            <w:hideMark/>
          </w:tcPr>
          <w:p w14:paraId="747CA34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437 (36.2)</w:t>
            </w:r>
          </w:p>
        </w:tc>
        <w:tc>
          <w:tcPr>
            <w:tcW w:w="1844" w:type="dxa"/>
            <w:gridSpan w:val="2"/>
            <w:tcBorders>
              <w:top w:val="nil"/>
              <w:left w:val="nil"/>
              <w:bottom w:val="nil"/>
              <w:right w:val="nil"/>
            </w:tcBorders>
            <w:shd w:val="clear" w:color="auto" w:fill="auto"/>
            <w:noWrap/>
            <w:vAlign w:val="bottom"/>
            <w:hideMark/>
          </w:tcPr>
          <w:p w14:paraId="6C8FC515"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750 (37.8)</w:t>
            </w:r>
          </w:p>
        </w:tc>
        <w:tc>
          <w:tcPr>
            <w:tcW w:w="838" w:type="dxa"/>
            <w:gridSpan w:val="2"/>
            <w:tcBorders>
              <w:top w:val="nil"/>
              <w:left w:val="nil"/>
              <w:bottom w:val="nil"/>
              <w:right w:val="nil"/>
            </w:tcBorders>
            <w:shd w:val="clear" w:color="auto" w:fill="auto"/>
            <w:noWrap/>
            <w:vAlign w:val="bottom"/>
            <w:hideMark/>
          </w:tcPr>
          <w:p w14:paraId="6288BA20" w14:textId="77777777" w:rsidR="004906E5" w:rsidRPr="00803B40" w:rsidRDefault="004906E5" w:rsidP="00507A14">
            <w:pPr>
              <w:spacing w:before="0" w:line="240" w:lineRule="auto"/>
              <w:jc w:val="center"/>
              <w:rPr>
                <w:rFonts w:cs="Calibri"/>
                <w:color w:val="000000"/>
                <w:sz w:val="16"/>
                <w:szCs w:val="16"/>
                <w:lang w:eastAsia="en-GB"/>
              </w:rPr>
            </w:pPr>
            <w:r w:rsidRPr="00803B40">
              <w:rPr>
                <w:rFonts w:cs="Calibri"/>
                <w:color w:val="000000"/>
                <w:sz w:val="16"/>
                <w:szCs w:val="16"/>
                <w:lang w:eastAsia="en-GB"/>
              </w:rPr>
              <w:t>0.004</w:t>
            </w:r>
          </w:p>
        </w:tc>
      </w:tr>
      <w:tr w:rsidR="004906E5" w:rsidRPr="00803B40" w14:paraId="3EA26893" w14:textId="77777777" w:rsidTr="00507A14">
        <w:trPr>
          <w:trHeight w:val="240"/>
        </w:trPr>
        <w:tc>
          <w:tcPr>
            <w:tcW w:w="10239" w:type="dxa"/>
            <w:gridSpan w:val="11"/>
            <w:tcBorders>
              <w:top w:val="single" w:sz="8" w:space="0" w:color="auto"/>
              <w:left w:val="nil"/>
              <w:bottom w:val="single" w:sz="8" w:space="0" w:color="auto"/>
              <w:right w:val="nil"/>
            </w:tcBorders>
            <w:shd w:val="clear" w:color="auto" w:fill="auto"/>
            <w:vAlign w:val="bottom"/>
            <w:hideMark/>
          </w:tcPr>
          <w:p w14:paraId="282F6E2C" w14:textId="77777777" w:rsidR="004906E5" w:rsidRPr="00803B40" w:rsidRDefault="004906E5" w:rsidP="00507A14">
            <w:pPr>
              <w:spacing w:before="0" w:line="240" w:lineRule="auto"/>
              <w:rPr>
                <w:rFonts w:cs="Calibri"/>
                <w:color w:val="000000"/>
                <w:sz w:val="16"/>
                <w:szCs w:val="16"/>
                <w:lang w:eastAsia="en-GB"/>
              </w:rPr>
            </w:pPr>
            <w:r w:rsidRPr="00803B40">
              <w:rPr>
                <w:rFonts w:cs="Calibri"/>
                <w:color w:val="000000"/>
                <w:sz w:val="16"/>
                <w:szCs w:val="16"/>
                <w:lang w:eastAsia="en-GB"/>
              </w:rPr>
              <w:t>Data presented as absolute number (%) and median (IQR), § χ2 test, except ¶ MWU test. GEJ = Gastro-esophageal junction, CRM = Circumferential resection margin, *Index of multiple deprivation</w:t>
            </w:r>
          </w:p>
        </w:tc>
      </w:tr>
    </w:tbl>
    <w:p w14:paraId="77929A07" w14:textId="77777777" w:rsidR="004906E5" w:rsidRDefault="004906E5" w:rsidP="004906E5">
      <w:pPr>
        <w:widowControl w:val="0"/>
        <w:autoSpaceDE w:val="0"/>
        <w:autoSpaceDN w:val="0"/>
        <w:adjustRightInd w:val="0"/>
        <w:ind w:left="640" w:hanging="640"/>
        <w:rPr>
          <w:sz w:val="24"/>
          <w:szCs w:val="24"/>
        </w:rPr>
      </w:pPr>
    </w:p>
    <w:p w14:paraId="4E2BFB73" w14:textId="77777777" w:rsidR="004906E5" w:rsidRDefault="004906E5" w:rsidP="004906E5">
      <w:pPr>
        <w:widowControl w:val="0"/>
        <w:autoSpaceDE w:val="0"/>
        <w:autoSpaceDN w:val="0"/>
        <w:adjustRightInd w:val="0"/>
        <w:ind w:left="640" w:hanging="640"/>
        <w:rPr>
          <w:sz w:val="24"/>
          <w:szCs w:val="24"/>
        </w:rPr>
      </w:pPr>
    </w:p>
    <w:p w14:paraId="085A3CD4" w14:textId="77777777" w:rsidR="004906E5" w:rsidRDefault="004906E5" w:rsidP="004906E5">
      <w:pPr>
        <w:widowControl w:val="0"/>
        <w:autoSpaceDE w:val="0"/>
        <w:autoSpaceDN w:val="0"/>
        <w:adjustRightInd w:val="0"/>
        <w:ind w:left="640" w:hanging="640"/>
        <w:rPr>
          <w:sz w:val="24"/>
          <w:szCs w:val="24"/>
        </w:rPr>
      </w:pPr>
    </w:p>
    <w:p w14:paraId="08DC4086" w14:textId="77777777" w:rsidR="004906E5" w:rsidRDefault="004906E5" w:rsidP="004906E5">
      <w:pPr>
        <w:widowControl w:val="0"/>
        <w:autoSpaceDE w:val="0"/>
        <w:autoSpaceDN w:val="0"/>
        <w:adjustRightInd w:val="0"/>
        <w:ind w:left="640" w:hanging="640"/>
        <w:rPr>
          <w:sz w:val="24"/>
          <w:szCs w:val="24"/>
        </w:rPr>
      </w:pPr>
      <w:r>
        <w:rPr>
          <w:sz w:val="24"/>
          <w:szCs w:val="24"/>
        </w:rPr>
        <w:t>Supplementary Table 4: Estimated benefit of receipt of postoperative chemotherapy dependent on tumour site and nodal involvement</w:t>
      </w:r>
    </w:p>
    <w:p w14:paraId="04A40E4E" w14:textId="77777777" w:rsidR="004906E5" w:rsidRDefault="004906E5" w:rsidP="004906E5">
      <w:pPr>
        <w:widowControl w:val="0"/>
        <w:autoSpaceDE w:val="0"/>
        <w:autoSpaceDN w:val="0"/>
        <w:adjustRightInd w:val="0"/>
        <w:ind w:left="640" w:hanging="640"/>
        <w:rPr>
          <w:sz w:val="24"/>
          <w:szCs w:val="24"/>
        </w:rPr>
      </w:pPr>
    </w:p>
    <w:tbl>
      <w:tblPr>
        <w:tblW w:w="9272" w:type="dxa"/>
        <w:tblLayout w:type="fixed"/>
        <w:tblLook w:val="04A0" w:firstRow="1" w:lastRow="0" w:firstColumn="1" w:lastColumn="0" w:noHBand="0" w:noVBand="1"/>
      </w:tblPr>
      <w:tblGrid>
        <w:gridCol w:w="1471"/>
        <w:gridCol w:w="927"/>
        <w:gridCol w:w="1106"/>
        <w:gridCol w:w="992"/>
        <w:gridCol w:w="1562"/>
        <w:gridCol w:w="661"/>
        <w:gridCol w:w="1645"/>
        <w:gridCol w:w="664"/>
        <w:gridCol w:w="244"/>
      </w:tblGrid>
      <w:tr w:rsidR="004906E5" w:rsidRPr="00547A4E" w14:paraId="36A2E75C" w14:textId="77777777" w:rsidTr="00507A14">
        <w:trPr>
          <w:gridAfter w:val="1"/>
          <w:wAfter w:w="244" w:type="dxa"/>
          <w:trHeight w:val="320"/>
        </w:trPr>
        <w:tc>
          <w:tcPr>
            <w:tcW w:w="1472" w:type="dxa"/>
            <w:vMerge w:val="restart"/>
            <w:tcBorders>
              <w:top w:val="single" w:sz="8" w:space="0" w:color="auto"/>
              <w:left w:val="nil"/>
              <w:bottom w:val="single" w:sz="8" w:space="0" w:color="000000"/>
              <w:right w:val="nil"/>
            </w:tcBorders>
            <w:shd w:val="clear" w:color="auto" w:fill="auto"/>
            <w:vAlign w:val="center"/>
            <w:hideMark/>
          </w:tcPr>
          <w:p w14:paraId="24C56D9A"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 xml:space="preserve">Cohort </w:t>
            </w:r>
          </w:p>
        </w:tc>
        <w:tc>
          <w:tcPr>
            <w:tcW w:w="928" w:type="dxa"/>
            <w:vMerge w:val="restart"/>
            <w:tcBorders>
              <w:top w:val="single" w:sz="8" w:space="0" w:color="auto"/>
              <w:left w:val="nil"/>
              <w:bottom w:val="single" w:sz="8" w:space="0" w:color="000000"/>
              <w:right w:val="nil"/>
            </w:tcBorders>
            <w:shd w:val="clear" w:color="auto" w:fill="auto"/>
            <w:vAlign w:val="center"/>
            <w:hideMark/>
          </w:tcPr>
          <w:p w14:paraId="450A6751"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Cases (n^) Observed/</w:t>
            </w:r>
            <w:r>
              <w:rPr>
                <w:rFonts w:cs="Calibri"/>
                <w:color w:val="000000"/>
                <w:sz w:val="16"/>
                <w:szCs w:val="16"/>
                <w:lang w:eastAsia="en-GB"/>
              </w:rPr>
              <w:t xml:space="preserve"> </w:t>
            </w:r>
            <w:r w:rsidRPr="00547A4E">
              <w:rPr>
                <w:rFonts w:cs="Calibri"/>
                <w:color w:val="000000"/>
                <w:sz w:val="16"/>
                <w:szCs w:val="16"/>
                <w:lang w:eastAsia="en-GB"/>
              </w:rPr>
              <w:t xml:space="preserve">Treated </w:t>
            </w:r>
          </w:p>
        </w:tc>
        <w:tc>
          <w:tcPr>
            <w:tcW w:w="1106" w:type="dxa"/>
            <w:vMerge w:val="restart"/>
            <w:tcBorders>
              <w:top w:val="single" w:sz="8" w:space="0" w:color="auto"/>
              <w:left w:val="nil"/>
              <w:bottom w:val="single" w:sz="8" w:space="0" w:color="000000"/>
              <w:right w:val="nil"/>
            </w:tcBorders>
            <w:shd w:val="clear" w:color="auto" w:fill="auto"/>
            <w:vAlign w:val="center"/>
            <w:hideMark/>
          </w:tcPr>
          <w:p w14:paraId="3B2A5502"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3-year Survival Observed (%)</w:t>
            </w:r>
          </w:p>
        </w:tc>
        <w:tc>
          <w:tcPr>
            <w:tcW w:w="992" w:type="dxa"/>
            <w:vMerge w:val="restart"/>
            <w:tcBorders>
              <w:top w:val="single" w:sz="8" w:space="0" w:color="auto"/>
              <w:left w:val="nil"/>
              <w:bottom w:val="single" w:sz="8" w:space="0" w:color="000000"/>
              <w:right w:val="nil"/>
            </w:tcBorders>
            <w:shd w:val="clear" w:color="auto" w:fill="auto"/>
            <w:vAlign w:val="center"/>
            <w:hideMark/>
          </w:tcPr>
          <w:p w14:paraId="620C0B9C"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3-year Survival Treated (%)</w:t>
            </w:r>
          </w:p>
        </w:tc>
        <w:tc>
          <w:tcPr>
            <w:tcW w:w="1562" w:type="dxa"/>
            <w:vMerge w:val="restart"/>
            <w:tcBorders>
              <w:top w:val="single" w:sz="8" w:space="0" w:color="auto"/>
              <w:left w:val="nil"/>
              <w:bottom w:val="single" w:sz="8" w:space="0" w:color="000000"/>
              <w:right w:val="nil"/>
            </w:tcBorders>
            <w:shd w:val="clear" w:color="auto" w:fill="auto"/>
            <w:vAlign w:val="center"/>
            <w:hideMark/>
          </w:tcPr>
          <w:p w14:paraId="0326505E"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3-year LED (95% CI)</w:t>
            </w:r>
          </w:p>
        </w:tc>
        <w:tc>
          <w:tcPr>
            <w:tcW w:w="661" w:type="dxa"/>
            <w:vMerge w:val="restart"/>
            <w:tcBorders>
              <w:top w:val="single" w:sz="8" w:space="0" w:color="auto"/>
              <w:left w:val="nil"/>
              <w:bottom w:val="single" w:sz="8" w:space="0" w:color="000000"/>
              <w:right w:val="nil"/>
            </w:tcBorders>
            <w:shd w:val="clear" w:color="auto" w:fill="auto"/>
            <w:vAlign w:val="center"/>
            <w:hideMark/>
          </w:tcPr>
          <w:p w14:paraId="6FE5E0D1"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P</w:t>
            </w:r>
          </w:p>
        </w:tc>
        <w:tc>
          <w:tcPr>
            <w:tcW w:w="1645" w:type="dxa"/>
            <w:vMerge w:val="restart"/>
            <w:tcBorders>
              <w:top w:val="single" w:sz="8" w:space="0" w:color="auto"/>
              <w:left w:val="nil"/>
              <w:bottom w:val="single" w:sz="8" w:space="0" w:color="000000"/>
              <w:right w:val="nil"/>
            </w:tcBorders>
            <w:shd w:val="clear" w:color="auto" w:fill="auto"/>
            <w:vAlign w:val="center"/>
            <w:hideMark/>
          </w:tcPr>
          <w:p w14:paraId="60EE9462"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HR (95% CI)</w:t>
            </w:r>
          </w:p>
        </w:tc>
        <w:tc>
          <w:tcPr>
            <w:tcW w:w="662" w:type="dxa"/>
            <w:vMerge w:val="restart"/>
            <w:tcBorders>
              <w:top w:val="single" w:sz="8" w:space="0" w:color="auto"/>
              <w:left w:val="nil"/>
              <w:bottom w:val="single" w:sz="8" w:space="0" w:color="000000"/>
              <w:right w:val="nil"/>
            </w:tcBorders>
            <w:shd w:val="clear" w:color="auto" w:fill="auto"/>
            <w:vAlign w:val="center"/>
            <w:hideMark/>
          </w:tcPr>
          <w:p w14:paraId="3BBF5815"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P</w:t>
            </w:r>
          </w:p>
        </w:tc>
      </w:tr>
      <w:tr w:rsidR="004906E5" w:rsidRPr="00547A4E" w14:paraId="481A9324" w14:textId="77777777" w:rsidTr="00507A14">
        <w:trPr>
          <w:trHeight w:val="340"/>
        </w:trPr>
        <w:tc>
          <w:tcPr>
            <w:tcW w:w="1472" w:type="dxa"/>
            <w:vMerge/>
            <w:tcBorders>
              <w:top w:val="single" w:sz="8" w:space="0" w:color="auto"/>
              <w:left w:val="nil"/>
              <w:bottom w:val="single" w:sz="8" w:space="0" w:color="000000"/>
              <w:right w:val="nil"/>
            </w:tcBorders>
            <w:vAlign w:val="center"/>
            <w:hideMark/>
          </w:tcPr>
          <w:p w14:paraId="22928413" w14:textId="77777777" w:rsidR="004906E5" w:rsidRPr="00547A4E" w:rsidRDefault="004906E5" w:rsidP="00507A14">
            <w:pPr>
              <w:spacing w:before="0" w:line="240" w:lineRule="auto"/>
              <w:rPr>
                <w:rFonts w:cs="Calibri"/>
                <w:color w:val="000000"/>
                <w:sz w:val="16"/>
                <w:szCs w:val="16"/>
                <w:lang w:eastAsia="en-GB"/>
              </w:rPr>
            </w:pPr>
          </w:p>
        </w:tc>
        <w:tc>
          <w:tcPr>
            <w:tcW w:w="928" w:type="dxa"/>
            <w:vMerge/>
            <w:tcBorders>
              <w:top w:val="single" w:sz="8" w:space="0" w:color="auto"/>
              <w:left w:val="nil"/>
              <w:bottom w:val="single" w:sz="8" w:space="0" w:color="000000"/>
              <w:right w:val="nil"/>
            </w:tcBorders>
            <w:vAlign w:val="center"/>
            <w:hideMark/>
          </w:tcPr>
          <w:p w14:paraId="69E18399" w14:textId="77777777" w:rsidR="004906E5" w:rsidRPr="00547A4E" w:rsidRDefault="004906E5" w:rsidP="00507A14">
            <w:pPr>
              <w:spacing w:before="0" w:line="240" w:lineRule="auto"/>
              <w:rPr>
                <w:rFonts w:cs="Calibri"/>
                <w:color w:val="000000"/>
                <w:sz w:val="16"/>
                <w:szCs w:val="16"/>
                <w:lang w:eastAsia="en-GB"/>
              </w:rPr>
            </w:pPr>
          </w:p>
        </w:tc>
        <w:tc>
          <w:tcPr>
            <w:tcW w:w="1106" w:type="dxa"/>
            <w:vMerge/>
            <w:tcBorders>
              <w:top w:val="single" w:sz="8" w:space="0" w:color="auto"/>
              <w:left w:val="nil"/>
              <w:bottom w:val="single" w:sz="8" w:space="0" w:color="000000"/>
              <w:right w:val="nil"/>
            </w:tcBorders>
            <w:vAlign w:val="center"/>
            <w:hideMark/>
          </w:tcPr>
          <w:p w14:paraId="0B82755A" w14:textId="77777777" w:rsidR="004906E5" w:rsidRPr="00547A4E" w:rsidRDefault="004906E5" w:rsidP="00507A14">
            <w:pPr>
              <w:spacing w:before="0" w:line="240" w:lineRule="auto"/>
              <w:rPr>
                <w:rFonts w:cs="Calibri"/>
                <w:color w:val="000000"/>
                <w:sz w:val="16"/>
                <w:szCs w:val="16"/>
                <w:lang w:eastAsia="en-GB"/>
              </w:rPr>
            </w:pPr>
          </w:p>
        </w:tc>
        <w:tc>
          <w:tcPr>
            <w:tcW w:w="992" w:type="dxa"/>
            <w:vMerge/>
            <w:tcBorders>
              <w:top w:val="single" w:sz="8" w:space="0" w:color="auto"/>
              <w:left w:val="nil"/>
              <w:bottom w:val="single" w:sz="8" w:space="0" w:color="000000"/>
              <w:right w:val="nil"/>
            </w:tcBorders>
            <w:vAlign w:val="center"/>
            <w:hideMark/>
          </w:tcPr>
          <w:p w14:paraId="26DCBF56" w14:textId="77777777" w:rsidR="004906E5" w:rsidRPr="00547A4E" w:rsidRDefault="004906E5" w:rsidP="00507A14">
            <w:pPr>
              <w:spacing w:before="0" w:line="240" w:lineRule="auto"/>
              <w:rPr>
                <w:rFonts w:cs="Calibri"/>
                <w:color w:val="000000"/>
                <w:sz w:val="16"/>
                <w:szCs w:val="16"/>
                <w:lang w:eastAsia="en-GB"/>
              </w:rPr>
            </w:pPr>
          </w:p>
        </w:tc>
        <w:tc>
          <w:tcPr>
            <w:tcW w:w="1562" w:type="dxa"/>
            <w:vMerge/>
            <w:tcBorders>
              <w:top w:val="single" w:sz="8" w:space="0" w:color="auto"/>
              <w:left w:val="nil"/>
              <w:bottom w:val="single" w:sz="8" w:space="0" w:color="000000"/>
              <w:right w:val="nil"/>
            </w:tcBorders>
            <w:vAlign w:val="center"/>
            <w:hideMark/>
          </w:tcPr>
          <w:p w14:paraId="7DA4FE36" w14:textId="77777777" w:rsidR="004906E5" w:rsidRPr="00547A4E" w:rsidRDefault="004906E5" w:rsidP="00507A14">
            <w:pPr>
              <w:spacing w:before="0" w:line="240" w:lineRule="auto"/>
              <w:rPr>
                <w:rFonts w:cs="Calibri"/>
                <w:color w:val="000000"/>
                <w:sz w:val="16"/>
                <w:szCs w:val="16"/>
                <w:lang w:eastAsia="en-GB"/>
              </w:rPr>
            </w:pPr>
          </w:p>
        </w:tc>
        <w:tc>
          <w:tcPr>
            <w:tcW w:w="661" w:type="dxa"/>
            <w:vMerge/>
            <w:tcBorders>
              <w:top w:val="single" w:sz="8" w:space="0" w:color="auto"/>
              <w:left w:val="nil"/>
              <w:bottom w:val="single" w:sz="8" w:space="0" w:color="000000"/>
              <w:right w:val="nil"/>
            </w:tcBorders>
            <w:vAlign w:val="center"/>
            <w:hideMark/>
          </w:tcPr>
          <w:p w14:paraId="3DB951C2" w14:textId="77777777" w:rsidR="004906E5" w:rsidRPr="00547A4E" w:rsidRDefault="004906E5" w:rsidP="00507A14">
            <w:pPr>
              <w:spacing w:before="0" w:line="240" w:lineRule="auto"/>
              <w:rPr>
                <w:rFonts w:cs="Calibri"/>
                <w:color w:val="000000"/>
                <w:sz w:val="16"/>
                <w:szCs w:val="16"/>
                <w:lang w:eastAsia="en-GB"/>
              </w:rPr>
            </w:pPr>
          </w:p>
        </w:tc>
        <w:tc>
          <w:tcPr>
            <w:tcW w:w="1645" w:type="dxa"/>
            <w:vMerge/>
            <w:tcBorders>
              <w:top w:val="single" w:sz="8" w:space="0" w:color="auto"/>
              <w:left w:val="nil"/>
              <w:bottom w:val="single" w:sz="8" w:space="0" w:color="000000"/>
              <w:right w:val="nil"/>
            </w:tcBorders>
            <w:vAlign w:val="center"/>
            <w:hideMark/>
          </w:tcPr>
          <w:p w14:paraId="098247F0" w14:textId="77777777" w:rsidR="004906E5" w:rsidRPr="00547A4E" w:rsidRDefault="004906E5" w:rsidP="00507A14">
            <w:pPr>
              <w:spacing w:before="0" w:line="240" w:lineRule="auto"/>
              <w:rPr>
                <w:rFonts w:cs="Calibri"/>
                <w:color w:val="000000"/>
                <w:sz w:val="16"/>
                <w:szCs w:val="16"/>
                <w:lang w:eastAsia="en-GB"/>
              </w:rPr>
            </w:pPr>
          </w:p>
        </w:tc>
        <w:tc>
          <w:tcPr>
            <w:tcW w:w="662" w:type="dxa"/>
            <w:vMerge/>
            <w:tcBorders>
              <w:top w:val="single" w:sz="8" w:space="0" w:color="auto"/>
              <w:left w:val="nil"/>
              <w:bottom w:val="single" w:sz="8" w:space="0" w:color="000000"/>
              <w:right w:val="nil"/>
            </w:tcBorders>
            <w:vAlign w:val="center"/>
            <w:hideMark/>
          </w:tcPr>
          <w:p w14:paraId="660E6819" w14:textId="77777777" w:rsidR="004906E5" w:rsidRPr="00547A4E" w:rsidRDefault="004906E5" w:rsidP="00507A14">
            <w:pPr>
              <w:spacing w:before="0" w:line="240" w:lineRule="auto"/>
              <w:rPr>
                <w:rFonts w:cs="Calibri"/>
                <w:color w:val="000000"/>
                <w:sz w:val="16"/>
                <w:szCs w:val="16"/>
                <w:lang w:eastAsia="en-GB"/>
              </w:rPr>
            </w:pPr>
          </w:p>
        </w:tc>
        <w:tc>
          <w:tcPr>
            <w:tcW w:w="242" w:type="dxa"/>
            <w:tcBorders>
              <w:top w:val="nil"/>
              <w:left w:val="nil"/>
              <w:bottom w:val="nil"/>
              <w:right w:val="nil"/>
            </w:tcBorders>
            <w:shd w:val="clear" w:color="auto" w:fill="auto"/>
            <w:noWrap/>
            <w:vAlign w:val="bottom"/>
            <w:hideMark/>
          </w:tcPr>
          <w:p w14:paraId="51BC83D6" w14:textId="77777777" w:rsidR="004906E5" w:rsidRPr="00547A4E" w:rsidRDefault="004906E5" w:rsidP="00507A14">
            <w:pPr>
              <w:spacing w:before="0" w:line="240" w:lineRule="auto"/>
              <w:jc w:val="center"/>
              <w:rPr>
                <w:rFonts w:cs="Calibri"/>
                <w:color w:val="000000"/>
                <w:sz w:val="16"/>
                <w:szCs w:val="16"/>
                <w:lang w:eastAsia="en-GB"/>
              </w:rPr>
            </w:pPr>
          </w:p>
        </w:tc>
      </w:tr>
      <w:tr w:rsidR="004906E5" w:rsidRPr="00547A4E" w14:paraId="02E2F6AE" w14:textId="77777777" w:rsidTr="00507A14">
        <w:trPr>
          <w:trHeight w:val="320"/>
        </w:trPr>
        <w:tc>
          <w:tcPr>
            <w:tcW w:w="1472" w:type="dxa"/>
            <w:tcBorders>
              <w:top w:val="nil"/>
              <w:left w:val="nil"/>
              <w:bottom w:val="nil"/>
              <w:right w:val="nil"/>
            </w:tcBorders>
            <w:shd w:val="clear" w:color="auto" w:fill="auto"/>
            <w:noWrap/>
            <w:vAlign w:val="center"/>
            <w:hideMark/>
          </w:tcPr>
          <w:p w14:paraId="3E8BA338" w14:textId="77777777" w:rsidR="004906E5" w:rsidRPr="00547A4E" w:rsidRDefault="004906E5" w:rsidP="00507A14">
            <w:pPr>
              <w:spacing w:before="0" w:line="240" w:lineRule="auto"/>
              <w:rPr>
                <w:rFonts w:cs="Calibri"/>
                <w:color w:val="000000"/>
                <w:sz w:val="16"/>
                <w:szCs w:val="16"/>
                <w:lang w:eastAsia="en-GB"/>
              </w:rPr>
            </w:pPr>
            <w:r>
              <w:rPr>
                <w:rFonts w:cs="Calibri"/>
                <w:color w:val="000000"/>
                <w:sz w:val="16"/>
                <w:szCs w:val="16"/>
                <w:lang w:eastAsia="en-GB"/>
              </w:rPr>
              <w:t>Oe</w:t>
            </w:r>
            <w:r w:rsidRPr="00547A4E">
              <w:rPr>
                <w:rFonts w:cs="Calibri"/>
                <w:color w:val="000000"/>
                <w:sz w:val="16"/>
                <w:szCs w:val="16"/>
                <w:lang w:eastAsia="en-GB"/>
              </w:rPr>
              <w:t>sophagus ypN0</w:t>
            </w:r>
          </w:p>
        </w:tc>
        <w:tc>
          <w:tcPr>
            <w:tcW w:w="928" w:type="dxa"/>
            <w:tcBorders>
              <w:top w:val="nil"/>
              <w:left w:val="nil"/>
              <w:bottom w:val="nil"/>
              <w:right w:val="nil"/>
            </w:tcBorders>
            <w:shd w:val="clear" w:color="auto" w:fill="auto"/>
            <w:noWrap/>
            <w:vAlign w:val="center"/>
            <w:hideMark/>
          </w:tcPr>
          <w:p w14:paraId="0E017EB4"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538/310</w:t>
            </w:r>
          </w:p>
        </w:tc>
        <w:tc>
          <w:tcPr>
            <w:tcW w:w="1106" w:type="dxa"/>
            <w:tcBorders>
              <w:top w:val="nil"/>
              <w:left w:val="nil"/>
              <w:bottom w:val="nil"/>
              <w:right w:val="nil"/>
            </w:tcBorders>
            <w:shd w:val="clear" w:color="auto" w:fill="auto"/>
            <w:noWrap/>
            <w:vAlign w:val="center"/>
            <w:hideMark/>
          </w:tcPr>
          <w:p w14:paraId="6A666D52"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79.5</w:t>
            </w:r>
          </w:p>
        </w:tc>
        <w:tc>
          <w:tcPr>
            <w:tcW w:w="992" w:type="dxa"/>
            <w:tcBorders>
              <w:top w:val="nil"/>
              <w:left w:val="nil"/>
              <w:bottom w:val="nil"/>
              <w:right w:val="nil"/>
            </w:tcBorders>
            <w:shd w:val="clear" w:color="auto" w:fill="auto"/>
            <w:vAlign w:val="center"/>
            <w:hideMark/>
          </w:tcPr>
          <w:p w14:paraId="767CC9E3"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88.2</w:t>
            </w:r>
          </w:p>
        </w:tc>
        <w:tc>
          <w:tcPr>
            <w:tcW w:w="1562" w:type="dxa"/>
            <w:tcBorders>
              <w:top w:val="nil"/>
              <w:left w:val="nil"/>
              <w:bottom w:val="nil"/>
              <w:right w:val="nil"/>
            </w:tcBorders>
            <w:shd w:val="clear" w:color="auto" w:fill="auto"/>
            <w:noWrap/>
            <w:vAlign w:val="center"/>
            <w:hideMark/>
          </w:tcPr>
          <w:p w14:paraId="2C5A0745"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1.58 (0.66 - 2.5)</w:t>
            </w:r>
          </w:p>
        </w:tc>
        <w:tc>
          <w:tcPr>
            <w:tcW w:w="661" w:type="dxa"/>
            <w:tcBorders>
              <w:top w:val="nil"/>
              <w:left w:val="nil"/>
              <w:bottom w:val="nil"/>
              <w:right w:val="nil"/>
            </w:tcBorders>
            <w:shd w:val="clear" w:color="auto" w:fill="auto"/>
            <w:noWrap/>
            <w:vAlign w:val="center"/>
            <w:hideMark/>
          </w:tcPr>
          <w:p w14:paraId="14D5BB02"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001</w:t>
            </w:r>
          </w:p>
        </w:tc>
        <w:tc>
          <w:tcPr>
            <w:tcW w:w="1645" w:type="dxa"/>
            <w:tcBorders>
              <w:top w:val="nil"/>
              <w:left w:val="nil"/>
              <w:bottom w:val="nil"/>
              <w:right w:val="nil"/>
            </w:tcBorders>
            <w:shd w:val="clear" w:color="auto" w:fill="auto"/>
            <w:noWrap/>
            <w:vAlign w:val="center"/>
            <w:hideMark/>
          </w:tcPr>
          <w:p w14:paraId="66740681"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692 (0.424 - 1.129)</w:t>
            </w:r>
          </w:p>
        </w:tc>
        <w:tc>
          <w:tcPr>
            <w:tcW w:w="662" w:type="dxa"/>
            <w:tcBorders>
              <w:top w:val="nil"/>
              <w:left w:val="nil"/>
              <w:bottom w:val="nil"/>
              <w:right w:val="nil"/>
            </w:tcBorders>
            <w:shd w:val="clear" w:color="auto" w:fill="auto"/>
            <w:noWrap/>
            <w:vAlign w:val="center"/>
            <w:hideMark/>
          </w:tcPr>
          <w:p w14:paraId="0C2A6758"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141</w:t>
            </w:r>
          </w:p>
        </w:tc>
        <w:tc>
          <w:tcPr>
            <w:tcW w:w="242" w:type="dxa"/>
            <w:vAlign w:val="center"/>
            <w:hideMark/>
          </w:tcPr>
          <w:p w14:paraId="51CB64B3" w14:textId="77777777" w:rsidR="004906E5" w:rsidRPr="00547A4E" w:rsidRDefault="004906E5" w:rsidP="00507A14">
            <w:pPr>
              <w:spacing w:before="0" w:line="240" w:lineRule="auto"/>
              <w:rPr>
                <w:rFonts w:ascii="Times New Roman" w:hAnsi="Times New Roman"/>
                <w:sz w:val="20"/>
                <w:szCs w:val="20"/>
                <w:lang w:eastAsia="en-GB"/>
              </w:rPr>
            </w:pPr>
          </w:p>
        </w:tc>
      </w:tr>
      <w:tr w:rsidR="004906E5" w:rsidRPr="00547A4E" w14:paraId="6BE67672" w14:textId="77777777" w:rsidTr="00507A14">
        <w:trPr>
          <w:trHeight w:val="320"/>
        </w:trPr>
        <w:tc>
          <w:tcPr>
            <w:tcW w:w="1472" w:type="dxa"/>
            <w:tcBorders>
              <w:top w:val="nil"/>
              <w:left w:val="nil"/>
              <w:bottom w:val="nil"/>
              <w:right w:val="nil"/>
            </w:tcBorders>
            <w:shd w:val="clear" w:color="auto" w:fill="auto"/>
            <w:noWrap/>
            <w:vAlign w:val="center"/>
            <w:hideMark/>
          </w:tcPr>
          <w:p w14:paraId="581E27E8" w14:textId="77777777" w:rsidR="004906E5" w:rsidRPr="00547A4E" w:rsidRDefault="004906E5" w:rsidP="00507A14">
            <w:pPr>
              <w:spacing w:before="0" w:line="240" w:lineRule="auto"/>
              <w:rPr>
                <w:rFonts w:cs="Calibri"/>
                <w:color w:val="000000"/>
                <w:sz w:val="16"/>
                <w:szCs w:val="16"/>
                <w:lang w:eastAsia="en-GB"/>
              </w:rPr>
            </w:pPr>
            <w:r>
              <w:rPr>
                <w:rFonts w:cs="Calibri"/>
                <w:color w:val="000000"/>
                <w:sz w:val="16"/>
                <w:szCs w:val="16"/>
                <w:lang w:eastAsia="en-GB"/>
              </w:rPr>
              <w:t>Oe</w:t>
            </w:r>
            <w:r w:rsidRPr="00547A4E">
              <w:rPr>
                <w:rFonts w:cs="Calibri"/>
                <w:color w:val="000000"/>
                <w:sz w:val="16"/>
                <w:szCs w:val="16"/>
                <w:lang w:eastAsia="en-GB"/>
              </w:rPr>
              <w:t>sophagus ypN+</w:t>
            </w:r>
          </w:p>
        </w:tc>
        <w:tc>
          <w:tcPr>
            <w:tcW w:w="928" w:type="dxa"/>
            <w:tcBorders>
              <w:top w:val="nil"/>
              <w:left w:val="nil"/>
              <w:bottom w:val="nil"/>
              <w:right w:val="nil"/>
            </w:tcBorders>
            <w:shd w:val="clear" w:color="auto" w:fill="auto"/>
            <w:noWrap/>
            <w:vAlign w:val="center"/>
            <w:hideMark/>
          </w:tcPr>
          <w:p w14:paraId="17EDE00E"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697/440</w:t>
            </w:r>
          </w:p>
        </w:tc>
        <w:tc>
          <w:tcPr>
            <w:tcW w:w="1106" w:type="dxa"/>
            <w:tcBorders>
              <w:top w:val="nil"/>
              <w:left w:val="nil"/>
              <w:bottom w:val="nil"/>
              <w:right w:val="nil"/>
            </w:tcBorders>
            <w:shd w:val="clear" w:color="auto" w:fill="auto"/>
            <w:noWrap/>
            <w:vAlign w:val="center"/>
            <w:hideMark/>
          </w:tcPr>
          <w:p w14:paraId="1BB92B5E"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38.9</w:t>
            </w:r>
          </w:p>
        </w:tc>
        <w:tc>
          <w:tcPr>
            <w:tcW w:w="992" w:type="dxa"/>
            <w:tcBorders>
              <w:top w:val="nil"/>
              <w:left w:val="nil"/>
              <w:bottom w:val="nil"/>
              <w:right w:val="nil"/>
            </w:tcBorders>
            <w:shd w:val="clear" w:color="auto" w:fill="auto"/>
            <w:vAlign w:val="center"/>
            <w:hideMark/>
          </w:tcPr>
          <w:p w14:paraId="29C1640E"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40.4</w:t>
            </w:r>
          </w:p>
        </w:tc>
        <w:tc>
          <w:tcPr>
            <w:tcW w:w="1562" w:type="dxa"/>
            <w:tcBorders>
              <w:top w:val="nil"/>
              <w:left w:val="nil"/>
              <w:bottom w:val="nil"/>
              <w:right w:val="nil"/>
            </w:tcBorders>
            <w:shd w:val="clear" w:color="auto" w:fill="auto"/>
            <w:noWrap/>
            <w:vAlign w:val="center"/>
            <w:hideMark/>
          </w:tcPr>
          <w:p w14:paraId="7B283BAF"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1.98 (0.68 - 3.27)</w:t>
            </w:r>
          </w:p>
        </w:tc>
        <w:tc>
          <w:tcPr>
            <w:tcW w:w="661" w:type="dxa"/>
            <w:tcBorders>
              <w:top w:val="nil"/>
              <w:left w:val="nil"/>
              <w:bottom w:val="nil"/>
              <w:right w:val="nil"/>
            </w:tcBorders>
            <w:shd w:val="clear" w:color="auto" w:fill="auto"/>
            <w:noWrap/>
            <w:vAlign w:val="center"/>
            <w:hideMark/>
          </w:tcPr>
          <w:p w14:paraId="5186972B"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003</w:t>
            </w:r>
          </w:p>
        </w:tc>
        <w:tc>
          <w:tcPr>
            <w:tcW w:w="1645" w:type="dxa"/>
            <w:tcBorders>
              <w:top w:val="nil"/>
              <w:left w:val="nil"/>
              <w:bottom w:val="nil"/>
              <w:right w:val="nil"/>
            </w:tcBorders>
            <w:shd w:val="clear" w:color="auto" w:fill="auto"/>
            <w:noWrap/>
            <w:vAlign w:val="center"/>
            <w:hideMark/>
          </w:tcPr>
          <w:p w14:paraId="33622A5C"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811 (0.694 - 0.949)</w:t>
            </w:r>
          </w:p>
        </w:tc>
        <w:tc>
          <w:tcPr>
            <w:tcW w:w="662" w:type="dxa"/>
            <w:tcBorders>
              <w:top w:val="nil"/>
              <w:left w:val="nil"/>
              <w:bottom w:val="nil"/>
              <w:right w:val="nil"/>
            </w:tcBorders>
            <w:shd w:val="clear" w:color="auto" w:fill="auto"/>
            <w:noWrap/>
            <w:vAlign w:val="center"/>
            <w:hideMark/>
          </w:tcPr>
          <w:p w14:paraId="57FFC7D0"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009</w:t>
            </w:r>
          </w:p>
        </w:tc>
        <w:tc>
          <w:tcPr>
            <w:tcW w:w="242" w:type="dxa"/>
            <w:vAlign w:val="center"/>
            <w:hideMark/>
          </w:tcPr>
          <w:p w14:paraId="0AA15FD7" w14:textId="77777777" w:rsidR="004906E5" w:rsidRPr="00547A4E" w:rsidRDefault="004906E5" w:rsidP="00507A14">
            <w:pPr>
              <w:spacing w:before="0" w:line="240" w:lineRule="auto"/>
              <w:rPr>
                <w:rFonts w:ascii="Times New Roman" w:hAnsi="Times New Roman"/>
                <w:sz w:val="20"/>
                <w:szCs w:val="20"/>
                <w:lang w:eastAsia="en-GB"/>
              </w:rPr>
            </w:pPr>
          </w:p>
        </w:tc>
      </w:tr>
      <w:tr w:rsidR="004906E5" w:rsidRPr="00547A4E" w14:paraId="796E7F0A" w14:textId="77777777" w:rsidTr="00507A14">
        <w:trPr>
          <w:trHeight w:val="320"/>
        </w:trPr>
        <w:tc>
          <w:tcPr>
            <w:tcW w:w="1472" w:type="dxa"/>
            <w:tcBorders>
              <w:top w:val="nil"/>
              <w:left w:val="nil"/>
              <w:bottom w:val="nil"/>
              <w:right w:val="nil"/>
            </w:tcBorders>
            <w:shd w:val="clear" w:color="auto" w:fill="auto"/>
            <w:noWrap/>
            <w:vAlign w:val="center"/>
            <w:hideMark/>
          </w:tcPr>
          <w:p w14:paraId="035AEE3A" w14:textId="77777777" w:rsidR="004906E5" w:rsidRPr="00547A4E" w:rsidRDefault="004906E5" w:rsidP="00507A14">
            <w:pPr>
              <w:spacing w:before="0" w:line="240" w:lineRule="auto"/>
              <w:rPr>
                <w:rFonts w:cs="Calibri"/>
                <w:color w:val="000000"/>
                <w:sz w:val="16"/>
                <w:szCs w:val="16"/>
                <w:lang w:eastAsia="en-GB"/>
              </w:rPr>
            </w:pPr>
            <w:r>
              <w:rPr>
                <w:rFonts w:cs="Calibri"/>
                <w:color w:val="000000"/>
                <w:sz w:val="16"/>
                <w:szCs w:val="16"/>
                <w:lang w:eastAsia="en-GB"/>
              </w:rPr>
              <w:t>GOJ</w:t>
            </w:r>
            <w:r w:rsidRPr="00547A4E">
              <w:rPr>
                <w:rFonts w:cs="Calibri"/>
                <w:color w:val="000000"/>
                <w:sz w:val="16"/>
                <w:szCs w:val="16"/>
                <w:lang w:eastAsia="en-GB"/>
              </w:rPr>
              <w:t xml:space="preserve"> SI-III ypN0</w:t>
            </w:r>
          </w:p>
        </w:tc>
        <w:tc>
          <w:tcPr>
            <w:tcW w:w="928" w:type="dxa"/>
            <w:tcBorders>
              <w:top w:val="nil"/>
              <w:left w:val="nil"/>
              <w:bottom w:val="nil"/>
              <w:right w:val="nil"/>
            </w:tcBorders>
            <w:shd w:val="clear" w:color="auto" w:fill="auto"/>
            <w:noWrap/>
            <w:vAlign w:val="center"/>
            <w:hideMark/>
          </w:tcPr>
          <w:p w14:paraId="5271CF75"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332/178</w:t>
            </w:r>
          </w:p>
        </w:tc>
        <w:tc>
          <w:tcPr>
            <w:tcW w:w="1106" w:type="dxa"/>
            <w:tcBorders>
              <w:top w:val="nil"/>
              <w:left w:val="nil"/>
              <w:bottom w:val="nil"/>
              <w:right w:val="nil"/>
            </w:tcBorders>
            <w:shd w:val="clear" w:color="auto" w:fill="auto"/>
            <w:noWrap/>
            <w:vAlign w:val="center"/>
            <w:hideMark/>
          </w:tcPr>
          <w:p w14:paraId="733091AB"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81.1</w:t>
            </w:r>
          </w:p>
        </w:tc>
        <w:tc>
          <w:tcPr>
            <w:tcW w:w="992" w:type="dxa"/>
            <w:tcBorders>
              <w:top w:val="nil"/>
              <w:left w:val="nil"/>
              <w:bottom w:val="nil"/>
              <w:right w:val="nil"/>
            </w:tcBorders>
            <w:shd w:val="clear" w:color="auto" w:fill="auto"/>
            <w:vAlign w:val="center"/>
            <w:hideMark/>
          </w:tcPr>
          <w:p w14:paraId="295148FB"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81.1</w:t>
            </w:r>
          </w:p>
        </w:tc>
        <w:tc>
          <w:tcPr>
            <w:tcW w:w="1562" w:type="dxa"/>
            <w:tcBorders>
              <w:top w:val="nil"/>
              <w:left w:val="nil"/>
              <w:bottom w:val="nil"/>
              <w:right w:val="nil"/>
            </w:tcBorders>
            <w:shd w:val="clear" w:color="auto" w:fill="auto"/>
            <w:noWrap/>
            <w:vAlign w:val="center"/>
            <w:hideMark/>
          </w:tcPr>
          <w:p w14:paraId="2E698267"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53 (-1.28 - 2.34)</w:t>
            </w:r>
          </w:p>
        </w:tc>
        <w:tc>
          <w:tcPr>
            <w:tcW w:w="661" w:type="dxa"/>
            <w:tcBorders>
              <w:top w:val="nil"/>
              <w:left w:val="nil"/>
              <w:bottom w:val="nil"/>
              <w:right w:val="nil"/>
            </w:tcBorders>
            <w:shd w:val="clear" w:color="auto" w:fill="auto"/>
            <w:noWrap/>
            <w:vAlign w:val="center"/>
            <w:hideMark/>
          </w:tcPr>
          <w:p w14:paraId="20BC6C42"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567</w:t>
            </w:r>
          </w:p>
        </w:tc>
        <w:tc>
          <w:tcPr>
            <w:tcW w:w="1645" w:type="dxa"/>
            <w:tcBorders>
              <w:top w:val="nil"/>
              <w:left w:val="nil"/>
              <w:bottom w:val="nil"/>
              <w:right w:val="nil"/>
            </w:tcBorders>
            <w:shd w:val="clear" w:color="auto" w:fill="auto"/>
            <w:noWrap/>
            <w:vAlign w:val="center"/>
            <w:hideMark/>
          </w:tcPr>
          <w:p w14:paraId="7791D459"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1.148 (0.648 - 2.036)</w:t>
            </w:r>
          </w:p>
        </w:tc>
        <w:tc>
          <w:tcPr>
            <w:tcW w:w="662" w:type="dxa"/>
            <w:tcBorders>
              <w:top w:val="nil"/>
              <w:left w:val="nil"/>
              <w:bottom w:val="nil"/>
              <w:right w:val="nil"/>
            </w:tcBorders>
            <w:shd w:val="clear" w:color="auto" w:fill="auto"/>
            <w:noWrap/>
            <w:vAlign w:val="center"/>
            <w:hideMark/>
          </w:tcPr>
          <w:p w14:paraId="308C5943"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649</w:t>
            </w:r>
          </w:p>
        </w:tc>
        <w:tc>
          <w:tcPr>
            <w:tcW w:w="242" w:type="dxa"/>
            <w:vAlign w:val="center"/>
            <w:hideMark/>
          </w:tcPr>
          <w:p w14:paraId="13492DCB" w14:textId="77777777" w:rsidR="004906E5" w:rsidRPr="00547A4E" w:rsidRDefault="004906E5" w:rsidP="00507A14">
            <w:pPr>
              <w:spacing w:before="0" w:line="240" w:lineRule="auto"/>
              <w:rPr>
                <w:rFonts w:ascii="Times New Roman" w:hAnsi="Times New Roman"/>
                <w:sz w:val="20"/>
                <w:szCs w:val="20"/>
                <w:lang w:eastAsia="en-GB"/>
              </w:rPr>
            </w:pPr>
          </w:p>
        </w:tc>
      </w:tr>
      <w:tr w:rsidR="004906E5" w:rsidRPr="00547A4E" w14:paraId="5B1A2CA1" w14:textId="77777777" w:rsidTr="00507A14">
        <w:trPr>
          <w:trHeight w:val="320"/>
        </w:trPr>
        <w:tc>
          <w:tcPr>
            <w:tcW w:w="1472" w:type="dxa"/>
            <w:tcBorders>
              <w:top w:val="nil"/>
              <w:left w:val="nil"/>
              <w:bottom w:val="nil"/>
              <w:right w:val="nil"/>
            </w:tcBorders>
            <w:shd w:val="clear" w:color="auto" w:fill="auto"/>
            <w:noWrap/>
            <w:vAlign w:val="center"/>
            <w:hideMark/>
          </w:tcPr>
          <w:p w14:paraId="1F0C889D" w14:textId="77777777" w:rsidR="004906E5" w:rsidRPr="00547A4E" w:rsidRDefault="004906E5" w:rsidP="00507A14">
            <w:pPr>
              <w:spacing w:before="0" w:line="240" w:lineRule="auto"/>
              <w:rPr>
                <w:rFonts w:cs="Calibri"/>
                <w:color w:val="000000"/>
                <w:sz w:val="16"/>
                <w:szCs w:val="16"/>
                <w:lang w:eastAsia="en-GB"/>
              </w:rPr>
            </w:pPr>
            <w:r>
              <w:rPr>
                <w:rFonts w:cs="Calibri"/>
                <w:color w:val="000000"/>
                <w:sz w:val="16"/>
                <w:szCs w:val="16"/>
                <w:lang w:eastAsia="en-GB"/>
              </w:rPr>
              <w:t>GOJ</w:t>
            </w:r>
            <w:r w:rsidRPr="00547A4E">
              <w:rPr>
                <w:rFonts w:cs="Calibri"/>
                <w:color w:val="000000"/>
                <w:sz w:val="16"/>
                <w:szCs w:val="16"/>
                <w:lang w:eastAsia="en-GB"/>
              </w:rPr>
              <w:t xml:space="preserve"> SI-III ypN+</w:t>
            </w:r>
          </w:p>
        </w:tc>
        <w:tc>
          <w:tcPr>
            <w:tcW w:w="928" w:type="dxa"/>
            <w:tcBorders>
              <w:top w:val="nil"/>
              <w:left w:val="nil"/>
              <w:bottom w:val="nil"/>
              <w:right w:val="nil"/>
            </w:tcBorders>
            <w:shd w:val="clear" w:color="auto" w:fill="auto"/>
            <w:noWrap/>
            <w:vAlign w:val="center"/>
            <w:hideMark/>
          </w:tcPr>
          <w:p w14:paraId="3EE1AAC1"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429/259</w:t>
            </w:r>
          </w:p>
        </w:tc>
        <w:tc>
          <w:tcPr>
            <w:tcW w:w="1106" w:type="dxa"/>
            <w:tcBorders>
              <w:top w:val="nil"/>
              <w:left w:val="nil"/>
              <w:bottom w:val="nil"/>
              <w:right w:val="nil"/>
            </w:tcBorders>
            <w:shd w:val="clear" w:color="auto" w:fill="auto"/>
            <w:vAlign w:val="center"/>
            <w:hideMark/>
          </w:tcPr>
          <w:p w14:paraId="72607F08"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39.5</w:t>
            </w:r>
          </w:p>
        </w:tc>
        <w:tc>
          <w:tcPr>
            <w:tcW w:w="992" w:type="dxa"/>
            <w:tcBorders>
              <w:top w:val="nil"/>
              <w:left w:val="nil"/>
              <w:bottom w:val="nil"/>
              <w:right w:val="nil"/>
            </w:tcBorders>
            <w:shd w:val="clear" w:color="auto" w:fill="auto"/>
            <w:noWrap/>
            <w:vAlign w:val="center"/>
            <w:hideMark/>
          </w:tcPr>
          <w:p w14:paraId="7AF65CB3"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47.6</w:t>
            </w:r>
          </w:p>
        </w:tc>
        <w:tc>
          <w:tcPr>
            <w:tcW w:w="1562" w:type="dxa"/>
            <w:tcBorders>
              <w:top w:val="nil"/>
              <w:left w:val="nil"/>
              <w:bottom w:val="nil"/>
              <w:right w:val="nil"/>
            </w:tcBorders>
            <w:shd w:val="clear" w:color="auto" w:fill="auto"/>
            <w:noWrap/>
            <w:vAlign w:val="center"/>
            <w:hideMark/>
          </w:tcPr>
          <w:p w14:paraId="584F3689"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2.55 (0.98 - 4.12)</w:t>
            </w:r>
          </w:p>
        </w:tc>
        <w:tc>
          <w:tcPr>
            <w:tcW w:w="661" w:type="dxa"/>
            <w:tcBorders>
              <w:top w:val="nil"/>
              <w:left w:val="nil"/>
              <w:bottom w:val="nil"/>
              <w:right w:val="nil"/>
            </w:tcBorders>
            <w:shd w:val="clear" w:color="auto" w:fill="auto"/>
            <w:noWrap/>
            <w:vAlign w:val="center"/>
            <w:hideMark/>
          </w:tcPr>
          <w:p w14:paraId="71EC1B2E"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001</w:t>
            </w:r>
          </w:p>
        </w:tc>
        <w:tc>
          <w:tcPr>
            <w:tcW w:w="1645" w:type="dxa"/>
            <w:tcBorders>
              <w:top w:val="nil"/>
              <w:left w:val="nil"/>
              <w:bottom w:val="nil"/>
              <w:right w:val="nil"/>
            </w:tcBorders>
            <w:shd w:val="clear" w:color="auto" w:fill="auto"/>
            <w:noWrap/>
            <w:vAlign w:val="center"/>
            <w:hideMark/>
          </w:tcPr>
          <w:p w14:paraId="09DBA5C1"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762 (0.61 - 0.951)</w:t>
            </w:r>
          </w:p>
        </w:tc>
        <w:tc>
          <w:tcPr>
            <w:tcW w:w="662" w:type="dxa"/>
            <w:tcBorders>
              <w:top w:val="nil"/>
              <w:left w:val="nil"/>
              <w:bottom w:val="nil"/>
              <w:right w:val="nil"/>
            </w:tcBorders>
            <w:shd w:val="clear" w:color="auto" w:fill="auto"/>
            <w:noWrap/>
            <w:vAlign w:val="center"/>
            <w:hideMark/>
          </w:tcPr>
          <w:p w14:paraId="4A72A246"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016</w:t>
            </w:r>
          </w:p>
        </w:tc>
        <w:tc>
          <w:tcPr>
            <w:tcW w:w="242" w:type="dxa"/>
            <w:vAlign w:val="center"/>
            <w:hideMark/>
          </w:tcPr>
          <w:p w14:paraId="2AC82402" w14:textId="77777777" w:rsidR="004906E5" w:rsidRPr="00547A4E" w:rsidRDefault="004906E5" w:rsidP="00507A14">
            <w:pPr>
              <w:spacing w:before="0" w:line="240" w:lineRule="auto"/>
              <w:rPr>
                <w:rFonts w:ascii="Times New Roman" w:hAnsi="Times New Roman"/>
                <w:sz w:val="20"/>
                <w:szCs w:val="20"/>
                <w:lang w:eastAsia="en-GB"/>
              </w:rPr>
            </w:pPr>
          </w:p>
        </w:tc>
      </w:tr>
      <w:tr w:rsidR="004906E5" w:rsidRPr="00547A4E" w14:paraId="03590244" w14:textId="77777777" w:rsidTr="00507A14">
        <w:trPr>
          <w:trHeight w:val="320"/>
        </w:trPr>
        <w:tc>
          <w:tcPr>
            <w:tcW w:w="1472" w:type="dxa"/>
            <w:tcBorders>
              <w:top w:val="nil"/>
              <w:left w:val="nil"/>
              <w:bottom w:val="nil"/>
              <w:right w:val="nil"/>
            </w:tcBorders>
            <w:shd w:val="clear" w:color="auto" w:fill="auto"/>
            <w:noWrap/>
            <w:vAlign w:val="center"/>
            <w:hideMark/>
          </w:tcPr>
          <w:p w14:paraId="162EF668" w14:textId="77777777" w:rsidR="004906E5" w:rsidRPr="00547A4E" w:rsidRDefault="004906E5" w:rsidP="00507A14">
            <w:pPr>
              <w:spacing w:before="0" w:line="240" w:lineRule="auto"/>
              <w:rPr>
                <w:rFonts w:cs="Calibri"/>
                <w:color w:val="000000"/>
                <w:sz w:val="16"/>
                <w:szCs w:val="16"/>
                <w:lang w:eastAsia="en-GB"/>
              </w:rPr>
            </w:pPr>
            <w:r w:rsidRPr="00547A4E">
              <w:rPr>
                <w:rFonts w:cs="Calibri"/>
                <w:color w:val="000000"/>
                <w:sz w:val="16"/>
                <w:szCs w:val="16"/>
                <w:lang w:eastAsia="en-GB"/>
              </w:rPr>
              <w:t>Gastric ypN0</w:t>
            </w:r>
          </w:p>
        </w:tc>
        <w:tc>
          <w:tcPr>
            <w:tcW w:w="928" w:type="dxa"/>
            <w:tcBorders>
              <w:top w:val="nil"/>
              <w:left w:val="nil"/>
              <w:bottom w:val="nil"/>
              <w:right w:val="nil"/>
            </w:tcBorders>
            <w:shd w:val="clear" w:color="auto" w:fill="auto"/>
            <w:noWrap/>
            <w:vAlign w:val="center"/>
            <w:hideMark/>
          </w:tcPr>
          <w:p w14:paraId="22AFA60F"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249/183</w:t>
            </w:r>
          </w:p>
        </w:tc>
        <w:tc>
          <w:tcPr>
            <w:tcW w:w="1106" w:type="dxa"/>
            <w:tcBorders>
              <w:top w:val="nil"/>
              <w:left w:val="nil"/>
              <w:bottom w:val="nil"/>
              <w:right w:val="nil"/>
            </w:tcBorders>
            <w:shd w:val="clear" w:color="auto" w:fill="auto"/>
            <w:noWrap/>
            <w:vAlign w:val="center"/>
            <w:hideMark/>
          </w:tcPr>
          <w:p w14:paraId="478262B8"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87.5</w:t>
            </w:r>
          </w:p>
        </w:tc>
        <w:tc>
          <w:tcPr>
            <w:tcW w:w="992" w:type="dxa"/>
            <w:tcBorders>
              <w:top w:val="nil"/>
              <w:left w:val="nil"/>
              <w:bottom w:val="nil"/>
              <w:right w:val="nil"/>
            </w:tcBorders>
            <w:shd w:val="clear" w:color="auto" w:fill="auto"/>
            <w:vAlign w:val="center"/>
            <w:hideMark/>
          </w:tcPr>
          <w:p w14:paraId="7011FB71"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90.5</w:t>
            </w:r>
          </w:p>
        </w:tc>
        <w:tc>
          <w:tcPr>
            <w:tcW w:w="1562" w:type="dxa"/>
            <w:tcBorders>
              <w:top w:val="nil"/>
              <w:left w:val="nil"/>
              <w:bottom w:val="nil"/>
              <w:right w:val="nil"/>
            </w:tcBorders>
            <w:shd w:val="clear" w:color="auto" w:fill="auto"/>
            <w:noWrap/>
            <w:vAlign w:val="center"/>
            <w:hideMark/>
          </w:tcPr>
          <w:p w14:paraId="7CE80CA4"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04 (-1.43 - 1.34)</w:t>
            </w:r>
          </w:p>
        </w:tc>
        <w:tc>
          <w:tcPr>
            <w:tcW w:w="661" w:type="dxa"/>
            <w:tcBorders>
              <w:top w:val="nil"/>
              <w:left w:val="nil"/>
              <w:bottom w:val="nil"/>
              <w:right w:val="nil"/>
            </w:tcBorders>
            <w:shd w:val="clear" w:color="auto" w:fill="auto"/>
            <w:noWrap/>
            <w:vAlign w:val="center"/>
            <w:hideMark/>
          </w:tcPr>
          <w:p w14:paraId="6D39F3AD"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952</w:t>
            </w:r>
          </w:p>
        </w:tc>
        <w:tc>
          <w:tcPr>
            <w:tcW w:w="1645" w:type="dxa"/>
            <w:tcBorders>
              <w:top w:val="nil"/>
              <w:left w:val="nil"/>
              <w:bottom w:val="nil"/>
              <w:right w:val="nil"/>
            </w:tcBorders>
            <w:shd w:val="clear" w:color="auto" w:fill="auto"/>
            <w:noWrap/>
            <w:vAlign w:val="center"/>
            <w:hideMark/>
          </w:tcPr>
          <w:p w14:paraId="634616AD"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823 (0.359 - 1.889)</w:t>
            </w:r>
          </w:p>
        </w:tc>
        <w:tc>
          <w:tcPr>
            <w:tcW w:w="662" w:type="dxa"/>
            <w:tcBorders>
              <w:top w:val="nil"/>
              <w:left w:val="nil"/>
              <w:bottom w:val="nil"/>
              <w:right w:val="nil"/>
            </w:tcBorders>
            <w:shd w:val="clear" w:color="auto" w:fill="auto"/>
            <w:noWrap/>
            <w:vAlign w:val="center"/>
            <w:hideMark/>
          </w:tcPr>
          <w:p w14:paraId="12E0DB2B"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659</w:t>
            </w:r>
          </w:p>
        </w:tc>
        <w:tc>
          <w:tcPr>
            <w:tcW w:w="242" w:type="dxa"/>
            <w:vAlign w:val="center"/>
            <w:hideMark/>
          </w:tcPr>
          <w:p w14:paraId="5744BECF" w14:textId="77777777" w:rsidR="004906E5" w:rsidRPr="00547A4E" w:rsidRDefault="004906E5" w:rsidP="00507A14">
            <w:pPr>
              <w:spacing w:before="0" w:line="240" w:lineRule="auto"/>
              <w:rPr>
                <w:rFonts w:ascii="Times New Roman" w:hAnsi="Times New Roman"/>
                <w:sz w:val="20"/>
                <w:szCs w:val="20"/>
                <w:lang w:eastAsia="en-GB"/>
              </w:rPr>
            </w:pPr>
          </w:p>
        </w:tc>
      </w:tr>
      <w:tr w:rsidR="004906E5" w:rsidRPr="00547A4E" w14:paraId="79AB5255" w14:textId="77777777" w:rsidTr="00507A14">
        <w:trPr>
          <w:trHeight w:val="340"/>
        </w:trPr>
        <w:tc>
          <w:tcPr>
            <w:tcW w:w="1472" w:type="dxa"/>
            <w:tcBorders>
              <w:top w:val="nil"/>
              <w:left w:val="nil"/>
              <w:bottom w:val="nil"/>
              <w:right w:val="nil"/>
            </w:tcBorders>
            <w:shd w:val="clear" w:color="auto" w:fill="auto"/>
            <w:noWrap/>
            <w:vAlign w:val="center"/>
            <w:hideMark/>
          </w:tcPr>
          <w:p w14:paraId="08B88FDF" w14:textId="77777777" w:rsidR="004906E5" w:rsidRPr="00547A4E" w:rsidRDefault="004906E5" w:rsidP="00507A14">
            <w:pPr>
              <w:spacing w:before="0" w:line="240" w:lineRule="auto"/>
              <w:rPr>
                <w:rFonts w:cs="Calibri"/>
                <w:color w:val="000000"/>
                <w:sz w:val="16"/>
                <w:szCs w:val="16"/>
                <w:lang w:eastAsia="en-GB"/>
              </w:rPr>
            </w:pPr>
            <w:r w:rsidRPr="00547A4E">
              <w:rPr>
                <w:rFonts w:cs="Calibri"/>
                <w:color w:val="000000"/>
                <w:sz w:val="16"/>
                <w:szCs w:val="16"/>
                <w:lang w:eastAsia="en-GB"/>
              </w:rPr>
              <w:t>Gastric ypN+</w:t>
            </w:r>
          </w:p>
        </w:tc>
        <w:tc>
          <w:tcPr>
            <w:tcW w:w="928" w:type="dxa"/>
            <w:tcBorders>
              <w:top w:val="nil"/>
              <w:left w:val="nil"/>
              <w:bottom w:val="nil"/>
              <w:right w:val="nil"/>
            </w:tcBorders>
            <w:shd w:val="clear" w:color="auto" w:fill="auto"/>
            <w:noWrap/>
            <w:vAlign w:val="center"/>
            <w:hideMark/>
          </w:tcPr>
          <w:p w14:paraId="2B741516"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291/223</w:t>
            </w:r>
          </w:p>
        </w:tc>
        <w:tc>
          <w:tcPr>
            <w:tcW w:w="1106" w:type="dxa"/>
            <w:tcBorders>
              <w:top w:val="nil"/>
              <w:left w:val="nil"/>
              <w:bottom w:val="nil"/>
              <w:right w:val="nil"/>
            </w:tcBorders>
            <w:shd w:val="clear" w:color="auto" w:fill="auto"/>
            <w:noWrap/>
            <w:vAlign w:val="center"/>
            <w:hideMark/>
          </w:tcPr>
          <w:p w14:paraId="1F59B3E0"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49.5</w:t>
            </w:r>
          </w:p>
        </w:tc>
        <w:tc>
          <w:tcPr>
            <w:tcW w:w="992" w:type="dxa"/>
            <w:tcBorders>
              <w:top w:val="nil"/>
              <w:left w:val="nil"/>
              <w:bottom w:val="nil"/>
              <w:right w:val="nil"/>
            </w:tcBorders>
            <w:shd w:val="clear" w:color="auto" w:fill="auto"/>
            <w:vAlign w:val="center"/>
            <w:hideMark/>
          </w:tcPr>
          <w:p w14:paraId="4F566BC5"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51.1</w:t>
            </w:r>
          </w:p>
        </w:tc>
        <w:tc>
          <w:tcPr>
            <w:tcW w:w="1562" w:type="dxa"/>
            <w:tcBorders>
              <w:top w:val="nil"/>
              <w:left w:val="nil"/>
              <w:bottom w:val="nil"/>
              <w:right w:val="nil"/>
            </w:tcBorders>
            <w:shd w:val="clear" w:color="auto" w:fill="auto"/>
            <w:noWrap/>
            <w:vAlign w:val="center"/>
            <w:hideMark/>
          </w:tcPr>
          <w:p w14:paraId="417144C6"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1.08 (-0.98 - 3.14)</w:t>
            </w:r>
          </w:p>
        </w:tc>
        <w:tc>
          <w:tcPr>
            <w:tcW w:w="661" w:type="dxa"/>
            <w:tcBorders>
              <w:top w:val="nil"/>
              <w:left w:val="nil"/>
              <w:bottom w:val="nil"/>
              <w:right w:val="nil"/>
            </w:tcBorders>
            <w:shd w:val="clear" w:color="auto" w:fill="auto"/>
            <w:noWrap/>
            <w:vAlign w:val="center"/>
            <w:hideMark/>
          </w:tcPr>
          <w:p w14:paraId="31684276"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305</w:t>
            </w:r>
          </w:p>
        </w:tc>
        <w:tc>
          <w:tcPr>
            <w:tcW w:w="1645" w:type="dxa"/>
            <w:tcBorders>
              <w:top w:val="nil"/>
              <w:left w:val="nil"/>
              <w:bottom w:val="nil"/>
              <w:right w:val="nil"/>
            </w:tcBorders>
            <w:shd w:val="clear" w:color="auto" w:fill="auto"/>
            <w:noWrap/>
            <w:vAlign w:val="center"/>
            <w:hideMark/>
          </w:tcPr>
          <w:p w14:paraId="07CA7D3D"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936 (0.69 - 1.271)</w:t>
            </w:r>
          </w:p>
        </w:tc>
        <w:tc>
          <w:tcPr>
            <w:tcW w:w="662" w:type="dxa"/>
            <w:tcBorders>
              <w:top w:val="nil"/>
              <w:left w:val="nil"/>
              <w:bottom w:val="nil"/>
              <w:right w:val="nil"/>
            </w:tcBorders>
            <w:shd w:val="clear" w:color="auto" w:fill="auto"/>
            <w:noWrap/>
            <w:vAlign w:val="center"/>
            <w:hideMark/>
          </w:tcPr>
          <w:p w14:paraId="7E3354DD" w14:textId="77777777" w:rsidR="004906E5" w:rsidRPr="00547A4E" w:rsidRDefault="004906E5" w:rsidP="00507A14">
            <w:pPr>
              <w:spacing w:before="0" w:line="240" w:lineRule="auto"/>
              <w:jc w:val="center"/>
              <w:rPr>
                <w:rFonts w:cs="Calibri"/>
                <w:color w:val="000000"/>
                <w:sz w:val="16"/>
                <w:szCs w:val="16"/>
                <w:lang w:eastAsia="en-GB"/>
              </w:rPr>
            </w:pPr>
            <w:r w:rsidRPr="00547A4E">
              <w:rPr>
                <w:rFonts w:cs="Calibri"/>
                <w:color w:val="000000"/>
                <w:sz w:val="16"/>
                <w:szCs w:val="16"/>
                <w:lang w:eastAsia="en-GB"/>
              </w:rPr>
              <w:t>0.686</w:t>
            </w:r>
          </w:p>
        </w:tc>
        <w:tc>
          <w:tcPr>
            <w:tcW w:w="242" w:type="dxa"/>
            <w:vAlign w:val="center"/>
            <w:hideMark/>
          </w:tcPr>
          <w:p w14:paraId="124B9BF9" w14:textId="77777777" w:rsidR="004906E5" w:rsidRPr="00547A4E" w:rsidRDefault="004906E5" w:rsidP="00507A14">
            <w:pPr>
              <w:spacing w:before="0" w:line="240" w:lineRule="auto"/>
              <w:rPr>
                <w:rFonts w:ascii="Times New Roman" w:hAnsi="Times New Roman"/>
                <w:sz w:val="20"/>
                <w:szCs w:val="20"/>
                <w:lang w:eastAsia="en-GB"/>
              </w:rPr>
            </w:pPr>
          </w:p>
        </w:tc>
      </w:tr>
      <w:tr w:rsidR="004906E5" w:rsidRPr="00547A4E" w14:paraId="03F0D064" w14:textId="77777777" w:rsidTr="00507A14">
        <w:trPr>
          <w:trHeight w:val="340"/>
        </w:trPr>
        <w:tc>
          <w:tcPr>
            <w:tcW w:w="9030" w:type="dxa"/>
            <w:gridSpan w:val="8"/>
            <w:tcBorders>
              <w:top w:val="single" w:sz="8" w:space="0" w:color="auto"/>
              <w:left w:val="nil"/>
              <w:bottom w:val="single" w:sz="8" w:space="0" w:color="auto"/>
              <w:right w:val="nil"/>
            </w:tcBorders>
            <w:shd w:val="clear" w:color="auto" w:fill="auto"/>
            <w:vAlign w:val="center"/>
            <w:hideMark/>
          </w:tcPr>
          <w:p w14:paraId="3C826D88" w14:textId="77777777" w:rsidR="004906E5" w:rsidRPr="00547A4E" w:rsidRDefault="004906E5" w:rsidP="00507A14">
            <w:pPr>
              <w:spacing w:before="0" w:line="240" w:lineRule="auto"/>
              <w:rPr>
                <w:rFonts w:cs="Calibri"/>
                <w:color w:val="000000"/>
                <w:sz w:val="16"/>
                <w:szCs w:val="16"/>
                <w:lang w:eastAsia="en-GB"/>
              </w:rPr>
            </w:pPr>
            <w:r w:rsidRPr="00547A4E">
              <w:rPr>
                <w:rFonts w:cs="Calibri"/>
                <w:color w:val="000000"/>
                <w:sz w:val="16"/>
                <w:szCs w:val="16"/>
                <w:lang w:eastAsia="en-GB"/>
              </w:rPr>
              <w:t xml:space="preserve">HR = Hazard Ratio, LED = Life Expectancy Difference (months), </w:t>
            </w:r>
            <w:r>
              <w:rPr>
                <w:rFonts w:cs="Calibri"/>
                <w:color w:val="000000"/>
                <w:sz w:val="16"/>
                <w:szCs w:val="16"/>
                <w:lang w:eastAsia="en-GB"/>
              </w:rPr>
              <w:t xml:space="preserve">GOJ = Gastro-oesophageal junction, </w:t>
            </w:r>
            <w:r w:rsidRPr="00547A4E">
              <w:rPr>
                <w:rFonts w:cs="Calibri"/>
                <w:color w:val="000000"/>
                <w:sz w:val="16"/>
                <w:szCs w:val="16"/>
                <w:lang w:eastAsia="en-GB"/>
              </w:rPr>
              <w:t>^Mean number of cases across imputed datasets</w:t>
            </w:r>
          </w:p>
        </w:tc>
        <w:tc>
          <w:tcPr>
            <w:tcW w:w="242" w:type="dxa"/>
            <w:vAlign w:val="center"/>
            <w:hideMark/>
          </w:tcPr>
          <w:p w14:paraId="72B0CE8C" w14:textId="77777777" w:rsidR="004906E5" w:rsidRPr="00547A4E" w:rsidRDefault="004906E5" w:rsidP="00507A14">
            <w:pPr>
              <w:spacing w:before="0" w:line="240" w:lineRule="auto"/>
              <w:rPr>
                <w:rFonts w:ascii="Times New Roman" w:hAnsi="Times New Roman"/>
                <w:sz w:val="20"/>
                <w:szCs w:val="20"/>
                <w:lang w:eastAsia="en-GB"/>
              </w:rPr>
            </w:pPr>
          </w:p>
        </w:tc>
      </w:tr>
    </w:tbl>
    <w:p w14:paraId="487745CC" w14:textId="77777777" w:rsidR="004906E5" w:rsidRPr="00DE3C9A" w:rsidRDefault="004906E5" w:rsidP="004906E5">
      <w:pPr>
        <w:widowControl w:val="0"/>
        <w:autoSpaceDE w:val="0"/>
        <w:autoSpaceDN w:val="0"/>
        <w:adjustRightInd w:val="0"/>
        <w:ind w:left="640" w:hanging="640"/>
        <w:rPr>
          <w:sz w:val="24"/>
          <w:szCs w:val="24"/>
        </w:rPr>
      </w:pPr>
    </w:p>
    <w:p w14:paraId="22BD892A" w14:textId="77777777" w:rsidR="004906E5" w:rsidRDefault="004906E5" w:rsidP="004906E5"/>
    <w:p w14:paraId="0F5EA0C4" w14:textId="77777777" w:rsidR="007E3DBA" w:rsidRPr="007E3DBA" w:rsidRDefault="007E3DBA" w:rsidP="007E3DBA">
      <w:pPr>
        <w:spacing w:before="0" w:line="240" w:lineRule="auto"/>
        <w:rPr>
          <w:sz w:val="40"/>
          <w:szCs w:val="40"/>
        </w:rPr>
      </w:pPr>
    </w:p>
    <w:sectPr w:rsidR="007E3DBA" w:rsidRPr="007E3DBA" w:rsidSect="009B06D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FB462" w14:textId="77777777" w:rsidR="00DE515D" w:rsidRDefault="00DE515D" w:rsidP="00171065">
      <w:pPr>
        <w:spacing w:before="0" w:line="240" w:lineRule="auto"/>
      </w:pPr>
      <w:r>
        <w:separator/>
      </w:r>
    </w:p>
  </w:endnote>
  <w:endnote w:type="continuationSeparator" w:id="0">
    <w:p w14:paraId="62A517E9" w14:textId="77777777" w:rsidR="00DE515D" w:rsidRDefault="00DE515D" w:rsidP="00171065">
      <w:pPr>
        <w:spacing w:before="0" w:line="240" w:lineRule="auto"/>
      </w:pPr>
      <w:r>
        <w:continuationSeparator/>
      </w:r>
    </w:p>
  </w:endnote>
  <w:endnote w:type="continuationNotice" w:id="1">
    <w:p w14:paraId="13F489A6" w14:textId="77777777" w:rsidR="00DE515D" w:rsidRDefault="00DE515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CF1B6" w14:textId="23F83126" w:rsidR="009B06D7" w:rsidRDefault="004906E5" w:rsidP="00EB1F49">
    <w:pPr>
      <w:pStyle w:val="Footer"/>
      <w:tabs>
        <w:tab w:val="clear" w:pos="8306"/>
        <w:tab w:val="left" w:pos="6795"/>
      </w:tabs>
    </w:pPr>
    <w:sdt>
      <w:sdtPr>
        <w:id w:val="-1299446244"/>
        <w:docPartObj>
          <w:docPartGallery w:val="Page Numbers (Bottom of Page)"/>
          <w:docPartUnique/>
        </w:docPartObj>
      </w:sdtPr>
      <w:sdtEndPr>
        <w:rPr>
          <w:noProof/>
        </w:rPr>
      </w:sdtEndPr>
      <w:sdtContent>
        <w:r w:rsidR="009B06D7">
          <w:tab/>
        </w:r>
        <w:r w:rsidR="009B06D7">
          <w:fldChar w:fldCharType="begin"/>
        </w:r>
        <w:r w:rsidR="009B06D7">
          <w:instrText xml:space="preserve"> PAGE   \* MERGEFORMAT </w:instrText>
        </w:r>
        <w:r w:rsidR="009B06D7">
          <w:fldChar w:fldCharType="separate"/>
        </w:r>
        <w:r w:rsidR="00061298">
          <w:rPr>
            <w:noProof/>
          </w:rPr>
          <w:t>27</w:t>
        </w:r>
        <w:r w:rsidR="009B06D7">
          <w:rPr>
            <w:noProof/>
          </w:rPr>
          <w:fldChar w:fldCharType="end"/>
        </w:r>
      </w:sdtContent>
    </w:sdt>
    <w:r w:rsidR="009B06D7">
      <w:rPr>
        <w:noProof/>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967D0" w14:textId="1E9605C1" w:rsidR="008A3FB5" w:rsidRDefault="004906E5" w:rsidP="00EB1F49">
    <w:pPr>
      <w:pStyle w:val="Footer"/>
      <w:tabs>
        <w:tab w:val="clear" w:pos="8306"/>
        <w:tab w:val="left" w:pos="6795"/>
      </w:tabs>
    </w:pPr>
    <w:sdt>
      <w:sdtPr>
        <w:id w:val="-1973434456"/>
        <w:docPartObj>
          <w:docPartGallery w:val="Page Numbers (Bottom of Page)"/>
          <w:docPartUnique/>
        </w:docPartObj>
      </w:sdtPr>
      <w:sdtEndPr>
        <w:rPr>
          <w:noProof/>
        </w:rPr>
      </w:sdtEndPr>
      <w:sdtContent>
        <w:r w:rsidR="008A3FB5">
          <w:tab/>
        </w:r>
        <w:r w:rsidR="008A3FB5">
          <w:fldChar w:fldCharType="begin"/>
        </w:r>
        <w:r w:rsidR="008A3FB5">
          <w:instrText xml:space="preserve"> PAGE   \* MERGEFORMAT </w:instrText>
        </w:r>
        <w:r w:rsidR="008A3FB5">
          <w:fldChar w:fldCharType="separate"/>
        </w:r>
        <w:r w:rsidR="00061298">
          <w:rPr>
            <w:noProof/>
          </w:rPr>
          <w:t>29</w:t>
        </w:r>
        <w:r w:rsidR="008A3FB5">
          <w:rPr>
            <w:noProof/>
          </w:rPr>
          <w:fldChar w:fldCharType="end"/>
        </w:r>
      </w:sdtContent>
    </w:sdt>
    <w:r w:rsidR="008A3FB5">
      <w:rPr>
        <w:noProof/>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CE6E0" w14:textId="77777777" w:rsidR="00DE515D" w:rsidRDefault="00DE515D" w:rsidP="00171065">
      <w:pPr>
        <w:spacing w:before="0" w:line="240" w:lineRule="auto"/>
      </w:pPr>
      <w:r>
        <w:separator/>
      </w:r>
    </w:p>
  </w:footnote>
  <w:footnote w:type="continuationSeparator" w:id="0">
    <w:p w14:paraId="364C9F8E" w14:textId="77777777" w:rsidR="00DE515D" w:rsidRDefault="00DE515D" w:rsidP="00171065">
      <w:pPr>
        <w:spacing w:before="0" w:line="240" w:lineRule="auto"/>
      </w:pPr>
      <w:r>
        <w:continuationSeparator/>
      </w:r>
    </w:p>
  </w:footnote>
  <w:footnote w:type="continuationNotice" w:id="1">
    <w:p w14:paraId="581DE77F" w14:textId="77777777" w:rsidR="00DE515D" w:rsidRDefault="00DE515D">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2379D" w14:textId="77777777" w:rsidR="009B06D7" w:rsidRPr="009B06D7" w:rsidRDefault="009B06D7" w:rsidP="004A35EC">
    <w:pPr>
      <w:spacing w:before="0" w:line="240" w:lineRule="auto"/>
      <w:rPr>
        <w:i/>
        <w:iCs/>
        <w:sz w:val="16"/>
        <w:szCs w:val="16"/>
      </w:rPr>
    </w:pPr>
    <w:r w:rsidRPr="009B06D7">
      <w:rPr>
        <w:i/>
        <w:iCs/>
        <w:sz w:val="16"/>
        <w:szCs w:val="16"/>
      </w:rPr>
      <w:t>Impact of postoperative systemic treatment on survival for oesophagogastric adenocarcinoma after preoperative chemotherapy and surge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8F06B" w14:textId="23ECF046" w:rsidR="008A3FB5" w:rsidRPr="009B06D7" w:rsidRDefault="008A3FB5" w:rsidP="004A35EC">
    <w:pPr>
      <w:spacing w:before="0" w:line="240" w:lineRule="auto"/>
      <w:rPr>
        <w:i/>
        <w:iCs/>
        <w:sz w:val="16"/>
        <w:szCs w:val="16"/>
      </w:rPr>
    </w:pPr>
    <w:r w:rsidRPr="009B06D7">
      <w:rPr>
        <w:i/>
        <w:iCs/>
        <w:sz w:val="16"/>
        <w:szCs w:val="16"/>
      </w:rPr>
      <w:t xml:space="preserve">Impact of postoperative systemic treatment on survival for </w:t>
    </w:r>
    <w:r w:rsidR="004C6085" w:rsidRPr="009B06D7">
      <w:rPr>
        <w:i/>
        <w:iCs/>
        <w:sz w:val="16"/>
        <w:szCs w:val="16"/>
      </w:rPr>
      <w:t>o</w:t>
    </w:r>
    <w:r w:rsidRPr="009B06D7">
      <w:rPr>
        <w:i/>
        <w:iCs/>
        <w:sz w:val="16"/>
        <w:szCs w:val="16"/>
      </w:rPr>
      <w:t>esophag</w:t>
    </w:r>
    <w:r w:rsidR="009F5AF4" w:rsidRPr="009B06D7">
      <w:rPr>
        <w:i/>
        <w:iCs/>
        <w:sz w:val="16"/>
        <w:szCs w:val="16"/>
      </w:rPr>
      <w:t>ogastric</w:t>
    </w:r>
    <w:r w:rsidRPr="009B06D7">
      <w:rPr>
        <w:i/>
        <w:iCs/>
        <w:sz w:val="16"/>
        <w:szCs w:val="16"/>
      </w:rPr>
      <w:t xml:space="preserve"> adenocarcinoma after preoperative chemotherapy and </w:t>
    </w:r>
    <w:r w:rsidR="009F5AF4" w:rsidRPr="009B06D7">
      <w:rPr>
        <w:i/>
        <w:iCs/>
        <w:sz w:val="16"/>
        <w:szCs w:val="16"/>
      </w:rPr>
      <w:t>surger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3A84CF0"/>
    <w:multiLevelType w:val="multilevel"/>
    <w:tmpl w:val="F968B9D6"/>
    <w:lvl w:ilvl="0">
      <w:start w:val="1"/>
      <w:numFmt w:val="decimal"/>
      <w:lvlText w:val="Chapter %1"/>
      <w:lvlJc w:val="left"/>
      <w:pPr>
        <w:tabs>
          <w:tab w:val="num" w:pos="1985"/>
        </w:tabs>
        <w:ind w:left="567" w:hanging="567"/>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1" w15:restartNumberingAfterBreak="0">
    <w:nsid w:val="195D34EE"/>
    <w:multiLevelType w:val="hybridMultilevel"/>
    <w:tmpl w:val="83FE0E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EDC1247"/>
    <w:multiLevelType w:val="hybridMultilevel"/>
    <w:tmpl w:val="FD1A8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11F0023"/>
    <w:multiLevelType w:val="multilevel"/>
    <w:tmpl w:val="D7DA87C8"/>
    <w:lvl w:ilvl="0">
      <w:start w:val="18"/>
      <w:numFmt w:val="upperLetter"/>
      <w:pStyle w:val="Heading1"/>
      <w:lvlText w:val="Chapter %1"/>
      <w:lvlJc w:val="left"/>
      <w:pPr>
        <w:ind w:left="567" w:hanging="567"/>
      </w:pPr>
      <w:rPr>
        <w:rFonts w:hint="default"/>
        <w:color w:val="FFFFFF" w:themeColor="background1"/>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5" w15:restartNumberingAfterBreak="0">
    <w:nsid w:val="4CA10F17"/>
    <w:multiLevelType w:val="hybridMultilevel"/>
    <w:tmpl w:val="F0128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7630F7"/>
    <w:multiLevelType w:val="hybridMultilevel"/>
    <w:tmpl w:val="C4601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5C45269"/>
    <w:multiLevelType w:val="hybridMultilevel"/>
    <w:tmpl w:val="AF3AC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5436F58"/>
    <w:multiLevelType w:val="hybridMultilevel"/>
    <w:tmpl w:val="85B4CE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3"/>
  </w:num>
  <w:num w:numId="3">
    <w:abstractNumId w:val="13"/>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4"/>
  </w:num>
  <w:num w:numId="12">
    <w:abstractNumId w:val="14"/>
  </w:num>
  <w:num w:numId="13">
    <w:abstractNumId w:val="9"/>
  </w:num>
  <w:num w:numId="14">
    <w:abstractNumId w:val="9"/>
  </w:num>
  <w:num w:numId="15">
    <w:abstractNumId w:val="7"/>
  </w:num>
  <w:num w:numId="16">
    <w:abstractNumId w:val="7"/>
  </w:num>
  <w:num w:numId="17">
    <w:abstractNumId w:val="6"/>
  </w:num>
  <w:num w:numId="18">
    <w:abstractNumId w:val="6"/>
  </w:num>
  <w:num w:numId="19">
    <w:abstractNumId w:val="5"/>
  </w:num>
  <w:num w:numId="20">
    <w:abstractNumId w:val="5"/>
  </w:num>
  <w:num w:numId="21">
    <w:abstractNumId w:val="4"/>
  </w:num>
  <w:num w:numId="22">
    <w:abstractNumId w:val="4"/>
  </w:num>
  <w:num w:numId="23">
    <w:abstractNumId w:val="8"/>
  </w:num>
  <w:num w:numId="24">
    <w:abstractNumId w:val="8"/>
  </w:num>
  <w:num w:numId="25">
    <w:abstractNumId w:val="3"/>
  </w:num>
  <w:num w:numId="26">
    <w:abstractNumId w:val="3"/>
  </w:num>
  <w:num w:numId="27">
    <w:abstractNumId w:val="2"/>
  </w:num>
  <w:num w:numId="28">
    <w:abstractNumId w:val="2"/>
  </w:num>
  <w:num w:numId="29">
    <w:abstractNumId w:val="1"/>
  </w:num>
  <w:num w:numId="30">
    <w:abstractNumId w:val="1"/>
  </w:num>
  <w:num w:numId="31">
    <w:abstractNumId w:val="0"/>
  </w:num>
  <w:num w:numId="32">
    <w:abstractNumId w:val="0"/>
  </w:num>
  <w:num w:numId="33">
    <w:abstractNumId w:val="12"/>
  </w:num>
  <w:num w:numId="34">
    <w:abstractNumId w:val="10"/>
  </w:num>
  <w:num w:numId="35">
    <w:abstractNumId w:val="17"/>
  </w:num>
  <w:num w:numId="36">
    <w:abstractNumId w:val="18"/>
  </w:num>
  <w:num w:numId="37">
    <w:abstractNumId w:val="11"/>
  </w:num>
  <w:num w:numId="38">
    <w:abstractNumId w:val="15"/>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435"/>
    <w:rsid w:val="0000120F"/>
    <w:rsid w:val="00002793"/>
    <w:rsid w:val="000032F0"/>
    <w:rsid w:val="00004AB2"/>
    <w:rsid w:val="00006ECE"/>
    <w:rsid w:val="0001084F"/>
    <w:rsid w:val="00011C5A"/>
    <w:rsid w:val="0001272F"/>
    <w:rsid w:val="00013C95"/>
    <w:rsid w:val="00014DEB"/>
    <w:rsid w:val="000230DB"/>
    <w:rsid w:val="00024146"/>
    <w:rsid w:val="00025EE2"/>
    <w:rsid w:val="00026E33"/>
    <w:rsid w:val="00030E11"/>
    <w:rsid w:val="000316D7"/>
    <w:rsid w:val="00033394"/>
    <w:rsid w:val="000405BA"/>
    <w:rsid w:val="00041834"/>
    <w:rsid w:val="00041FE1"/>
    <w:rsid w:val="0004254C"/>
    <w:rsid w:val="00042C56"/>
    <w:rsid w:val="00044192"/>
    <w:rsid w:val="00044857"/>
    <w:rsid w:val="00050D17"/>
    <w:rsid w:val="00050F00"/>
    <w:rsid w:val="00051812"/>
    <w:rsid w:val="0005249C"/>
    <w:rsid w:val="000542A4"/>
    <w:rsid w:val="000554F8"/>
    <w:rsid w:val="000570FF"/>
    <w:rsid w:val="00060F20"/>
    <w:rsid w:val="00061298"/>
    <w:rsid w:val="00061B25"/>
    <w:rsid w:val="000621D5"/>
    <w:rsid w:val="000659E6"/>
    <w:rsid w:val="000676E7"/>
    <w:rsid w:val="00067926"/>
    <w:rsid w:val="00071016"/>
    <w:rsid w:val="00071933"/>
    <w:rsid w:val="0007393D"/>
    <w:rsid w:val="00075143"/>
    <w:rsid w:val="000804CA"/>
    <w:rsid w:val="000813A9"/>
    <w:rsid w:val="000827DE"/>
    <w:rsid w:val="00083DEA"/>
    <w:rsid w:val="0008400F"/>
    <w:rsid w:val="000841DD"/>
    <w:rsid w:val="00085114"/>
    <w:rsid w:val="00090701"/>
    <w:rsid w:val="00093193"/>
    <w:rsid w:val="00093D06"/>
    <w:rsid w:val="00094008"/>
    <w:rsid w:val="0009409E"/>
    <w:rsid w:val="000948D2"/>
    <w:rsid w:val="00094AB1"/>
    <w:rsid w:val="00096625"/>
    <w:rsid w:val="00097F87"/>
    <w:rsid w:val="000A0977"/>
    <w:rsid w:val="000A0C4D"/>
    <w:rsid w:val="000A30E1"/>
    <w:rsid w:val="000A331B"/>
    <w:rsid w:val="000A3E17"/>
    <w:rsid w:val="000A5548"/>
    <w:rsid w:val="000A63F4"/>
    <w:rsid w:val="000A784F"/>
    <w:rsid w:val="000B16C4"/>
    <w:rsid w:val="000B30C9"/>
    <w:rsid w:val="000B3B63"/>
    <w:rsid w:val="000B509D"/>
    <w:rsid w:val="000B63C4"/>
    <w:rsid w:val="000B76EE"/>
    <w:rsid w:val="000C0D71"/>
    <w:rsid w:val="000C2F49"/>
    <w:rsid w:val="000C43B6"/>
    <w:rsid w:val="000C6C1F"/>
    <w:rsid w:val="000D08B7"/>
    <w:rsid w:val="000D14FF"/>
    <w:rsid w:val="000D398C"/>
    <w:rsid w:val="000D3A4B"/>
    <w:rsid w:val="000D3D1E"/>
    <w:rsid w:val="000D565A"/>
    <w:rsid w:val="000D6146"/>
    <w:rsid w:val="000D6332"/>
    <w:rsid w:val="000D6716"/>
    <w:rsid w:val="000D6D86"/>
    <w:rsid w:val="000D7FF5"/>
    <w:rsid w:val="000E0093"/>
    <w:rsid w:val="000E1613"/>
    <w:rsid w:val="000E1FA3"/>
    <w:rsid w:val="000E21D1"/>
    <w:rsid w:val="000E313D"/>
    <w:rsid w:val="000E392F"/>
    <w:rsid w:val="000E41DC"/>
    <w:rsid w:val="000E4433"/>
    <w:rsid w:val="000E71FB"/>
    <w:rsid w:val="000F009B"/>
    <w:rsid w:val="000F0868"/>
    <w:rsid w:val="000F4A50"/>
    <w:rsid w:val="000F7026"/>
    <w:rsid w:val="0010278E"/>
    <w:rsid w:val="001046CF"/>
    <w:rsid w:val="00105B48"/>
    <w:rsid w:val="00105DF8"/>
    <w:rsid w:val="00110605"/>
    <w:rsid w:val="0011235F"/>
    <w:rsid w:val="0011589C"/>
    <w:rsid w:val="00117FDC"/>
    <w:rsid w:val="00121858"/>
    <w:rsid w:val="0012289C"/>
    <w:rsid w:val="00122E35"/>
    <w:rsid w:val="00127462"/>
    <w:rsid w:val="00130446"/>
    <w:rsid w:val="0013385A"/>
    <w:rsid w:val="00136415"/>
    <w:rsid w:val="00136DFF"/>
    <w:rsid w:val="00143588"/>
    <w:rsid w:val="001467A0"/>
    <w:rsid w:val="00147AA1"/>
    <w:rsid w:val="00152B4D"/>
    <w:rsid w:val="0015650C"/>
    <w:rsid w:val="001577EB"/>
    <w:rsid w:val="0016005A"/>
    <w:rsid w:val="00163DA0"/>
    <w:rsid w:val="00167A42"/>
    <w:rsid w:val="00171065"/>
    <w:rsid w:val="00171987"/>
    <w:rsid w:val="001728E3"/>
    <w:rsid w:val="0018519E"/>
    <w:rsid w:val="001858CF"/>
    <w:rsid w:val="00187369"/>
    <w:rsid w:val="001873CE"/>
    <w:rsid w:val="00190590"/>
    <w:rsid w:val="00194122"/>
    <w:rsid w:val="00195A5C"/>
    <w:rsid w:val="00195F0E"/>
    <w:rsid w:val="00197262"/>
    <w:rsid w:val="001A0343"/>
    <w:rsid w:val="001A0977"/>
    <w:rsid w:val="001A19D0"/>
    <w:rsid w:val="001A2532"/>
    <w:rsid w:val="001A2E62"/>
    <w:rsid w:val="001A3064"/>
    <w:rsid w:val="001A5706"/>
    <w:rsid w:val="001A5858"/>
    <w:rsid w:val="001A6188"/>
    <w:rsid w:val="001A6623"/>
    <w:rsid w:val="001A6B17"/>
    <w:rsid w:val="001B0455"/>
    <w:rsid w:val="001B3531"/>
    <w:rsid w:val="001B43FD"/>
    <w:rsid w:val="001B4859"/>
    <w:rsid w:val="001C1847"/>
    <w:rsid w:val="001C1F17"/>
    <w:rsid w:val="001C21D1"/>
    <w:rsid w:val="001C246E"/>
    <w:rsid w:val="001C28C6"/>
    <w:rsid w:val="001C367A"/>
    <w:rsid w:val="001C50FC"/>
    <w:rsid w:val="001C6F81"/>
    <w:rsid w:val="001D0970"/>
    <w:rsid w:val="001D1414"/>
    <w:rsid w:val="001D4C4D"/>
    <w:rsid w:val="001D58B1"/>
    <w:rsid w:val="001D6917"/>
    <w:rsid w:val="001D6B7D"/>
    <w:rsid w:val="001E063B"/>
    <w:rsid w:val="001E12FE"/>
    <w:rsid w:val="001E2346"/>
    <w:rsid w:val="001E2602"/>
    <w:rsid w:val="001E279C"/>
    <w:rsid w:val="001E27E6"/>
    <w:rsid w:val="001E4C42"/>
    <w:rsid w:val="001E5B37"/>
    <w:rsid w:val="001E5F1F"/>
    <w:rsid w:val="001E6600"/>
    <w:rsid w:val="001E66C3"/>
    <w:rsid w:val="001E6C9E"/>
    <w:rsid w:val="001E73CC"/>
    <w:rsid w:val="001F023C"/>
    <w:rsid w:val="001F0AB2"/>
    <w:rsid w:val="001F1927"/>
    <w:rsid w:val="001F34C0"/>
    <w:rsid w:val="001F38AF"/>
    <w:rsid w:val="001F56CD"/>
    <w:rsid w:val="001F65FC"/>
    <w:rsid w:val="00203405"/>
    <w:rsid w:val="00203507"/>
    <w:rsid w:val="00203634"/>
    <w:rsid w:val="00204226"/>
    <w:rsid w:val="00205639"/>
    <w:rsid w:val="00206F3F"/>
    <w:rsid w:val="00211130"/>
    <w:rsid w:val="002113EF"/>
    <w:rsid w:val="00211FE3"/>
    <w:rsid w:val="0021207B"/>
    <w:rsid w:val="00213022"/>
    <w:rsid w:val="00215CBC"/>
    <w:rsid w:val="00217489"/>
    <w:rsid w:val="002200C4"/>
    <w:rsid w:val="0022093F"/>
    <w:rsid w:val="00220C85"/>
    <w:rsid w:val="002215AD"/>
    <w:rsid w:val="00221D1D"/>
    <w:rsid w:val="00224C45"/>
    <w:rsid w:val="00227061"/>
    <w:rsid w:val="00233850"/>
    <w:rsid w:val="002339FA"/>
    <w:rsid w:val="00235D2A"/>
    <w:rsid w:val="00237125"/>
    <w:rsid w:val="002378F3"/>
    <w:rsid w:val="00240E70"/>
    <w:rsid w:val="00242414"/>
    <w:rsid w:val="00242AC9"/>
    <w:rsid w:val="0024383B"/>
    <w:rsid w:val="00246BE4"/>
    <w:rsid w:val="002502FC"/>
    <w:rsid w:val="00251D80"/>
    <w:rsid w:val="0025358B"/>
    <w:rsid w:val="00253F55"/>
    <w:rsid w:val="00256811"/>
    <w:rsid w:val="00256BD0"/>
    <w:rsid w:val="00261BB1"/>
    <w:rsid w:val="002624C0"/>
    <w:rsid w:val="00263694"/>
    <w:rsid w:val="00263816"/>
    <w:rsid w:val="0026525D"/>
    <w:rsid w:val="00265BBB"/>
    <w:rsid w:val="002660EB"/>
    <w:rsid w:val="00266298"/>
    <w:rsid w:val="00266308"/>
    <w:rsid w:val="00267490"/>
    <w:rsid w:val="0027272F"/>
    <w:rsid w:val="00274DF5"/>
    <w:rsid w:val="00275B59"/>
    <w:rsid w:val="00276221"/>
    <w:rsid w:val="00280B65"/>
    <w:rsid w:val="002837F7"/>
    <w:rsid w:val="00283A06"/>
    <w:rsid w:val="00284AF7"/>
    <w:rsid w:val="00284F5A"/>
    <w:rsid w:val="002850A1"/>
    <w:rsid w:val="00285283"/>
    <w:rsid w:val="00285A10"/>
    <w:rsid w:val="0028721A"/>
    <w:rsid w:val="00292590"/>
    <w:rsid w:val="002964DD"/>
    <w:rsid w:val="002A0432"/>
    <w:rsid w:val="002A23F7"/>
    <w:rsid w:val="002A3F2A"/>
    <w:rsid w:val="002A47C8"/>
    <w:rsid w:val="002A5A41"/>
    <w:rsid w:val="002A6C23"/>
    <w:rsid w:val="002B0E1B"/>
    <w:rsid w:val="002B225C"/>
    <w:rsid w:val="002B3205"/>
    <w:rsid w:val="002B367B"/>
    <w:rsid w:val="002B3E81"/>
    <w:rsid w:val="002B4436"/>
    <w:rsid w:val="002B591D"/>
    <w:rsid w:val="002C2EA3"/>
    <w:rsid w:val="002C306E"/>
    <w:rsid w:val="002C3F1A"/>
    <w:rsid w:val="002C40C8"/>
    <w:rsid w:val="002C5636"/>
    <w:rsid w:val="002C6308"/>
    <w:rsid w:val="002D2A88"/>
    <w:rsid w:val="002D5377"/>
    <w:rsid w:val="002D6EBC"/>
    <w:rsid w:val="002E0108"/>
    <w:rsid w:val="002E22CD"/>
    <w:rsid w:val="002E2693"/>
    <w:rsid w:val="002F1B99"/>
    <w:rsid w:val="002F1F54"/>
    <w:rsid w:val="002F2EC3"/>
    <w:rsid w:val="002F4239"/>
    <w:rsid w:val="002F4DAA"/>
    <w:rsid w:val="002F6810"/>
    <w:rsid w:val="002F69A1"/>
    <w:rsid w:val="002F71BB"/>
    <w:rsid w:val="002F7A54"/>
    <w:rsid w:val="0030235D"/>
    <w:rsid w:val="00302F40"/>
    <w:rsid w:val="0030346E"/>
    <w:rsid w:val="003044E2"/>
    <w:rsid w:val="00305283"/>
    <w:rsid w:val="00305480"/>
    <w:rsid w:val="00305694"/>
    <w:rsid w:val="00306E65"/>
    <w:rsid w:val="00307E67"/>
    <w:rsid w:val="00311101"/>
    <w:rsid w:val="00311B22"/>
    <w:rsid w:val="00312529"/>
    <w:rsid w:val="0031398A"/>
    <w:rsid w:val="00314844"/>
    <w:rsid w:val="003176C6"/>
    <w:rsid w:val="003200D1"/>
    <w:rsid w:val="003201DC"/>
    <w:rsid w:val="00320806"/>
    <w:rsid w:val="00322C51"/>
    <w:rsid w:val="0032319B"/>
    <w:rsid w:val="00324814"/>
    <w:rsid w:val="003250D8"/>
    <w:rsid w:val="0032650D"/>
    <w:rsid w:val="00327523"/>
    <w:rsid w:val="00327D12"/>
    <w:rsid w:val="00332E04"/>
    <w:rsid w:val="00334BF2"/>
    <w:rsid w:val="00336521"/>
    <w:rsid w:val="00337717"/>
    <w:rsid w:val="00337DC7"/>
    <w:rsid w:val="003403E2"/>
    <w:rsid w:val="00343C63"/>
    <w:rsid w:val="003440F9"/>
    <w:rsid w:val="00346BCC"/>
    <w:rsid w:val="00346E2A"/>
    <w:rsid w:val="003472C9"/>
    <w:rsid w:val="00350122"/>
    <w:rsid w:val="003501F4"/>
    <w:rsid w:val="00351ED3"/>
    <w:rsid w:val="00352173"/>
    <w:rsid w:val="003528D9"/>
    <w:rsid w:val="003530A1"/>
    <w:rsid w:val="00356091"/>
    <w:rsid w:val="003576EB"/>
    <w:rsid w:val="00357761"/>
    <w:rsid w:val="00360B81"/>
    <w:rsid w:val="00360DD2"/>
    <w:rsid w:val="0036380B"/>
    <w:rsid w:val="00363C90"/>
    <w:rsid w:val="00364296"/>
    <w:rsid w:val="003653B4"/>
    <w:rsid w:val="00365BB6"/>
    <w:rsid w:val="00367FE3"/>
    <w:rsid w:val="00370C3B"/>
    <w:rsid w:val="00371012"/>
    <w:rsid w:val="00373AE3"/>
    <w:rsid w:val="00374C1B"/>
    <w:rsid w:val="00375245"/>
    <w:rsid w:val="0037542F"/>
    <w:rsid w:val="003823F0"/>
    <w:rsid w:val="00382D09"/>
    <w:rsid w:val="003851D0"/>
    <w:rsid w:val="00386259"/>
    <w:rsid w:val="0039015C"/>
    <w:rsid w:val="00390905"/>
    <w:rsid w:val="003911B6"/>
    <w:rsid w:val="003939AB"/>
    <w:rsid w:val="00394BB5"/>
    <w:rsid w:val="00396FE6"/>
    <w:rsid w:val="003A0572"/>
    <w:rsid w:val="003A11D3"/>
    <w:rsid w:val="003A48DE"/>
    <w:rsid w:val="003A55F0"/>
    <w:rsid w:val="003A6354"/>
    <w:rsid w:val="003A6986"/>
    <w:rsid w:val="003A785C"/>
    <w:rsid w:val="003B020E"/>
    <w:rsid w:val="003B0EC0"/>
    <w:rsid w:val="003B3DFB"/>
    <w:rsid w:val="003C4827"/>
    <w:rsid w:val="003C4956"/>
    <w:rsid w:val="003C5336"/>
    <w:rsid w:val="003C59E1"/>
    <w:rsid w:val="003C64BE"/>
    <w:rsid w:val="003C70D4"/>
    <w:rsid w:val="003C7C81"/>
    <w:rsid w:val="003D06DA"/>
    <w:rsid w:val="003D0C90"/>
    <w:rsid w:val="003D2DE4"/>
    <w:rsid w:val="003D3815"/>
    <w:rsid w:val="003D463F"/>
    <w:rsid w:val="003D52DB"/>
    <w:rsid w:val="003D5A7F"/>
    <w:rsid w:val="003D60B4"/>
    <w:rsid w:val="003D793A"/>
    <w:rsid w:val="003E0F6B"/>
    <w:rsid w:val="003E2308"/>
    <w:rsid w:val="003E3695"/>
    <w:rsid w:val="003E5A51"/>
    <w:rsid w:val="003E65EA"/>
    <w:rsid w:val="003E77B0"/>
    <w:rsid w:val="003F0E54"/>
    <w:rsid w:val="003F15AD"/>
    <w:rsid w:val="003F1E92"/>
    <w:rsid w:val="003F32D9"/>
    <w:rsid w:val="003F4759"/>
    <w:rsid w:val="003F53F2"/>
    <w:rsid w:val="003F59BE"/>
    <w:rsid w:val="003F65B1"/>
    <w:rsid w:val="00404392"/>
    <w:rsid w:val="0040554E"/>
    <w:rsid w:val="0040763A"/>
    <w:rsid w:val="00407E86"/>
    <w:rsid w:val="00414345"/>
    <w:rsid w:val="00416407"/>
    <w:rsid w:val="00417693"/>
    <w:rsid w:val="004200BC"/>
    <w:rsid w:val="004204D9"/>
    <w:rsid w:val="00420EA9"/>
    <w:rsid w:val="004214C2"/>
    <w:rsid w:val="004234CE"/>
    <w:rsid w:val="004250E6"/>
    <w:rsid w:val="004260E0"/>
    <w:rsid w:val="004263D5"/>
    <w:rsid w:val="00426A58"/>
    <w:rsid w:val="0042731D"/>
    <w:rsid w:val="004311C4"/>
    <w:rsid w:val="0043247C"/>
    <w:rsid w:val="004332A7"/>
    <w:rsid w:val="00436957"/>
    <w:rsid w:val="0043711A"/>
    <w:rsid w:val="00440AEA"/>
    <w:rsid w:val="004414A3"/>
    <w:rsid w:val="00443D34"/>
    <w:rsid w:val="00450B75"/>
    <w:rsid w:val="00450C66"/>
    <w:rsid w:val="004526AC"/>
    <w:rsid w:val="00452E81"/>
    <w:rsid w:val="00454071"/>
    <w:rsid w:val="00461276"/>
    <w:rsid w:val="00461B96"/>
    <w:rsid w:val="00462647"/>
    <w:rsid w:val="004628E1"/>
    <w:rsid w:val="00462E95"/>
    <w:rsid w:val="00473510"/>
    <w:rsid w:val="00473974"/>
    <w:rsid w:val="00474AA9"/>
    <w:rsid w:val="004759EA"/>
    <w:rsid w:val="00476674"/>
    <w:rsid w:val="004766D0"/>
    <w:rsid w:val="00476D57"/>
    <w:rsid w:val="004844DD"/>
    <w:rsid w:val="004858CC"/>
    <w:rsid w:val="00485BD0"/>
    <w:rsid w:val="00485D19"/>
    <w:rsid w:val="00485D92"/>
    <w:rsid w:val="004877A3"/>
    <w:rsid w:val="00490565"/>
    <w:rsid w:val="004906E5"/>
    <w:rsid w:val="0049105F"/>
    <w:rsid w:val="00492F15"/>
    <w:rsid w:val="00494957"/>
    <w:rsid w:val="00495F3B"/>
    <w:rsid w:val="00496263"/>
    <w:rsid w:val="004969F5"/>
    <w:rsid w:val="004978AB"/>
    <w:rsid w:val="004A108E"/>
    <w:rsid w:val="004A3348"/>
    <w:rsid w:val="004A35EC"/>
    <w:rsid w:val="004A5B7C"/>
    <w:rsid w:val="004A7C2F"/>
    <w:rsid w:val="004B1C2A"/>
    <w:rsid w:val="004B5A56"/>
    <w:rsid w:val="004C0963"/>
    <w:rsid w:val="004C149C"/>
    <w:rsid w:val="004C1696"/>
    <w:rsid w:val="004C2176"/>
    <w:rsid w:val="004C2508"/>
    <w:rsid w:val="004C306A"/>
    <w:rsid w:val="004C5CAB"/>
    <w:rsid w:val="004C5CF3"/>
    <w:rsid w:val="004C5F44"/>
    <w:rsid w:val="004C6085"/>
    <w:rsid w:val="004C7914"/>
    <w:rsid w:val="004D1AB1"/>
    <w:rsid w:val="004D1B1E"/>
    <w:rsid w:val="004D1FF9"/>
    <w:rsid w:val="004D2342"/>
    <w:rsid w:val="004D247D"/>
    <w:rsid w:val="004D27B4"/>
    <w:rsid w:val="004D28F7"/>
    <w:rsid w:val="004D3633"/>
    <w:rsid w:val="004D4633"/>
    <w:rsid w:val="004D56D0"/>
    <w:rsid w:val="004D5855"/>
    <w:rsid w:val="004D6ACA"/>
    <w:rsid w:val="004D6D89"/>
    <w:rsid w:val="004E00BF"/>
    <w:rsid w:val="004E0ED7"/>
    <w:rsid w:val="004E291D"/>
    <w:rsid w:val="004E3F98"/>
    <w:rsid w:val="004E42A9"/>
    <w:rsid w:val="004E469E"/>
    <w:rsid w:val="004E594E"/>
    <w:rsid w:val="004E6537"/>
    <w:rsid w:val="004E6F67"/>
    <w:rsid w:val="004F1CFC"/>
    <w:rsid w:val="004F5AB6"/>
    <w:rsid w:val="00500267"/>
    <w:rsid w:val="0050123F"/>
    <w:rsid w:val="00501C82"/>
    <w:rsid w:val="005022FA"/>
    <w:rsid w:val="00502A04"/>
    <w:rsid w:val="0050395C"/>
    <w:rsid w:val="00503F13"/>
    <w:rsid w:val="00503F34"/>
    <w:rsid w:val="00506FEE"/>
    <w:rsid w:val="0050741F"/>
    <w:rsid w:val="005126B6"/>
    <w:rsid w:val="00512B55"/>
    <w:rsid w:val="005130CE"/>
    <w:rsid w:val="005134F6"/>
    <w:rsid w:val="00514593"/>
    <w:rsid w:val="00517769"/>
    <w:rsid w:val="005220B3"/>
    <w:rsid w:val="00523A3B"/>
    <w:rsid w:val="00526551"/>
    <w:rsid w:val="00527291"/>
    <w:rsid w:val="0053143F"/>
    <w:rsid w:val="00531E4D"/>
    <w:rsid w:val="005328D6"/>
    <w:rsid w:val="00532CBF"/>
    <w:rsid w:val="00534B6F"/>
    <w:rsid w:val="005352C9"/>
    <w:rsid w:val="005352DA"/>
    <w:rsid w:val="00535F95"/>
    <w:rsid w:val="005400E7"/>
    <w:rsid w:val="005422B4"/>
    <w:rsid w:val="0054238E"/>
    <w:rsid w:val="00543ACC"/>
    <w:rsid w:val="0054634B"/>
    <w:rsid w:val="005464EA"/>
    <w:rsid w:val="00547A4E"/>
    <w:rsid w:val="00551024"/>
    <w:rsid w:val="00551A3E"/>
    <w:rsid w:val="00552AA0"/>
    <w:rsid w:val="0055313D"/>
    <w:rsid w:val="005537F6"/>
    <w:rsid w:val="00554BF8"/>
    <w:rsid w:val="0055626D"/>
    <w:rsid w:val="00557C98"/>
    <w:rsid w:val="00560B93"/>
    <w:rsid w:val="00561DB6"/>
    <w:rsid w:val="005636B8"/>
    <w:rsid w:val="00563B8E"/>
    <w:rsid w:val="0056547C"/>
    <w:rsid w:val="00572B34"/>
    <w:rsid w:val="00572CA8"/>
    <w:rsid w:val="00572DD2"/>
    <w:rsid w:val="00573D04"/>
    <w:rsid w:val="00573EE4"/>
    <w:rsid w:val="005744C7"/>
    <w:rsid w:val="0057640B"/>
    <w:rsid w:val="00576C9F"/>
    <w:rsid w:val="00580976"/>
    <w:rsid w:val="00583280"/>
    <w:rsid w:val="005834AB"/>
    <w:rsid w:val="0058539F"/>
    <w:rsid w:val="00585513"/>
    <w:rsid w:val="00585646"/>
    <w:rsid w:val="005856F3"/>
    <w:rsid w:val="00590E65"/>
    <w:rsid w:val="00591E2F"/>
    <w:rsid w:val="00592435"/>
    <w:rsid w:val="00594DC0"/>
    <w:rsid w:val="00597C88"/>
    <w:rsid w:val="005A1021"/>
    <w:rsid w:val="005A2380"/>
    <w:rsid w:val="005A2E85"/>
    <w:rsid w:val="005B082B"/>
    <w:rsid w:val="005B3105"/>
    <w:rsid w:val="005B3F8B"/>
    <w:rsid w:val="005B7649"/>
    <w:rsid w:val="005C094B"/>
    <w:rsid w:val="005C098E"/>
    <w:rsid w:val="005C204C"/>
    <w:rsid w:val="005C212F"/>
    <w:rsid w:val="005C3200"/>
    <w:rsid w:val="005C3982"/>
    <w:rsid w:val="005C608B"/>
    <w:rsid w:val="005D04B7"/>
    <w:rsid w:val="005D34A4"/>
    <w:rsid w:val="005D4634"/>
    <w:rsid w:val="005D7032"/>
    <w:rsid w:val="005E2373"/>
    <w:rsid w:val="005E2DE9"/>
    <w:rsid w:val="005E43B7"/>
    <w:rsid w:val="005E4B55"/>
    <w:rsid w:val="005E506D"/>
    <w:rsid w:val="005E5514"/>
    <w:rsid w:val="005F0400"/>
    <w:rsid w:val="005F08E6"/>
    <w:rsid w:val="005F31DB"/>
    <w:rsid w:val="005F55B4"/>
    <w:rsid w:val="005F56C5"/>
    <w:rsid w:val="005F5EB4"/>
    <w:rsid w:val="005F72AC"/>
    <w:rsid w:val="00600E37"/>
    <w:rsid w:val="00601228"/>
    <w:rsid w:val="00602087"/>
    <w:rsid w:val="0060269C"/>
    <w:rsid w:val="00607929"/>
    <w:rsid w:val="00611916"/>
    <w:rsid w:val="00611BCD"/>
    <w:rsid w:val="00614D2F"/>
    <w:rsid w:val="00615394"/>
    <w:rsid w:val="0061607D"/>
    <w:rsid w:val="00622E88"/>
    <w:rsid w:val="006242E9"/>
    <w:rsid w:val="00627676"/>
    <w:rsid w:val="00631D5B"/>
    <w:rsid w:val="006330D9"/>
    <w:rsid w:val="00633DFB"/>
    <w:rsid w:val="0063537E"/>
    <w:rsid w:val="006357D8"/>
    <w:rsid w:val="00636680"/>
    <w:rsid w:val="00636859"/>
    <w:rsid w:val="00636F82"/>
    <w:rsid w:val="00637AAF"/>
    <w:rsid w:val="006407E7"/>
    <w:rsid w:val="006417F7"/>
    <w:rsid w:val="006419B2"/>
    <w:rsid w:val="00643D7D"/>
    <w:rsid w:val="0064787D"/>
    <w:rsid w:val="006501C3"/>
    <w:rsid w:val="00651D37"/>
    <w:rsid w:val="00651E19"/>
    <w:rsid w:val="00653A12"/>
    <w:rsid w:val="00657CE2"/>
    <w:rsid w:val="00657E02"/>
    <w:rsid w:val="0066200A"/>
    <w:rsid w:val="00662CC5"/>
    <w:rsid w:val="00663CC1"/>
    <w:rsid w:val="006659B6"/>
    <w:rsid w:val="006714FE"/>
    <w:rsid w:val="00671DCD"/>
    <w:rsid w:val="00672380"/>
    <w:rsid w:val="00672E59"/>
    <w:rsid w:val="00673A62"/>
    <w:rsid w:val="00675193"/>
    <w:rsid w:val="0067591C"/>
    <w:rsid w:val="00676197"/>
    <w:rsid w:val="00676728"/>
    <w:rsid w:val="0068049D"/>
    <w:rsid w:val="00681414"/>
    <w:rsid w:val="00681C52"/>
    <w:rsid w:val="00681C61"/>
    <w:rsid w:val="00681D88"/>
    <w:rsid w:val="0068302B"/>
    <w:rsid w:val="006844F0"/>
    <w:rsid w:val="00685693"/>
    <w:rsid w:val="0068581A"/>
    <w:rsid w:val="00690C73"/>
    <w:rsid w:val="00691A00"/>
    <w:rsid w:val="00692011"/>
    <w:rsid w:val="006953E0"/>
    <w:rsid w:val="00695C0A"/>
    <w:rsid w:val="006A00BE"/>
    <w:rsid w:val="006A28BC"/>
    <w:rsid w:val="006A4A98"/>
    <w:rsid w:val="006A6ECB"/>
    <w:rsid w:val="006A7542"/>
    <w:rsid w:val="006B29AC"/>
    <w:rsid w:val="006B3394"/>
    <w:rsid w:val="006B45CB"/>
    <w:rsid w:val="006B47FB"/>
    <w:rsid w:val="006B4E94"/>
    <w:rsid w:val="006B570F"/>
    <w:rsid w:val="006B66B6"/>
    <w:rsid w:val="006B6A2F"/>
    <w:rsid w:val="006B782B"/>
    <w:rsid w:val="006B79CD"/>
    <w:rsid w:val="006C2DFE"/>
    <w:rsid w:val="006C3F5A"/>
    <w:rsid w:val="006C7286"/>
    <w:rsid w:val="006C7C4A"/>
    <w:rsid w:val="006C7ED4"/>
    <w:rsid w:val="006D5F09"/>
    <w:rsid w:val="006D687A"/>
    <w:rsid w:val="006E1428"/>
    <w:rsid w:val="006E15E8"/>
    <w:rsid w:val="006E1E8C"/>
    <w:rsid w:val="006E2105"/>
    <w:rsid w:val="006E2CE9"/>
    <w:rsid w:val="006E546E"/>
    <w:rsid w:val="006E63FC"/>
    <w:rsid w:val="006E67B8"/>
    <w:rsid w:val="006E7C5E"/>
    <w:rsid w:val="006F35B5"/>
    <w:rsid w:val="006F4D92"/>
    <w:rsid w:val="006F7B61"/>
    <w:rsid w:val="007029D3"/>
    <w:rsid w:val="007036FA"/>
    <w:rsid w:val="00704091"/>
    <w:rsid w:val="00704AC8"/>
    <w:rsid w:val="007050AE"/>
    <w:rsid w:val="00707299"/>
    <w:rsid w:val="00710A10"/>
    <w:rsid w:val="00710F69"/>
    <w:rsid w:val="007113DB"/>
    <w:rsid w:val="00711D17"/>
    <w:rsid w:val="0071249F"/>
    <w:rsid w:val="00713C4D"/>
    <w:rsid w:val="0071523D"/>
    <w:rsid w:val="00716505"/>
    <w:rsid w:val="00716DB6"/>
    <w:rsid w:val="007216EE"/>
    <w:rsid w:val="00721EF9"/>
    <w:rsid w:val="00723478"/>
    <w:rsid w:val="00723F81"/>
    <w:rsid w:val="0072564C"/>
    <w:rsid w:val="0072568C"/>
    <w:rsid w:val="007259EA"/>
    <w:rsid w:val="00731874"/>
    <w:rsid w:val="00733996"/>
    <w:rsid w:val="00734B3B"/>
    <w:rsid w:val="0073573C"/>
    <w:rsid w:val="00740A5F"/>
    <w:rsid w:val="00741611"/>
    <w:rsid w:val="00745851"/>
    <w:rsid w:val="00747584"/>
    <w:rsid w:val="007501A9"/>
    <w:rsid w:val="00750A88"/>
    <w:rsid w:val="00752E28"/>
    <w:rsid w:val="0075456F"/>
    <w:rsid w:val="00754BF2"/>
    <w:rsid w:val="00756AE5"/>
    <w:rsid w:val="00765AB1"/>
    <w:rsid w:val="00767B53"/>
    <w:rsid w:val="007713A3"/>
    <w:rsid w:val="007736D6"/>
    <w:rsid w:val="00775815"/>
    <w:rsid w:val="00780CAF"/>
    <w:rsid w:val="00783A83"/>
    <w:rsid w:val="00785050"/>
    <w:rsid w:val="007850EC"/>
    <w:rsid w:val="007854BA"/>
    <w:rsid w:val="00787786"/>
    <w:rsid w:val="007908AE"/>
    <w:rsid w:val="00791F86"/>
    <w:rsid w:val="007921E3"/>
    <w:rsid w:val="00792BC7"/>
    <w:rsid w:val="007A1A48"/>
    <w:rsid w:val="007A422D"/>
    <w:rsid w:val="007A4FC8"/>
    <w:rsid w:val="007A7583"/>
    <w:rsid w:val="007A77C7"/>
    <w:rsid w:val="007B235D"/>
    <w:rsid w:val="007B5674"/>
    <w:rsid w:val="007B6070"/>
    <w:rsid w:val="007B6310"/>
    <w:rsid w:val="007B6BFC"/>
    <w:rsid w:val="007B7F78"/>
    <w:rsid w:val="007C05D4"/>
    <w:rsid w:val="007C0764"/>
    <w:rsid w:val="007C301B"/>
    <w:rsid w:val="007C32E4"/>
    <w:rsid w:val="007C3DFA"/>
    <w:rsid w:val="007C5288"/>
    <w:rsid w:val="007C52AB"/>
    <w:rsid w:val="007C6603"/>
    <w:rsid w:val="007D321E"/>
    <w:rsid w:val="007D4994"/>
    <w:rsid w:val="007D5BF6"/>
    <w:rsid w:val="007D7509"/>
    <w:rsid w:val="007E2501"/>
    <w:rsid w:val="007E35F0"/>
    <w:rsid w:val="007E3A1E"/>
    <w:rsid w:val="007E3DBA"/>
    <w:rsid w:val="007F1824"/>
    <w:rsid w:val="007F1A52"/>
    <w:rsid w:val="007F2F8D"/>
    <w:rsid w:val="007F4957"/>
    <w:rsid w:val="007F6194"/>
    <w:rsid w:val="007F6783"/>
    <w:rsid w:val="007F7321"/>
    <w:rsid w:val="007F7B08"/>
    <w:rsid w:val="00800E43"/>
    <w:rsid w:val="00801468"/>
    <w:rsid w:val="0080260F"/>
    <w:rsid w:val="008031D5"/>
    <w:rsid w:val="00803B40"/>
    <w:rsid w:val="00803E3D"/>
    <w:rsid w:val="00804763"/>
    <w:rsid w:val="00804F8D"/>
    <w:rsid w:val="00806BCF"/>
    <w:rsid w:val="00806D9B"/>
    <w:rsid w:val="008074FC"/>
    <w:rsid w:val="00807ADE"/>
    <w:rsid w:val="00814DA0"/>
    <w:rsid w:val="00820602"/>
    <w:rsid w:val="0082195A"/>
    <w:rsid w:val="00831B5C"/>
    <w:rsid w:val="00831E5F"/>
    <w:rsid w:val="0083307E"/>
    <w:rsid w:val="0083374B"/>
    <w:rsid w:val="00834C6D"/>
    <w:rsid w:val="008378A6"/>
    <w:rsid w:val="00841432"/>
    <w:rsid w:val="0084230C"/>
    <w:rsid w:val="008423D7"/>
    <w:rsid w:val="00842589"/>
    <w:rsid w:val="008430B9"/>
    <w:rsid w:val="00845A9E"/>
    <w:rsid w:val="00846491"/>
    <w:rsid w:val="00847993"/>
    <w:rsid w:val="00847CB2"/>
    <w:rsid w:val="00847CED"/>
    <w:rsid w:val="0085066B"/>
    <w:rsid w:val="00851506"/>
    <w:rsid w:val="00851652"/>
    <w:rsid w:val="00852561"/>
    <w:rsid w:val="008531DB"/>
    <w:rsid w:val="00855AAC"/>
    <w:rsid w:val="00855E22"/>
    <w:rsid w:val="008562A9"/>
    <w:rsid w:val="008571F9"/>
    <w:rsid w:val="008606C4"/>
    <w:rsid w:val="0086185B"/>
    <w:rsid w:val="00862F38"/>
    <w:rsid w:val="0086319F"/>
    <w:rsid w:val="0086362F"/>
    <w:rsid w:val="0086524A"/>
    <w:rsid w:val="00865E64"/>
    <w:rsid w:val="00866A4E"/>
    <w:rsid w:val="00873F0C"/>
    <w:rsid w:val="008741A6"/>
    <w:rsid w:val="00874825"/>
    <w:rsid w:val="00875F05"/>
    <w:rsid w:val="00877CB0"/>
    <w:rsid w:val="00883975"/>
    <w:rsid w:val="00884B34"/>
    <w:rsid w:val="00884C6C"/>
    <w:rsid w:val="00887AED"/>
    <w:rsid w:val="00891319"/>
    <w:rsid w:val="00892089"/>
    <w:rsid w:val="008928D1"/>
    <w:rsid w:val="00894E6B"/>
    <w:rsid w:val="008955FC"/>
    <w:rsid w:val="00895722"/>
    <w:rsid w:val="00895768"/>
    <w:rsid w:val="008A1FCD"/>
    <w:rsid w:val="008A2083"/>
    <w:rsid w:val="008A2771"/>
    <w:rsid w:val="008A30EC"/>
    <w:rsid w:val="008A3FB5"/>
    <w:rsid w:val="008A4FA5"/>
    <w:rsid w:val="008A67B9"/>
    <w:rsid w:val="008A7149"/>
    <w:rsid w:val="008A73DF"/>
    <w:rsid w:val="008B06A1"/>
    <w:rsid w:val="008B096D"/>
    <w:rsid w:val="008B4321"/>
    <w:rsid w:val="008B599B"/>
    <w:rsid w:val="008B7850"/>
    <w:rsid w:val="008C00E3"/>
    <w:rsid w:val="008C2424"/>
    <w:rsid w:val="008C4475"/>
    <w:rsid w:val="008C7CBA"/>
    <w:rsid w:val="008D19BC"/>
    <w:rsid w:val="008D1BA1"/>
    <w:rsid w:val="008D1BB2"/>
    <w:rsid w:val="008D33BD"/>
    <w:rsid w:val="008D4346"/>
    <w:rsid w:val="008D6933"/>
    <w:rsid w:val="008D7A32"/>
    <w:rsid w:val="008D7DD8"/>
    <w:rsid w:val="008E0BD4"/>
    <w:rsid w:val="008E1906"/>
    <w:rsid w:val="008E1CFE"/>
    <w:rsid w:val="008E2EE5"/>
    <w:rsid w:val="008E3A22"/>
    <w:rsid w:val="008E5C56"/>
    <w:rsid w:val="008F0977"/>
    <w:rsid w:val="008F0BE7"/>
    <w:rsid w:val="008F1F35"/>
    <w:rsid w:val="008F2BB3"/>
    <w:rsid w:val="008F3BAC"/>
    <w:rsid w:val="008F3E0B"/>
    <w:rsid w:val="008F53D3"/>
    <w:rsid w:val="008F70C1"/>
    <w:rsid w:val="008F7948"/>
    <w:rsid w:val="00901EA0"/>
    <w:rsid w:val="0090287D"/>
    <w:rsid w:val="009040B8"/>
    <w:rsid w:val="0090439C"/>
    <w:rsid w:val="00907B1D"/>
    <w:rsid w:val="00910032"/>
    <w:rsid w:val="0091081B"/>
    <w:rsid w:val="0091782C"/>
    <w:rsid w:val="009215A8"/>
    <w:rsid w:val="00921BA5"/>
    <w:rsid w:val="009222CA"/>
    <w:rsid w:val="00922E6D"/>
    <w:rsid w:val="0092694D"/>
    <w:rsid w:val="00926E48"/>
    <w:rsid w:val="009310EE"/>
    <w:rsid w:val="00932537"/>
    <w:rsid w:val="00932BDB"/>
    <w:rsid w:val="009363CE"/>
    <w:rsid w:val="00940CFD"/>
    <w:rsid w:val="00941425"/>
    <w:rsid w:val="0094159E"/>
    <w:rsid w:val="009439C6"/>
    <w:rsid w:val="00945474"/>
    <w:rsid w:val="0094774F"/>
    <w:rsid w:val="00950930"/>
    <w:rsid w:val="009523E0"/>
    <w:rsid w:val="00952765"/>
    <w:rsid w:val="00952ACA"/>
    <w:rsid w:val="00953506"/>
    <w:rsid w:val="009539A2"/>
    <w:rsid w:val="00953BBC"/>
    <w:rsid w:val="0095742D"/>
    <w:rsid w:val="009574EB"/>
    <w:rsid w:val="009577D8"/>
    <w:rsid w:val="00957EDA"/>
    <w:rsid w:val="00964AFF"/>
    <w:rsid w:val="00967C4A"/>
    <w:rsid w:val="00971C7E"/>
    <w:rsid w:val="009722D6"/>
    <w:rsid w:val="009737D6"/>
    <w:rsid w:val="00975801"/>
    <w:rsid w:val="009800DF"/>
    <w:rsid w:val="0098139C"/>
    <w:rsid w:val="00983161"/>
    <w:rsid w:val="0098338D"/>
    <w:rsid w:val="0098528F"/>
    <w:rsid w:val="00985E47"/>
    <w:rsid w:val="009871CE"/>
    <w:rsid w:val="009872D4"/>
    <w:rsid w:val="009907CC"/>
    <w:rsid w:val="00991C03"/>
    <w:rsid w:val="00992115"/>
    <w:rsid w:val="00993033"/>
    <w:rsid w:val="009940ED"/>
    <w:rsid w:val="00995009"/>
    <w:rsid w:val="009954E9"/>
    <w:rsid w:val="009958D9"/>
    <w:rsid w:val="00995EF3"/>
    <w:rsid w:val="009969E4"/>
    <w:rsid w:val="009A2AF5"/>
    <w:rsid w:val="009A42F3"/>
    <w:rsid w:val="009A4B63"/>
    <w:rsid w:val="009A5302"/>
    <w:rsid w:val="009B04AD"/>
    <w:rsid w:val="009B06D7"/>
    <w:rsid w:val="009B0CA4"/>
    <w:rsid w:val="009B1465"/>
    <w:rsid w:val="009B2B5B"/>
    <w:rsid w:val="009B49F1"/>
    <w:rsid w:val="009B4BA9"/>
    <w:rsid w:val="009B4FB8"/>
    <w:rsid w:val="009B7475"/>
    <w:rsid w:val="009C2D93"/>
    <w:rsid w:val="009C317E"/>
    <w:rsid w:val="009C3568"/>
    <w:rsid w:val="009C3727"/>
    <w:rsid w:val="009C43EA"/>
    <w:rsid w:val="009C44E1"/>
    <w:rsid w:val="009C4DE9"/>
    <w:rsid w:val="009C6A37"/>
    <w:rsid w:val="009D02D8"/>
    <w:rsid w:val="009D2452"/>
    <w:rsid w:val="009D2F3D"/>
    <w:rsid w:val="009D3309"/>
    <w:rsid w:val="009D3675"/>
    <w:rsid w:val="009D4127"/>
    <w:rsid w:val="009D513D"/>
    <w:rsid w:val="009D5470"/>
    <w:rsid w:val="009D770E"/>
    <w:rsid w:val="009E2600"/>
    <w:rsid w:val="009E2ECC"/>
    <w:rsid w:val="009E43C3"/>
    <w:rsid w:val="009E58BE"/>
    <w:rsid w:val="009E5BA3"/>
    <w:rsid w:val="009E7863"/>
    <w:rsid w:val="009F0D0D"/>
    <w:rsid w:val="009F2272"/>
    <w:rsid w:val="009F2477"/>
    <w:rsid w:val="009F5AF4"/>
    <w:rsid w:val="009F6661"/>
    <w:rsid w:val="009F777C"/>
    <w:rsid w:val="00A002C5"/>
    <w:rsid w:val="00A00838"/>
    <w:rsid w:val="00A00EF1"/>
    <w:rsid w:val="00A01AB6"/>
    <w:rsid w:val="00A04555"/>
    <w:rsid w:val="00A04E94"/>
    <w:rsid w:val="00A05253"/>
    <w:rsid w:val="00A05F94"/>
    <w:rsid w:val="00A0739C"/>
    <w:rsid w:val="00A076AE"/>
    <w:rsid w:val="00A10C6D"/>
    <w:rsid w:val="00A16870"/>
    <w:rsid w:val="00A177A7"/>
    <w:rsid w:val="00A20C59"/>
    <w:rsid w:val="00A22156"/>
    <w:rsid w:val="00A227B2"/>
    <w:rsid w:val="00A23938"/>
    <w:rsid w:val="00A24D9F"/>
    <w:rsid w:val="00A25BE4"/>
    <w:rsid w:val="00A26D62"/>
    <w:rsid w:val="00A2756B"/>
    <w:rsid w:val="00A3038A"/>
    <w:rsid w:val="00A30A2A"/>
    <w:rsid w:val="00A30A2F"/>
    <w:rsid w:val="00A366DE"/>
    <w:rsid w:val="00A40648"/>
    <w:rsid w:val="00A4122D"/>
    <w:rsid w:val="00A41CDB"/>
    <w:rsid w:val="00A41F09"/>
    <w:rsid w:val="00A43503"/>
    <w:rsid w:val="00A44F69"/>
    <w:rsid w:val="00A45D08"/>
    <w:rsid w:val="00A46AFD"/>
    <w:rsid w:val="00A51A40"/>
    <w:rsid w:val="00A51C3E"/>
    <w:rsid w:val="00A51D8E"/>
    <w:rsid w:val="00A53994"/>
    <w:rsid w:val="00A53A9A"/>
    <w:rsid w:val="00A54549"/>
    <w:rsid w:val="00A54EA1"/>
    <w:rsid w:val="00A6092E"/>
    <w:rsid w:val="00A60A97"/>
    <w:rsid w:val="00A61DE3"/>
    <w:rsid w:val="00A62DDA"/>
    <w:rsid w:val="00A62E3B"/>
    <w:rsid w:val="00A657B3"/>
    <w:rsid w:val="00A660B0"/>
    <w:rsid w:val="00A66306"/>
    <w:rsid w:val="00A676A1"/>
    <w:rsid w:val="00A700A1"/>
    <w:rsid w:val="00A72E6A"/>
    <w:rsid w:val="00A731F7"/>
    <w:rsid w:val="00A748AC"/>
    <w:rsid w:val="00A7778A"/>
    <w:rsid w:val="00A77AEF"/>
    <w:rsid w:val="00A77CC1"/>
    <w:rsid w:val="00A80400"/>
    <w:rsid w:val="00A80BA9"/>
    <w:rsid w:val="00A80F6C"/>
    <w:rsid w:val="00A81D94"/>
    <w:rsid w:val="00A823F9"/>
    <w:rsid w:val="00A828DF"/>
    <w:rsid w:val="00A83125"/>
    <w:rsid w:val="00A8391E"/>
    <w:rsid w:val="00A850CE"/>
    <w:rsid w:val="00A86434"/>
    <w:rsid w:val="00A871CE"/>
    <w:rsid w:val="00A876CD"/>
    <w:rsid w:val="00A90273"/>
    <w:rsid w:val="00A909FC"/>
    <w:rsid w:val="00A91DD3"/>
    <w:rsid w:val="00A92393"/>
    <w:rsid w:val="00A929D9"/>
    <w:rsid w:val="00A92C63"/>
    <w:rsid w:val="00A94E3F"/>
    <w:rsid w:val="00A95187"/>
    <w:rsid w:val="00A95D99"/>
    <w:rsid w:val="00AA1214"/>
    <w:rsid w:val="00AA12D5"/>
    <w:rsid w:val="00AA2533"/>
    <w:rsid w:val="00AA2876"/>
    <w:rsid w:val="00AA2BCA"/>
    <w:rsid w:val="00AA6469"/>
    <w:rsid w:val="00AA7D7B"/>
    <w:rsid w:val="00AB13F9"/>
    <w:rsid w:val="00AC1643"/>
    <w:rsid w:val="00AC4E08"/>
    <w:rsid w:val="00AC5565"/>
    <w:rsid w:val="00AC5D8D"/>
    <w:rsid w:val="00AC692A"/>
    <w:rsid w:val="00AC69C0"/>
    <w:rsid w:val="00AC7CAE"/>
    <w:rsid w:val="00AD02A6"/>
    <w:rsid w:val="00AD02E3"/>
    <w:rsid w:val="00AD05FE"/>
    <w:rsid w:val="00AD2731"/>
    <w:rsid w:val="00AD28BC"/>
    <w:rsid w:val="00AD4D44"/>
    <w:rsid w:val="00AD52AC"/>
    <w:rsid w:val="00AD5710"/>
    <w:rsid w:val="00AD59A6"/>
    <w:rsid w:val="00AD72DA"/>
    <w:rsid w:val="00AE1A8B"/>
    <w:rsid w:val="00AE20C9"/>
    <w:rsid w:val="00AE2865"/>
    <w:rsid w:val="00AE4BB9"/>
    <w:rsid w:val="00AE6478"/>
    <w:rsid w:val="00AE657E"/>
    <w:rsid w:val="00AE6C7F"/>
    <w:rsid w:val="00AE75D7"/>
    <w:rsid w:val="00AF199B"/>
    <w:rsid w:val="00AF3551"/>
    <w:rsid w:val="00AF3796"/>
    <w:rsid w:val="00AF4ECB"/>
    <w:rsid w:val="00AF63E7"/>
    <w:rsid w:val="00B003F8"/>
    <w:rsid w:val="00B00AA6"/>
    <w:rsid w:val="00B016C2"/>
    <w:rsid w:val="00B02405"/>
    <w:rsid w:val="00B03C43"/>
    <w:rsid w:val="00B04A83"/>
    <w:rsid w:val="00B0596C"/>
    <w:rsid w:val="00B07144"/>
    <w:rsid w:val="00B103D6"/>
    <w:rsid w:val="00B14601"/>
    <w:rsid w:val="00B15930"/>
    <w:rsid w:val="00B16748"/>
    <w:rsid w:val="00B17592"/>
    <w:rsid w:val="00B21080"/>
    <w:rsid w:val="00B21CED"/>
    <w:rsid w:val="00B26BA5"/>
    <w:rsid w:val="00B30978"/>
    <w:rsid w:val="00B30F84"/>
    <w:rsid w:val="00B310C9"/>
    <w:rsid w:val="00B325FF"/>
    <w:rsid w:val="00B348CF"/>
    <w:rsid w:val="00B35398"/>
    <w:rsid w:val="00B361E6"/>
    <w:rsid w:val="00B4089E"/>
    <w:rsid w:val="00B40A2A"/>
    <w:rsid w:val="00B50492"/>
    <w:rsid w:val="00B507C4"/>
    <w:rsid w:val="00B50942"/>
    <w:rsid w:val="00B510B4"/>
    <w:rsid w:val="00B53D7D"/>
    <w:rsid w:val="00B6041A"/>
    <w:rsid w:val="00B60AB4"/>
    <w:rsid w:val="00B64874"/>
    <w:rsid w:val="00B65868"/>
    <w:rsid w:val="00B6761F"/>
    <w:rsid w:val="00B67BE4"/>
    <w:rsid w:val="00B70398"/>
    <w:rsid w:val="00B72B8D"/>
    <w:rsid w:val="00B734AD"/>
    <w:rsid w:val="00B7404E"/>
    <w:rsid w:val="00B74F6D"/>
    <w:rsid w:val="00B754A5"/>
    <w:rsid w:val="00B75AB4"/>
    <w:rsid w:val="00B818B2"/>
    <w:rsid w:val="00B82C24"/>
    <w:rsid w:val="00B82F92"/>
    <w:rsid w:val="00B83B94"/>
    <w:rsid w:val="00B902C8"/>
    <w:rsid w:val="00B90860"/>
    <w:rsid w:val="00B9090E"/>
    <w:rsid w:val="00B95543"/>
    <w:rsid w:val="00BA120A"/>
    <w:rsid w:val="00BA3366"/>
    <w:rsid w:val="00BA3792"/>
    <w:rsid w:val="00BA3897"/>
    <w:rsid w:val="00BA3C6D"/>
    <w:rsid w:val="00BA4D26"/>
    <w:rsid w:val="00BA6A62"/>
    <w:rsid w:val="00BA6DF0"/>
    <w:rsid w:val="00BA77CB"/>
    <w:rsid w:val="00BB08CF"/>
    <w:rsid w:val="00BB22B5"/>
    <w:rsid w:val="00BB3772"/>
    <w:rsid w:val="00BC02A4"/>
    <w:rsid w:val="00BC3561"/>
    <w:rsid w:val="00BC3D72"/>
    <w:rsid w:val="00BC445C"/>
    <w:rsid w:val="00BC56D1"/>
    <w:rsid w:val="00BC6558"/>
    <w:rsid w:val="00BC7173"/>
    <w:rsid w:val="00BC7EE0"/>
    <w:rsid w:val="00BD1577"/>
    <w:rsid w:val="00BD1D56"/>
    <w:rsid w:val="00BD2C58"/>
    <w:rsid w:val="00BD3130"/>
    <w:rsid w:val="00BD6C34"/>
    <w:rsid w:val="00BE13A2"/>
    <w:rsid w:val="00BE1CD7"/>
    <w:rsid w:val="00BE2336"/>
    <w:rsid w:val="00BE25C3"/>
    <w:rsid w:val="00BE47B1"/>
    <w:rsid w:val="00BE5181"/>
    <w:rsid w:val="00BF255B"/>
    <w:rsid w:val="00BF3584"/>
    <w:rsid w:val="00BF4E7E"/>
    <w:rsid w:val="00BF5DFF"/>
    <w:rsid w:val="00BF67F5"/>
    <w:rsid w:val="00BF68EB"/>
    <w:rsid w:val="00BF78C6"/>
    <w:rsid w:val="00C01E88"/>
    <w:rsid w:val="00C055B9"/>
    <w:rsid w:val="00C06BB4"/>
    <w:rsid w:val="00C076C7"/>
    <w:rsid w:val="00C1030A"/>
    <w:rsid w:val="00C16630"/>
    <w:rsid w:val="00C20163"/>
    <w:rsid w:val="00C22CA5"/>
    <w:rsid w:val="00C23463"/>
    <w:rsid w:val="00C23C5B"/>
    <w:rsid w:val="00C30CB4"/>
    <w:rsid w:val="00C33F9E"/>
    <w:rsid w:val="00C35172"/>
    <w:rsid w:val="00C3697F"/>
    <w:rsid w:val="00C370AA"/>
    <w:rsid w:val="00C37BB6"/>
    <w:rsid w:val="00C40D52"/>
    <w:rsid w:val="00C4101E"/>
    <w:rsid w:val="00C4358C"/>
    <w:rsid w:val="00C442AA"/>
    <w:rsid w:val="00C45828"/>
    <w:rsid w:val="00C45E3F"/>
    <w:rsid w:val="00C47B2E"/>
    <w:rsid w:val="00C51BCD"/>
    <w:rsid w:val="00C52D0A"/>
    <w:rsid w:val="00C548BE"/>
    <w:rsid w:val="00C55819"/>
    <w:rsid w:val="00C55C5A"/>
    <w:rsid w:val="00C57F59"/>
    <w:rsid w:val="00C609FC"/>
    <w:rsid w:val="00C6101B"/>
    <w:rsid w:val="00C6129F"/>
    <w:rsid w:val="00C62AAF"/>
    <w:rsid w:val="00C65496"/>
    <w:rsid w:val="00C668D9"/>
    <w:rsid w:val="00C6727F"/>
    <w:rsid w:val="00C67CD6"/>
    <w:rsid w:val="00C67F96"/>
    <w:rsid w:val="00C7060A"/>
    <w:rsid w:val="00C72E0B"/>
    <w:rsid w:val="00C731EA"/>
    <w:rsid w:val="00C73BFA"/>
    <w:rsid w:val="00C74508"/>
    <w:rsid w:val="00C7525D"/>
    <w:rsid w:val="00C83A9B"/>
    <w:rsid w:val="00C8649B"/>
    <w:rsid w:val="00C93E06"/>
    <w:rsid w:val="00CA069D"/>
    <w:rsid w:val="00CA09A9"/>
    <w:rsid w:val="00CA302A"/>
    <w:rsid w:val="00CA6903"/>
    <w:rsid w:val="00CA7C93"/>
    <w:rsid w:val="00CA7DE2"/>
    <w:rsid w:val="00CB0305"/>
    <w:rsid w:val="00CB193A"/>
    <w:rsid w:val="00CB24DB"/>
    <w:rsid w:val="00CB5DA2"/>
    <w:rsid w:val="00CB62AF"/>
    <w:rsid w:val="00CB6E37"/>
    <w:rsid w:val="00CB7B96"/>
    <w:rsid w:val="00CC1381"/>
    <w:rsid w:val="00CC15C1"/>
    <w:rsid w:val="00CC1C37"/>
    <w:rsid w:val="00CC3EC4"/>
    <w:rsid w:val="00CC7EF7"/>
    <w:rsid w:val="00CD0A93"/>
    <w:rsid w:val="00CD0DA8"/>
    <w:rsid w:val="00CD3103"/>
    <w:rsid w:val="00CD3347"/>
    <w:rsid w:val="00CD37D6"/>
    <w:rsid w:val="00CD3BCC"/>
    <w:rsid w:val="00CD45F9"/>
    <w:rsid w:val="00CD5D1C"/>
    <w:rsid w:val="00CD71A3"/>
    <w:rsid w:val="00CE0BA6"/>
    <w:rsid w:val="00CE11D1"/>
    <w:rsid w:val="00CE1BA3"/>
    <w:rsid w:val="00CE2951"/>
    <w:rsid w:val="00CE2982"/>
    <w:rsid w:val="00CE3A5C"/>
    <w:rsid w:val="00CE65AE"/>
    <w:rsid w:val="00CF0355"/>
    <w:rsid w:val="00CF1A6E"/>
    <w:rsid w:val="00CF2D93"/>
    <w:rsid w:val="00CF3262"/>
    <w:rsid w:val="00CF3322"/>
    <w:rsid w:val="00CF4724"/>
    <w:rsid w:val="00CF618B"/>
    <w:rsid w:val="00D0086A"/>
    <w:rsid w:val="00D00910"/>
    <w:rsid w:val="00D020F7"/>
    <w:rsid w:val="00D026C4"/>
    <w:rsid w:val="00D05C8C"/>
    <w:rsid w:val="00D06FA0"/>
    <w:rsid w:val="00D10412"/>
    <w:rsid w:val="00D10985"/>
    <w:rsid w:val="00D120BE"/>
    <w:rsid w:val="00D12C3B"/>
    <w:rsid w:val="00D12CA9"/>
    <w:rsid w:val="00D12CC9"/>
    <w:rsid w:val="00D148ED"/>
    <w:rsid w:val="00D15671"/>
    <w:rsid w:val="00D168BE"/>
    <w:rsid w:val="00D20146"/>
    <w:rsid w:val="00D20148"/>
    <w:rsid w:val="00D210B9"/>
    <w:rsid w:val="00D216E1"/>
    <w:rsid w:val="00D24E0B"/>
    <w:rsid w:val="00D27374"/>
    <w:rsid w:val="00D27DA6"/>
    <w:rsid w:val="00D3006E"/>
    <w:rsid w:val="00D32AC4"/>
    <w:rsid w:val="00D341C5"/>
    <w:rsid w:val="00D34926"/>
    <w:rsid w:val="00D34FB9"/>
    <w:rsid w:val="00D35048"/>
    <w:rsid w:val="00D3598C"/>
    <w:rsid w:val="00D35BB8"/>
    <w:rsid w:val="00D3785C"/>
    <w:rsid w:val="00D4139F"/>
    <w:rsid w:val="00D42FF4"/>
    <w:rsid w:val="00D435E8"/>
    <w:rsid w:val="00D43651"/>
    <w:rsid w:val="00D43BB4"/>
    <w:rsid w:val="00D500AE"/>
    <w:rsid w:val="00D51B82"/>
    <w:rsid w:val="00D533FC"/>
    <w:rsid w:val="00D5413B"/>
    <w:rsid w:val="00D5541F"/>
    <w:rsid w:val="00D57D99"/>
    <w:rsid w:val="00D603B6"/>
    <w:rsid w:val="00D61787"/>
    <w:rsid w:val="00D62C40"/>
    <w:rsid w:val="00D64E49"/>
    <w:rsid w:val="00D66769"/>
    <w:rsid w:val="00D7020C"/>
    <w:rsid w:val="00D70598"/>
    <w:rsid w:val="00D71117"/>
    <w:rsid w:val="00D716C4"/>
    <w:rsid w:val="00D72557"/>
    <w:rsid w:val="00D7580B"/>
    <w:rsid w:val="00D76A7D"/>
    <w:rsid w:val="00D76B99"/>
    <w:rsid w:val="00D80C00"/>
    <w:rsid w:val="00D81902"/>
    <w:rsid w:val="00D82BC6"/>
    <w:rsid w:val="00D85252"/>
    <w:rsid w:val="00D90F51"/>
    <w:rsid w:val="00D91FA5"/>
    <w:rsid w:val="00D938A0"/>
    <w:rsid w:val="00D959AA"/>
    <w:rsid w:val="00D96A87"/>
    <w:rsid w:val="00D972B7"/>
    <w:rsid w:val="00D973A0"/>
    <w:rsid w:val="00DA32C0"/>
    <w:rsid w:val="00DA399D"/>
    <w:rsid w:val="00DA7546"/>
    <w:rsid w:val="00DA7E64"/>
    <w:rsid w:val="00DB12A3"/>
    <w:rsid w:val="00DB2375"/>
    <w:rsid w:val="00DB4A4D"/>
    <w:rsid w:val="00DC1B47"/>
    <w:rsid w:val="00DC4123"/>
    <w:rsid w:val="00DC41E7"/>
    <w:rsid w:val="00DC45C0"/>
    <w:rsid w:val="00DC58DA"/>
    <w:rsid w:val="00DC7F74"/>
    <w:rsid w:val="00DD0C9E"/>
    <w:rsid w:val="00DD2C3F"/>
    <w:rsid w:val="00DD58BB"/>
    <w:rsid w:val="00DD6FE8"/>
    <w:rsid w:val="00DE2A78"/>
    <w:rsid w:val="00DE2DFC"/>
    <w:rsid w:val="00DE3C9A"/>
    <w:rsid w:val="00DE4C44"/>
    <w:rsid w:val="00DE515D"/>
    <w:rsid w:val="00DE7FED"/>
    <w:rsid w:val="00DF043A"/>
    <w:rsid w:val="00DF12E9"/>
    <w:rsid w:val="00DF2279"/>
    <w:rsid w:val="00DF67D3"/>
    <w:rsid w:val="00E01266"/>
    <w:rsid w:val="00E04AD0"/>
    <w:rsid w:val="00E05D13"/>
    <w:rsid w:val="00E060CA"/>
    <w:rsid w:val="00E06334"/>
    <w:rsid w:val="00E0675B"/>
    <w:rsid w:val="00E10384"/>
    <w:rsid w:val="00E10E03"/>
    <w:rsid w:val="00E11BD0"/>
    <w:rsid w:val="00E12CB5"/>
    <w:rsid w:val="00E13C23"/>
    <w:rsid w:val="00E13FE1"/>
    <w:rsid w:val="00E14B2A"/>
    <w:rsid w:val="00E1629D"/>
    <w:rsid w:val="00E23A51"/>
    <w:rsid w:val="00E24B5B"/>
    <w:rsid w:val="00E25FF1"/>
    <w:rsid w:val="00E321B5"/>
    <w:rsid w:val="00E4099E"/>
    <w:rsid w:val="00E410D2"/>
    <w:rsid w:val="00E43FB6"/>
    <w:rsid w:val="00E466D3"/>
    <w:rsid w:val="00E46982"/>
    <w:rsid w:val="00E4762B"/>
    <w:rsid w:val="00E54214"/>
    <w:rsid w:val="00E569CF"/>
    <w:rsid w:val="00E56A53"/>
    <w:rsid w:val="00E5761B"/>
    <w:rsid w:val="00E606D8"/>
    <w:rsid w:val="00E60970"/>
    <w:rsid w:val="00E620AE"/>
    <w:rsid w:val="00E673EF"/>
    <w:rsid w:val="00E67A17"/>
    <w:rsid w:val="00E70611"/>
    <w:rsid w:val="00E7063D"/>
    <w:rsid w:val="00E71F80"/>
    <w:rsid w:val="00E73F4B"/>
    <w:rsid w:val="00E741E6"/>
    <w:rsid w:val="00E753A6"/>
    <w:rsid w:val="00E779FA"/>
    <w:rsid w:val="00E8126D"/>
    <w:rsid w:val="00E81D66"/>
    <w:rsid w:val="00E87116"/>
    <w:rsid w:val="00E87809"/>
    <w:rsid w:val="00E87E97"/>
    <w:rsid w:val="00E91C02"/>
    <w:rsid w:val="00E9240C"/>
    <w:rsid w:val="00E92CC8"/>
    <w:rsid w:val="00E93A26"/>
    <w:rsid w:val="00E9505E"/>
    <w:rsid w:val="00E95F1A"/>
    <w:rsid w:val="00EA49F0"/>
    <w:rsid w:val="00EB06A3"/>
    <w:rsid w:val="00EB089F"/>
    <w:rsid w:val="00EB11EE"/>
    <w:rsid w:val="00EB1F49"/>
    <w:rsid w:val="00EB24D3"/>
    <w:rsid w:val="00EB2A53"/>
    <w:rsid w:val="00EB4FC8"/>
    <w:rsid w:val="00EB5467"/>
    <w:rsid w:val="00EB605C"/>
    <w:rsid w:val="00EB6C07"/>
    <w:rsid w:val="00EC260A"/>
    <w:rsid w:val="00EC3C93"/>
    <w:rsid w:val="00EC50F8"/>
    <w:rsid w:val="00EC5DBE"/>
    <w:rsid w:val="00EC6D97"/>
    <w:rsid w:val="00EC7876"/>
    <w:rsid w:val="00ED0641"/>
    <w:rsid w:val="00ED1501"/>
    <w:rsid w:val="00ED1A55"/>
    <w:rsid w:val="00ED1DCD"/>
    <w:rsid w:val="00ED200E"/>
    <w:rsid w:val="00ED2156"/>
    <w:rsid w:val="00ED25E6"/>
    <w:rsid w:val="00ED4BE1"/>
    <w:rsid w:val="00ED5AA1"/>
    <w:rsid w:val="00ED7D85"/>
    <w:rsid w:val="00EE0003"/>
    <w:rsid w:val="00EE1804"/>
    <w:rsid w:val="00EE2BF9"/>
    <w:rsid w:val="00EE4486"/>
    <w:rsid w:val="00EE45E0"/>
    <w:rsid w:val="00EE4CEC"/>
    <w:rsid w:val="00EE51ED"/>
    <w:rsid w:val="00EE5D66"/>
    <w:rsid w:val="00EE7F85"/>
    <w:rsid w:val="00EF088B"/>
    <w:rsid w:val="00EF336A"/>
    <w:rsid w:val="00EF5B54"/>
    <w:rsid w:val="00EF7BAD"/>
    <w:rsid w:val="00F006CD"/>
    <w:rsid w:val="00F03B90"/>
    <w:rsid w:val="00F03D8D"/>
    <w:rsid w:val="00F0463F"/>
    <w:rsid w:val="00F04EA7"/>
    <w:rsid w:val="00F0500B"/>
    <w:rsid w:val="00F05837"/>
    <w:rsid w:val="00F06329"/>
    <w:rsid w:val="00F065E1"/>
    <w:rsid w:val="00F069E9"/>
    <w:rsid w:val="00F07D78"/>
    <w:rsid w:val="00F110AD"/>
    <w:rsid w:val="00F11DB9"/>
    <w:rsid w:val="00F12431"/>
    <w:rsid w:val="00F14401"/>
    <w:rsid w:val="00F1611E"/>
    <w:rsid w:val="00F174EA"/>
    <w:rsid w:val="00F17EBA"/>
    <w:rsid w:val="00F232D3"/>
    <w:rsid w:val="00F25227"/>
    <w:rsid w:val="00F278B4"/>
    <w:rsid w:val="00F302E8"/>
    <w:rsid w:val="00F31B9A"/>
    <w:rsid w:val="00F32CA0"/>
    <w:rsid w:val="00F33125"/>
    <w:rsid w:val="00F338D6"/>
    <w:rsid w:val="00F33BE1"/>
    <w:rsid w:val="00F42A91"/>
    <w:rsid w:val="00F445B1"/>
    <w:rsid w:val="00F45848"/>
    <w:rsid w:val="00F4585C"/>
    <w:rsid w:val="00F47D58"/>
    <w:rsid w:val="00F502CA"/>
    <w:rsid w:val="00F52646"/>
    <w:rsid w:val="00F540C0"/>
    <w:rsid w:val="00F56A29"/>
    <w:rsid w:val="00F57ADD"/>
    <w:rsid w:val="00F619D1"/>
    <w:rsid w:val="00F61C48"/>
    <w:rsid w:val="00F62254"/>
    <w:rsid w:val="00F63763"/>
    <w:rsid w:val="00F64DD6"/>
    <w:rsid w:val="00F65AA1"/>
    <w:rsid w:val="00F666CE"/>
    <w:rsid w:val="00F6781C"/>
    <w:rsid w:val="00F70053"/>
    <w:rsid w:val="00F7005E"/>
    <w:rsid w:val="00F77072"/>
    <w:rsid w:val="00F80073"/>
    <w:rsid w:val="00F90D95"/>
    <w:rsid w:val="00F92749"/>
    <w:rsid w:val="00FA04BD"/>
    <w:rsid w:val="00FA60AD"/>
    <w:rsid w:val="00FB122E"/>
    <w:rsid w:val="00FB15DB"/>
    <w:rsid w:val="00FB3840"/>
    <w:rsid w:val="00FB6B44"/>
    <w:rsid w:val="00FC0DB0"/>
    <w:rsid w:val="00FC498B"/>
    <w:rsid w:val="00FC4CDE"/>
    <w:rsid w:val="00FC6BA4"/>
    <w:rsid w:val="00FD069B"/>
    <w:rsid w:val="00FD0C42"/>
    <w:rsid w:val="00FD3538"/>
    <w:rsid w:val="00FD60A3"/>
    <w:rsid w:val="00FD742A"/>
    <w:rsid w:val="00FE2E17"/>
    <w:rsid w:val="00FE49A7"/>
    <w:rsid w:val="00FE54EA"/>
    <w:rsid w:val="00FE55C8"/>
    <w:rsid w:val="00FF0465"/>
    <w:rsid w:val="00FF230E"/>
    <w:rsid w:val="00FF3C68"/>
    <w:rsid w:val="00FF6124"/>
    <w:rsid w:val="00FF62A5"/>
    <w:rsid w:val="00FF72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62C1EBE"/>
  <w15:chartTrackingRefBased/>
  <w15:docId w15:val="{492CA8EE-81A3-1C41-ABF2-969804159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9"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43F"/>
    <w:pPr>
      <w:spacing w:before="200" w:line="360" w:lineRule="auto"/>
    </w:pPr>
    <w:rPr>
      <w:rFonts w:ascii="Calibri" w:hAnsi="Calibri" w:cs="Times New Roman"/>
      <w:sz w:val="22"/>
      <w:szCs w:val="22"/>
      <w:lang w:eastAsia="zh-CN"/>
    </w:rPr>
  </w:style>
  <w:style w:type="paragraph" w:styleId="Heading1">
    <w:name w:val="heading 1"/>
    <w:basedOn w:val="Normal"/>
    <w:next w:val="Normal"/>
    <w:link w:val="Heading1Char"/>
    <w:uiPriority w:val="9"/>
    <w:qFormat/>
    <w:rsid w:val="0053143F"/>
    <w:pPr>
      <w:keepNext/>
      <w:keepLines/>
      <w:numPr>
        <w:numId w:val="12"/>
      </w:numPr>
      <w:spacing w:after="240"/>
      <w:outlineLvl w:val="0"/>
    </w:pPr>
    <w:rPr>
      <w:rFonts w:cs="Arial"/>
      <w:b/>
      <w:bCs/>
      <w:kern w:val="32"/>
      <w:sz w:val="36"/>
      <w:szCs w:val="32"/>
      <w:lang w:eastAsia="en-US"/>
    </w:rPr>
  </w:style>
  <w:style w:type="paragraph" w:styleId="Heading2">
    <w:name w:val="heading 2"/>
    <w:basedOn w:val="Heading1"/>
    <w:next w:val="Normal"/>
    <w:link w:val="Heading2Char"/>
    <w:uiPriority w:val="9"/>
    <w:qFormat/>
    <w:rsid w:val="0053143F"/>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
    <w:qFormat/>
    <w:rsid w:val="0053143F"/>
    <w:pPr>
      <w:numPr>
        <w:ilvl w:val="2"/>
      </w:numPr>
      <w:spacing w:before="360"/>
      <w:outlineLvl w:val="2"/>
    </w:pPr>
    <w:rPr>
      <w:bCs w:val="0"/>
      <w:sz w:val="22"/>
      <w:szCs w:val="26"/>
    </w:rPr>
  </w:style>
  <w:style w:type="paragraph" w:styleId="Heading4">
    <w:name w:val="heading 4"/>
    <w:basedOn w:val="Heading1"/>
    <w:next w:val="Normal"/>
    <w:link w:val="Heading4Char"/>
    <w:uiPriority w:val="9"/>
    <w:qFormat/>
    <w:rsid w:val="0053143F"/>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uiPriority w:val="9"/>
    <w:qFormat/>
    <w:rsid w:val="0053143F"/>
    <w:pPr>
      <w:numPr>
        <w:ilvl w:val="4"/>
      </w:numPr>
      <w:outlineLvl w:val="4"/>
    </w:pPr>
    <w:rPr>
      <w:rFonts w:eastAsiaTheme="majorEastAsia" w:cstheme="majorBidi"/>
      <w:sz w:val="22"/>
      <w:szCs w:val="24"/>
    </w:rPr>
  </w:style>
  <w:style w:type="paragraph" w:styleId="Heading6">
    <w:name w:val="heading 6"/>
    <w:basedOn w:val="Heading1"/>
    <w:next w:val="Normal"/>
    <w:link w:val="Heading6Char"/>
    <w:uiPriority w:val="9"/>
    <w:qFormat/>
    <w:rsid w:val="0053143F"/>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53143F"/>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53143F"/>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53143F"/>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BodyText"/>
    <w:qFormat/>
    <w:rsid w:val="0053143F"/>
    <w:pPr>
      <w:keepNext/>
      <w:keepLines/>
      <w:spacing w:before="300" w:after="300" w:line="240" w:lineRule="auto"/>
    </w:pPr>
    <w:rPr>
      <w:rFonts w:asciiTheme="minorHAnsi" w:eastAsiaTheme="minorHAnsi" w:hAnsiTheme="minorHAnsi" w:cstheme="minorBidi"/>
      <w:sz w:val="20"/>
      <w:szCs w:val="20"/>
      <w:lang w:val="en-US" w:eastAsia="en-US"/>
    </w:rPr>
  </w:style>
  <w:style w:type="paragraph" w:styleId="BodyText">
    <w:name w:val="Body Text"/>
    <w:basedOn w:val="Normal"/>
    <w:link w:val="BodyTextChar"/>
    <w:qFormat/>
    <w:rsid w:val="0053143F"/>
    <w:rPr>
      <w:lang w:eastAsia="en-GB"/>
    </w:rPr>
  </w:style>
  <w:style w:type="character" w:customStyle="1" w:styleId="BodyTextChar">
    <w:name w:val="Body Text Char"/>
    <w:basedOn w:val="DefaultParagraphFont"/>
    <w:link w:val="BodyText"/>
    <w:rsid w:val="0053143F"/>
    <w:rPr>
      <w:rFonts w:ascii="Calibri" w:eastAsia="Times New Roman" w:hAnsi="Calibri" w:cs="Times New Roman"/>
      <w:sz w:val="22"/>
      <w:szCs w:val="22"/>
      <w:lang w:eastAsia="en-GB"/>
    </w:rPr>
  </w:style>
  <w:style w:type="paragraph" w:customStyle="1" w:styleId="AbstractNormal">
    <w:name w:val="Abstract Normal"/>
    <w:basedOn w:val="Normal"/>
    <w:qFormat/>
    <w:rsid w:val="0053143F"/>
    <w:pPr>
      <w:spacing w:before="0" w:line="276" w:lineRule="auto"/>
    </w:pPr>
  </w:style>
  <w:style w:type="character" w:customStyle="1" w:styleId="AlertTok">
    <w:name w:val="AlertTok"/>
    <w:basedOn w:val="DefaultParagraphFont"/>
    <w:rsid w:val="0053143F"/>
    <w:rPr>
      <w:rFonts w:ascii="Consolas" w:hAnsi="Consolas"/>
      <w:color w:val="EF2929"/>
      <w:szCs w:val="26"/>
      <w:shd w:val="clear" w:color="auto" w:fill="F8F8F8"/>
      <w:lang w:eastAsia="en-US"/>
    </w:rPr>
  </w:style>
  <w:style w:type="character" w:customStyle="1" w:styleId="AnnotationTok">
    <w:name w:val="AnnotationTok"/>
    <w:basedOn w:val="DefaultParagraphFont"/>
    <w:rsid w:val="0053143F"/>
    <w:rPr>
      <w:rFonts w:ascii="Consolas" w:hAnsi="Consolas"/>
      <w:b/>
      <w:i/>
      <w:color w:val="8F5902"/>
      <w:szCs w:val="26"/>
      <w:shd w:val="clear" w:color="auto" w:fill="F8F8F8"/>
      <w:lang w:eastAsia="en-US"/>
    </w:rPr>
  </w:style>
  <w:style w:type="paragraph" w:customStyle="1" w:styleId="Contents">
    <w:name w:val="Contents"/>
    <w:basedOn w:val="Normal"/>
    <w:next w:val="Normal"/>
    <w:qFormat/>
    <w:rsid w:val="0053143F"/>
    <w:pPr>
      <w:spacing w:after="240"/>
      <w:outlineLvl w:val="0"/>
    </w:pPr>
    <w:rPr>
      <w:rFonts w:cs="Arial"/>
      <w:b/>
      <w:bCs/>
      <w:kern w:val="32"/>
      <w:sz w:val="36"/>
      <w:szCs w:val="32"/>
      <w:lang w:eastAsia="en-US"/>
    </w:rPr>
  </w:style>
  <w:style w:type="paragraph" w:customStyle="1" w:styleId="AppendixMain">
    <w:name w:val="Appendix Main"/>
    <w:basedOn w:val="Contents"/>
    <w:next w:val="Normal"/>
    <w:qFormat/>
    <w:rsid w:val="0053143F"/>
    <w:pPr>
      <w:keepNext/>
      <w:numPr>
        <w:numId w:val="3"/>
      </w:numPr>
      <w:spacing w:before="360" w:after="0"/>
    </w:pPr>
  </w:style>
  <w:style w:type="paragraph" w:customStyle="1" w:styleId="AppendixSubheading">
    <w:name w:val="Appendix Subheading"/>
    <w:basedOn w:val="AppendixMain"/>
    <w:next w:val="Normal"/>
    <w:qFormat/>
    <w:rsid w:val="0053143F"/>
    <w:pPr>
      <w:numPr>
        <w:ilvl w:val="1"/>
      </w:numPr>
      <w:outlineLvl w:val="1"/>
    </w:pPr>
    <w:rPr>
      <w:sz w:val="28"/>
    </w:rPr>
  </w:style>
  <w:style w:type="paragraph" w:customStyle="1" w:styleId="AppendixThird">
    <w:name w:val="Appendix Third"/>
    <w:basedOn w:val="AppendixMain"/>
    <w:next w:val="Normal"/>
    <w:qFormat/>
    <w:rsid w:val="0053143F"/>
    <w:pPr>
      <w:numPr>
        <w:ilvl w:val="2"/>
      </w:numPr>
      <w:outlineLvl w:val="2"/>
    </w:pPr>
    <w:rPr>
      <w:sz w:val="24"/>
    </w:rPr>
  </w:style>
  <w:style w:type="character" w:customStyle="1" w:styleId="AttributeTok">
    <w:name w:val="AttributeTok"/>
    <w:basedOn w:val="DefaultParagraphFont"/>
    <w:rsid w:val="0053143F"/>
    <w:rPr>
      <w:rFonts w:ascii="Consolas" w:hAnsi="Consolas"/>
      <w:color w:val="C4A000"/>
      <w:szCs w:val="26"/>
      <w:shd w:val="clear" w:color="auto" w:fill="F8F8F8"/>
      <w:lang w:eastAsia="en-US"/>
    </w:rPr>
  </w:style>
  <w:style w:type="paragraph" w:customStyle="1" w:styleId="Author">
    <w:name w:val="Author"/>
    <w:next w:val="BodyText"/>
    <w:qFormat/>
    <w:rsid w:val="0053143F"/>
    <w:pPr>
      <w:keepNext/>
      <w:keepLines/>
      <w:spacing w:after="200"/>
      <w:jc w:val="center"/>
    </w:pPr>
    <w:rPr>
      <w:lang w:val="en-US"/>
    </w:rPr>
  </w:style>
  <w:style w:type="paragraph" w:styleId="BalloonText">
    <w:name w:val="Balloon Text"/>
    <w:basedOn w:val="Normal"/>
    <w:link w:val="BalloonTextChar"/>
    <w:semiHidden/>
    <w:rsid w:val="0053143F"/>
    <w:rPr>
      <w:rFonts w:ascii="Tahoma" w:hAnsi="Tahoma" w:cs="Tahoma"/>
      <w:sz w:val="16"/>
      <w:szCs w:val="16"/>
    </w:rPr>
  </w:style>
  <w:style w:type="character" w:customStyle="1" w:styleId="BalloonTextChar">
    <w:name w:val="Balloon Text Char"/>
    <w:basedOn w:val="DefaultParagraphFont"/>
    <w:link w:val="BalloonText"/>
    <w:semiHidden/>
    <w:rsid w:val="0053143F"/>
    <w:rPr>
      <w:rFonts w:ascii="Tahoma" w:eastAsia="Times New Roman" w:hAnsi="Tahoma" w:cs="Tahoma"/>
      <w:sz w:val="16"/>
      <w:szCs w:val="16"/>
      <w:lang w:eastAsia="zh-CN"/>
    </w:rPr>
  </w:style>
  <w:style w:type="character" w:customStyle="1" w:styleId="BaseNTok">
    <w:name w:val="BaseNTok"/>
    <w:basedOn w:val="DefaultParagraphFont"/>
    <w:rsid w:val="0053143F"/>
    <w:rPr>
      <w:rFonts w:ascii="Consolas" w:hAnsi="Consolas"/>
      <w:color w:val="0000CF"/>
      <w:szCs w:val="26"/>
      <w:shd w:val="clear" w:color="auto" w:fill="F8F8F8"/>
      <w:lang w:eastAsia="en-US"/>
    </w:rPr>
  </w:style>
  <w:style w:type="paragraph" w:styleId="Bibliography">
    <w:name w:val="Bibliography"/>
    <w:basedOn w:val="Normal"/>
    <w:next w:val="Normal"/>
    <w:unhideWhenUsed/>
    <w:qFormat/>
    <w:rsid w:val="0053143F"/>
  </w:style>
  <w:style w:type="paragraph" w:styleId="BlockText">
    <w:name w:val="Block Text"/>
    <w:basedOn w:val="Normal"/>
    <w:uiPriority w:val="9"/>
    <w:unhideWhenUsed/>
    <w:qFormat/>
    <w:rsid w:val="0053143F"/>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semiHidden/>
    <w:unhideWhenUsed/>
    <w:rsid w:val="0053143F"/>
    <w:pPr>
      <w:spacing w:after="120" w:line="480" w:lineRule="auto"/>
    </w:pPr>
  </w:style>
  <w:style w:type="character" w:customStyle="1" w:styleId="BodyText2Char">
    <w:name w:val="Body Text 2 Char"/>
    <w:basedOn w:val="DefaultParagraphFont"/>
    <w:link w:val="BodyText2"/>
    <w:semiHidden/>
    <w:rsid w:val="0053143F"/>
    <w:rPr>
      <w:rFonts w:ascii="Calibri" w:eastAsia="Times New Roman" w:hAnsi="Calibri" w:cs="Times New Roman"/>
      <w:sz w:val="22"/>
      <w:szCs w:val="22"/>
      <w:lang w:eastAsia="zh-CN"/>
    </w:rPr>
  </w:style>
  <w:style w:type="paragraph" w:styleId="BodyText3">
    <w:name w:val="Body Text 3"/>
    <w:basedOn w:val="Normal"/>
    <w:link w:val="BodyText3Char"/>
    <w:semiHidden/>
    <w:unhideWhenUsed/>
    <w:rsid w:val="0053143F"/>
    <w:pPr>
      <w:spacing w:after="120"/>
    </w:pPr>
    <w:rPr>
      <w:sz w:val="16"/>
      <w:szCs w:val="16"/>
    </w:rPr>
  </w:style>
  <w:style w:type="character" w:customStyle="1" w:styleId="BodyText3Char">
    <w:name w:val="Body Text 3 Char"/>
    <w:basedOn w:val="DefaultParagraphFont"/>
    <w:link w:val="BodyText3"/>
    <w:semiHidden/>
    <w:rsid w:val="0053143F"/>
    <w:rPr>
      <w:rFonts w:ascii="Calibri" w:eastAsia="Times New Roman" w:hAnsi="Calibri" w:cs="Times New Roman"/>
      <w:sz w:val="16"/>
      <w:szCs w:val="16"/>
      <w:lang w:eastAsia="zh-CN"/>
    </w:rPr>
  </w:style>
  <w:style w:type="paragraph" w:styleId="BodyTextIndent">
    <w:name w:val="Body Text Indent"/>
    <w:basedOn w:val="Normal"/>
    <w:link w:val="BodyTextIndentChar"/>
    <w:semiHidden/>
    <w:rsid w:val="0053143F"/>
    <w:pPr>
      <w:ind w:left="283"/>
    </w:pPr>
  </w:style>
  <w:style w:type="character" w:customStyle="1" w:styleId="BodyTextIndentChar">
    <w:name w:val="Body Text Indent Char"/>
    <w:basedOn w:val="DefaultParagraphFont"/>
    <w:link w:val="BodyTextIndent"/>
    <w:semiHidden/>
    <w:rsid w:val="0053143F"/>
    <w:rPr>
      <w:rFonts w:ascii="Calibri" w:eastAsia="Times New Roman" w:hAnsi="Calibri" w:cs="Times New Roman"/>
      <w:sz w:val="22"/>
      <w:szCs w:val="22"/>
      <w:lang w:eastAsia="zh-CN"/>
    </w:rPr>
  </w:style>
  <w:style w:type="paragraph" w:styleId="BodyTextFirstIndent2">
    <w:name w:val="Body Text First Indent 2"/>
    <w:basedOn w:val="BodyTextIndent"/>
    <w:link w:val="BodyTextFirstIndent2Char"/>
    <w:semiHidden/>
    <w:unhideWhenUsed/>
    <w:rsid w:val="0053143F"/>
    <w:pPr>
      <w:ind w:left="360" w:firstLine="360"/>
    </w:pPr>
  </w:style>
  <w:style w:type="character" w:customStyle="1" w:styleId="BodyTextFirstIndent2Char">
    <w:name w:val="Body Text First Indent 2 Char"/>
    <w:basedOn w:val="BodyTextIndentChar"/>
    <w:link w:val="BodyTextFirstIndent2"/>
    <w:semiHidden/>
    <w:rsid w:val="0053143F"/>
    <w:rPr>
      <w:rFonts w:ascii="Calibri" w:eastAsia="Times New Roman" w:hAnsi="Calibri" w:cs="Times New Roman"/>
      <w:sz w:val="22"/>
      <w:szCs w:val="22"/>
      <w:lang w:eastAsia="zh-CN"/>
    </w:rPr>
  </w:style>
  <w:style w:type="paragraph" w:styleId="BodyTextIndent2">
    <w:name w:val="Body Text Indent 2"/>
    <w:basedOn w:val="Normal"/>
    <w:link w:val="BodyTextIndent2Char"/>
    <w:semiHidden/>
    <w:unhideWhenUsed/>
    <w:rsid w:val="0053143F"/>
    <w:pPr>
      <w:spacing w:after="120" w:line="480" w:lineRule="auto"/>
      <w:ind w:left="283"/>
    </w:pPr>
  </w:style>
  <w:style w:type="character" w:customStyle="1" w:styleId="BodyTextIndent2Char">
    <w:name w:val="Body Text Indent 2 Char"/>
    <w:basedOn w:val="DefaultParagraphFont"/>
    <w:link w:val="BodyTextIndent2"/>
    <w:semiHidden/>
    <w:rsid w:val="0053143F"/>
    <w:rPr>
      <w:rFonts w:ascii="Calibri" w:eastAsia="Times New Roman" w:hAnsi="Calibri" w:cs="Times New Roman"/>
      <w:sz w:val="22"/>
      <w:szCs w:val="22"/>
      <w:lang w:eastAsia="zh-CN"/>
    </w:rPr>
  </w:style>
  <w:style w:type="paragraph" w:styleId="BodyTextIndent3">
    <w:name w:val="Body Text Indent 3"/>
    <w:basedOn w:val="Normal"/>
    <w:link w:val="BodyTextIndent3Char"/>
    <w:semiHidden/>
    <w:unhideWhenUsed/>
    <w:rsid w:val="0053143F"/>
    <w:pPr>
      <w:spacing w:after="120"/>
      <w:ind w:left="283"/>
    </w:pPr>
    <w:rPr>
      <w:sz w:val="16"/>
      <w:szCs w:val="16"/>
    </w:rPr>
  </w:style>
  <w:style w:type="character" w:customStyle="1" w:styleId="BodyTextIndent3Char">
    <w:name w:val="Body Text Indent 3 Char"/>
    <w:basedOn w:val="DefaultParagraphFont"/>
    <w:link w:val="BodyTextIndent3"/>
    <w:semiHidden/>
    <w:rsid w:val="0053143F"/>
    <w:rPr>
      <w:rFonts w:ascii="Calibri" w:eastAsia="Times New Roman" w:hAnsi="Calibri" w:cs="Times New Roman"/>
      <w:sz w:val="16"/>
      <w:szCs w:val="16"/>
      <w:lang w:eastAsia="zh-CN"/>
    </w:rPr>
  </w:style>
  <w:style w:type="character" w:customStyle="1" w:styleId="BuiltInTok">
    <w:name w:val="BuiltInTok"/>
    <w:basedOn w:val="DefaultParagraphFont"/>
    <w:rsid w:val="0053143F"/>
    <w:rPr>
      <w:rFonts w:ascii="Consolas" w:hAnsi="Consolas"/>
      <w:szCs w:val="26"/>
      <w:shd w:val="clear" w:color="auto" w:fill="F8F8F8"/>
      <w:lang w:eastAsia="en-US"/>
    </w:rPr>
  </w:style>
  <w:style w:type="paragraph" w:styleId="Caption">
    <w:name w:val="caption"/>
    <w:basedOn w:val="Normal"/>
    <w:next w:val="Normal"/>
    <w:link w:val="CaptionChar"/>
    <w:rsid w:val="0053143F"/>
    <w:pPr>
      <w:tabs>
        <w:tab w:val="left" w:pos="1418"/>
      </w:tabs>
      <w:spacing w:before="120" w:after="120"/>
      <w:ind w:left="1134" w:hanging="1134"/>
      <w:contextualSpacing/>
    </w:pPr>
    <w:rPr>
      <w:szCs w:val="26"/>
      <w:lang w:eastAsia="en-US"/>
    </w:rPr>
  </w:style>
  <w:style w:type="character" w:customStyle="1" w:styleId="CaptionChar">
    <w:name w:val="Caption Char"/>
    <w:basedOn w:val="DefaultParagraphFont"/>
    <w:link w:val="Caption"/>
    <w:rsid w:val="0053143F"/>
    <w:rPr>
      <w:rFonts w:ascii="Calibri" w:eastAsia="Times New Roman" w:hAnsi="Calibri" w:cs="Times New Roman"/>
      <w:sz w:val="22"/>
      <w:szCs w:val="26"/>
    </w:rPr>
  </w:style>
  <w:style w:type="paragraph" w:customStyle="1" w:styleId="CaptionFollowon">
    <w:name w:val="Caption Follow on"/>
    <w:basedOn w:val="Caption"/>
    <w:next w:val="Normal"/>
    <w:qFormat/>
    <w:rsid w:val="0053143F"/>
    <w:pPr>
      <w:spacing w:before="0"/>
      <w:ind w:firstLine="0"/>
    </w:pPr>
  </w:style>
  <w:style w:type="character" w:customStyle="1" w:styleId="CharTok">
    <w:name w:val="CharTok"/>
    <w:basedOn w:val="DefaultParagraphFont"/>
    <w:rsid w:val="0053143F"/>
    <w:rPr>
      <w:rFonts w:ascii="Consolas" w:hAnsi="Consolas"/>
      <w:color w:val="4E9A06"/>
      <w:szCs w:val="26"/>
      <w:shd w:val="clear" w:color="auto" w:fill="F8F8F8"/>
      <w:lang w:eastAsia="en-US"/>
    </w:rPr>
  </w:style>
  <w:style w:type="paragraph" w:styleId="Closing">
    <w:name w:val="Closing"/>
    <w:basedOn w:val="Normal"/>
    <w:link w:val="ClosingChar"/>
    <w:semiHidden/>
    <w:unhideWhenUsed/>
    <w:rsid w:val="0053143F"/>
    <w:pPr>
      <w:spacing w:before="0" w:line="240" w:lineRule="auto"/>
      <w:ind w:left="4252"/>
    </w:pPr>
  </w:style>
  <w:style w:type="character" w:customStyle="1" w:styleId="ClosingChar">
    <w:name w:val="Closing Char"/>
    <w:basedOn w:val="DefaultParagraphFont"/>
    <w:link w:val="Closing"/>
    <w:semiHidden/>
    <w:rsid w:val="0053143F"/>
    <w:rPr>
      <w:rFonts w:ascii="Calibri" w:eastAsia="Times New Roman" w:hAnsi="Calibri" w:cs="Times New Roman"/>
      <w:sz w:val="22"/>
      <w:szCs w:val="22"/>
      <w:lang w:eastAsia="zh-CN"/>
    </w:rPr>
  </w:style>
  <w:style w:type="character" w:styleId="CommentReference">
    <w:name w:val="annotation reference"/>
    <w:basedOn w:val="DefaultParagraphFont"/>
    <w:uiPriority w:val="99"/>
    <w:semiHidden/>
    <w:unhideWhenUsed/>
    <w:rsid w:val="0053143F"/>
    <w:rPr>
      <w:sz w:val="16"/>
      <w:szCs w:val="16"/>
    </w:rPr>
  </w:style>
  <w:style w:type="paragraph" w:styleId="CommentText">
    <w:name w:val="annotation text"/>
    <w:basedOn w:val="Normal"/>
    <w:link w:val="CommentTextChar"/>
    <w:uiPriority w:val="99"/>
    <w:unhideWhenUsed/>
    <w:rsid w:val="0053143F"/>
    <w:pPr>
      <w:spacing w:line="240" w:lineRule="auto"/>
    </w:pPr>
    <w:rPr>
      <w:sz w:val="20"/>
      <w:szCs w:val="20"/>
    </w:rPr>
  </w:style>
  <w:style w:type="character" w:customStyle="1" w:styleId="CommentTextChar">
    <w:name w:val="Comment Text Char"/>
    <w:basedOn w:val="DefaultParagraphFont"/>
    <w:link w:val="CommentText"/>
    <w:uiPriority w:val="99"/>
    <w:rsid w:val="0053143F"/>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53143F"/>
    <w:rPr>
      <w:b/>
      <w:bCs/>
    </w:rPr>
  </w:style>
  <w:style w:type="character" w:customStyle="1" w:styleId="CommentSubjectChar">
    <w:name w:val="Comment Subject Char"/>
    <w:basedOn w:val="CommentTextChar"/>
    <w:link w:val="CommentSubject"/>
    <w:uiPriority w:val="99"/>
    <w:semiHidden/>
    <w:rsid w:val="0053143F"/>
    <w:rPr>
      <w:rFonts w:ascii="Calibri" w:eastAsia="Times New Roman" w:hAnsi="Calibri" w:cs="Times New Roman"/>
      <w:b/>
      <w:bCs/>
      <w:sz w:val="20"/>
      <w:szCs w:val="20"/>
      <w:lang w:eastAsia="zh-CN"/>
    </w:rPr>
  </w:style>
  <w:style w:type="character" w:customStyle="1" w:styleId="CommentTok">
    <w:name w:val="CommentTok"/>
    <w:basedOn w:val="DefaultParagraphFont"/>
    <w:rsid w:val="0053143F"/>
    <w:rPr>
      <w:rFonts w:ascii="Consolas" w:hAnsi="Consolas"/>
      <w:i/>
      <w:color w:val="8F5902"/>
      <w:szCs w:val="26"/>
      <w:shd w:val="clear" w:color="auto" w:fill="F8F8F8"/>
      <w:lang w:eastAsia="en-US"/>
    </w:rPr>
  </w:style>
  <w:style w:type="character" w:customStyle="1" w:styleId="CommentVarTok">
    <w:name w:val="CommentVarTok"/>
    <w:basedOn w:val="DefaultParagraphFont"/>
    <w:rsid w:val="0053143F"/>
    <w:rPr>
      <w:rFonts w:ascii="Consolas" w:hAnsi="Consolas"/>
      <w:b/>
      <w:i/>
      <w:color w:val="8F5902"/>
      <w:szCs w:val="26"/>
      <w:shd w:val="clear" w:color="auto" w:fill="F8F8F8"/>
      <w:lang w:eastAsia="en-US"/>
    </w:rPr>
  </w:style>
  <w:style w:type="paragraph" w:customStyle="1" w:styleId="Compact">
    <w:name w:val="Compact"/>
    <w:basedOn w:val="BodyText"/>
    <w:qFormat/>
    <w:rsid w:val="0053143F"/>
    <w:pPr>
      <w:spacing w:before="36" w:after="36" w:line="240" w:lineRule="auto"/>
    </w:pPr>
    <w:rPr>
      <w:rFonts w:asciiTheme="minorHAnsi" w:eastAsiaTheme="minorHAnsi" w:hAnsiTheme="minorHAnsi" w:cstheme="minorBidi"/>
      <w:sz w:val="24"/>
      <w:szCs w:val="24"/>
      <w:lang w:val="en-US" w:eastAsia="en-US"/>
    </w:rPr>
  </w:style>
  <w:style w:type="character" w:customStyle="1" w:styleId="ConstantTok">
    <w:name w:val="ConstantTok"/>
    <w:basedOn w:val="DefaultParagraphFont"/>
    <w:rsid w:val="0053143F"/>
    <w:rPr>
      <w:rFonts w:ascii="Consolas" w:hAnsi="Consolas"/>
      <w:color w:val="000000"/>
      <w:szCs w:val="26"/>
      <w:shd w:val="clear" w:color="auto" w:fill="F8F8F8"/>
      <w:lang w:eastAsia="en-US"/>
    </w:rPr>
  </w:style>
  <w:style w:type="paragraph" w:customStyle="1" w:styleId="ContentsSubheading">
    <w:name w:val="Contents Subheading"/>
    <w:basedOn w:val="Contents"/>
    <w:next w:val="Normal"/>
    <w:qFormat/>
    <w:rsid w:val="0053143F"/>
    <w:pPr>
      <w:outlineLvl w:val="1"/>
    </w:pPr>
    <w:rPr>
      <w:sz w:val="28"/>
    </w:rPr>
  </w:style>
  <w:style w:type="character" w:customStyle="1" w:styleId="ControlFlowTok">
    <w:name w:val="ControlFlowTok"/>
    <w:basedOn w:val="DefaultParagraphFont"/>
    <w:rsid w:val="0053143F"/>
    <w:rPr>
      <w:rFonts w:ascii="Consolas" w:hAnsi="Consolas"/>
      <w:b/>
      <w:color w:val="204A87"/>
      <w:szCs w:val="26"/>
      <w:shd w:val="clear" w:color="auto" w:fill="F8F8F8"/>
      <w:lang w:eastAsia="en-US"/>
    </w:rPr>
  </w:style>
  <w:style w:type="character" w:customStyle="1" w:styleId="DataTypeTok">
    <w:name w:val="DataTypeTok"/>
    <w:basedOn w:val="DefaultParagraphFont"/>
    <w:rsid w:val="0053143F"/>
    <w:rPr>
      <w:rFonts w:ascii="Consolas" w:hAnsi="Consolas"/>
      <w:color w:val="204A87"/>
      <w:szCs w:val="26"/>
      <w:shd w:val="clear" w:color="auto" w:fill="F8F8F8"/>
      <w:lang w:eastAsia="en-US"/>
    </w:rPr>
  </w:style>
  <w:style w:type="paragraph" w:styleId="Date">
    <w:name w:val="Date"/>
    <w:basedOn w:val="Normal"/>
    <w:next w:val="Normal"/>
    <w:link w:val="DateChar"/>
    <w:qFormat/>
    <w:rsid w:val="0053143F"/>
  </w:style>
  <w:style w:type="character" w:customStyle="1" w:styleId="DateChar">
    <w:name w:val="Date Char"/>
    <w:basedOn w:val="DefaultParagraphFont"/>
    <w:link w:val="Date"/>
    <w:rsid w:val="0053143F"/>
    <w:rPr>
      <w:rFonts w:ascii="Calibri" w:eastAsia="Times New Roman" w:hAnsi="Calibri" w:cs="Times New Roman"/>
      <w:sz w:val="22"/>
      <w:szCs w:val="22"/>
      <w:lang w:eastAsia="zh-CN"/>
    </w:rPr>
  </w:style>
  <w:style w:type="character" w:customStyle="1" w:styleId="DecValTok">
    <w:name w:val="DecValTok"/>
    <w:basedOn w:val="DefaultParagraphFont"/>
    <w:rsid w:val="0053143F"/>
    <w:rPr>
      <w:rFonts w:ascii="Consolas" w:hAnsi="Consolas"/>
      <w:color w:val="0000CF"/>
      <w:szCs w:val="26"/>
      <w:shd w:val="clear" w:color="auto" w:fill="F8F8F8"/>
      <w:lang w:eastAsia="en-US"/>
    </w:rPr>
  </w:style>
  <w:style w:type="paragraph" w:customStyle="1" w:styleId="Default">
    <w:name w:val="Default"/>
    <w:rsid w:val="0053143F"/>
    <w:pPr>
      <w:autoSpaceDE w:val="0"/>
      <w:autoSpaceDN w:val="0"/>
      <w:adjustRightInd w:val="0"/>
      <w:spacing w:line="360" w:lineRule="auto"/>
    </w:pPr>
    <w:rPr>
      <w:rFonts w:ascii="Calibri" w:hAnsi="Calibri" w:cs="Lucida Sans"/>
      <w:color w:val="000000"/>
      <w:sz w:val="22"/>
      <w:lang w:eastAsia="zh-CN"/>
    </w:rPr>
  </w:style>
  <w:style w:type="paragraph" w:customStyle="1" w:styleId="Definition">
    <w:name w:val="Definition"/>
    <w:basedOn w:val="Normal"/>
    <w:rsid w:val="0053143F"/>
    <w:pPr>
      <w:spacing w:before="0" w:after="200" w:line="240" w:lineRule="auto"/>
    </w:pPr>
    <w:rPr>
      <w:rFonts w:asciiTheme="minorHAnsi" w:eastAsiaTheme="minorHAnsi" w:hAnsiTheme="minorHAnsi" w:cstheme="minorBidi"/>
      <w:sz w:val="24"/>
      <w:szCs w:val="24"/>
      <w:lang w:val="en-US" w:eastAsia="en-US"/>
    </w:rPr>
  </w:style>
  <w:style w:type="paragraph" w:customStyle="1" w:styleId="DefinitionTerm">
    <w:name w:val="Definition Term"/>
    <w:basedOn w:val="Normal"/>
    <w:next w:val="Definition"/>
    <w:rsid w:val="0053143F"/>
    <w:pPr>
      <w:keepNext/>
      <w:keepLines/>
      <w:spacing w:before="0" w:line="240" w:lineRule="auto"/>
    </w:pPr>
    <w:rPr>
      <w:rFonts w:asciiTheme="minorHAnsi" w:eastAsiaTheme="minorHAnsi" w:hAnsiTheme="minorHAnsi" w:cstheme="minorBidi"/>
      <w:b/>
      <w:sz w:val="24"/>
      <w:szCs w:val="24"/>
      <w:lang w:val="en-US" w:eastAsia="en-US"/>
    </w:rPr>
  </w:style>
  <w:style w:type="paragraph" w:styleId="DocumentMap">
    <w:name w:val="Document Map"/>
    <w:basedOn w:val="Normal"/>
    <w:link w:val="DocumentMapChar"/>
    <w:semiHidden/>
    <w:rsid w:val="0053143F"/>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53143F"/>
    <w:rPr>
      <w:rFonts w:ascii="Tahoma" w:eastAsia="Times New Roman" w:hAnsi="Tahoma" w:cs="Tahoma"/>
      <w:sz w:val="22"/>
      <w:szCs w:val="20"/>
      <w:shd w:val="clear" w:color="auto" w:fill="000080"/>
      <w:lang w:eastAsia="zh-CN"/>
    </w:rPr>
  </w:style>
  <w:style w:type="character" w:customStyle="1" w:styleId="DocumentationTok">
    <w:name w:val="DocumentationTok"/>
    <w:basedOn w:val="DefaultParagraphFont"/>
    <w:rsid w:val="0053143F"/>
    <w:rPr>
      <w:rFonts w:ascii="Consolas" w:hAnsi="Consolas"/>
      <w:b/>
      <w:i/>
      <w:color w:val="8F5902"/>
      <w:szCs w:val="26"/>
      <w:shd w:val="clear" w:color="auto" w:fill="F8F8F8"/>
      <w:lang w:eastAsia="en-US"/>
    </w:rPr>
  </w:style>
  <w:style w:type="paragraph" w:styleId="EmailSignature">
    <w:name w:val="E-mail Signature"/>
    <w:basedOn w:val="Normal"/>
    <w:link w:val="EmailSignatureChar"/>
    <w:semiHidden/>
    <w:unhideWhenUsed/>
    <w:rsid w:val="0053143F"/>
    <w:pPr>
      <w:spacing w:before="0" w:line="240" w:lineRule="auto"/>
    </w:pPr>
  </w:style>
  <w:style w:type="character" w:customStyle="1" w:styleId="EmailSignatureChar">
    <w:name w:val="Email Signature Char"/>
    <w:basedOn w:val="DefaultParagraphFont"/>
    <w:link w:val="EmailSignature"/>
    <w:semiHidden/>
    <w:rsid w:val="0053143F"/>
    <w:rPr>
      <w:rFonts w:ascii="Calibri" w:eastAsia="Times New Roman" w:hAnsi="Calibri" w:cs="Times New Roman"/>
      <w:sz w:val="22"/>
      <w:szCs w:val="22"/>
      <w:lang w:eastAsia="zh-CN"/>
    </w:rPr>
  </w:style>
  <w:style w:type="paragraph" w:styleId="EndnoteText">
    <w:name w:val="endnote text"/>
    <w:basedOn w:val="Normal"/>
    <w:link w:val="EndnoteTextChar"/>
    <w:semiHidden/>
    <w:unhideWhenUsed/>
    <w:rsid w:val="0053143F"/>
    <w:pPr>
      <w:spacing w:before="0" w:line="240" w:lineRule="auto"/>
    </w:pPr>
    <w:rPr>
      <w:sz w:val="20"/>
      <w:szCs w:val="20"/>
    </w:rPr>
  </w:style>
  <w:style w:type="character" w:customStyle="1" w:styleId="EndnoteTextChar">
    <w:name w:val="Endnote Text Char"/>
    <w:basedOn w:val="DefaultParagraphFont"/>
    <w:link w:val="EndnoteText"/>
    <w:semiHidden/>
    <w:rsid w:val="0053143F"/>
    <w:rPr>
      <w:rFonts w:ascii="Calibri" w:eastAsia="Times New Roman" w:hAnsi="Calibri" w:cs="Times New Roman"/>
      <w:sz w:val="20"/>
      <w:szCs w:val="20"/>
      <w:lang w:eastAsia="zh-CN"/>
    </w:rPr>
  </w:style>
  <w:style w:type="paragraph" w:styleId="EnvelopeAddress">
    <w:name w:val="envelope address"/>
    <w:basedOn w:val="Normal"/>
    <w:semiHidden/>
    <w:unhideWhenUsed/>
    <w:rsid w:val="0053143F"/>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53143F"/>
    <w:pPr>
      <w:spacing w:before="0" w:line="240" w:lineRule="auto"/>
    </w:pPr>
    <w:rPr>
      <w:rFonts w:asciiTheme="majorHAnsi" w:eastAsiaTheme="majorEastAsia" w:hAnsiTheme="majorHAnsi" w:cstheme="majorBidi"/>
      <w:sz w:val="20"/>
      <w:szCs w:val="20"/>
    </w:rPr>
  </w:style>
  <w:style w:type="character" w:customStyle="1" w:styleId="ErrorTok">
    <w:name w:val="ErrorTok"/>
    <w:basedOn w:val="DefaultParagraphFont"/>
    <w:rsid w:val="0053143F"/>
    <w:rPr>
      <w:rFonts w:ascii="Consolas" w:hAnsi="Consolas"/>
      <w:b/>
      <w:color w:val="A40000"/>
      <w:szCs w:val="26"/>
      <w:shd w:val="clear" w:color="auto" w:fill="F8F8F8"/>
      <w:lang w:eastAsia="en-US"/>
    </w:rPr>
  </w:style>
  <w:style w:type="character" w:customStyle="1" w:styleId="ExtensionTok">
    <w:name w:val="ExtensionTok"/>
    <w:basedOn w:val="DefaultParagraphFont"/>
    <w:rsid w:val="0053143F"/>
    <w:rPr>
      <w:rFonts w:ascii="Consolas" w:hAnsi="Consolas"/>
      <w:szCs w:val="26"/>
      <w:shd w:val="clear" w:color="auto" w:fill="F8F8F8"/>
      <w:lang w:eastAsia="en-US"/>
    </w:rPr>
  </w:style>
  <w:style w:type="paragraph" w:customStyle="1" w:styleId="Figure">
    <w:name w:val="Figure"/>
    <w:basedOn w:val="Normal"/>
    <w:rsid w:val="0053143F"/>
    <w:pPr>
      <w:spacing w:before="0" w:after="200" w:line="240" w:lineRule="auto"/>
    </w:pPr>
    <w:rPr>
      <w:rFonts w:asciiTheme="minorHAnsi" w:eastAsiaTheme="minorHAnsi" w:hAnsiTheme="minorHAnsi" w:cstheme="minorBidi"/>
      <w:sz w:val="24"/>
      <w:szCs w:val="24"/>
      <w:lang w:val="en-US" w:eastAsia="en-US"/>
    </w:rPr>
  </w:style>
  <w:style w:type="table" w:customStyle="1" w:styleId="FigureNoOutline">
    <w:name w:val="Figure No Outline"/>
    <w:basedOn w:val="TableNormal"/>
    <w:rsid w:val="0053143F"/>
    <w:pPr>
      <w:spacing w:before="200" w:line="360" w:lineRule="auto"/>
    </w:pPr>
    <w:rPr>
      <w:rFonts w:ascii="Calibri" w:hAnsi="Calibri" w:cs="Times New Roman"/>
      <w:sz w:val="22"/>
      <w:szCs w:val="22"/>
      <w:lang w:eastAsia="zh-CN"/>
    </w:rPr>
    <w:tblPr>
      <w:tblCellMar>
        <w:left w:w="0" w:type="dxa"/>
        <w:right w:w="0" w:type="dxa"/>
      </w:tblCellMar>
    </w:tblPr>
  </w:style>
  <w:style w:type="table" w:customStyle="1" w:styleId="FigureOutline">
    <w:name w:val="Figure Outline"/>
    <w:basedOn w:val="TableNormal"/>
    <w:rsid w:val="0053143F"/>
    <w:pPr>
      <w:spacing w:before="200" w:line="360" w:lineRule="auto"/>
    </w:pPr>
    <w:rPr>
      <w:rFonts w:ascii="Calibri" w:hAnsi="Calibri" w:cs="Times New Roman"/>
      <w:sz w:val="22"/>
      <w:szCs w:val="22"/>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customStyle="1" w:styleId="FigurewithCaption">
    <w:name w:val="Figure with Caption"/>
    <w:basedOn w:val="Figure"/>
    <w:rsid w:val="0053143F"/>
    <w:pPr>
      <w:keepNext/>
    </w:pPr>
  </w:style>
  <w:style w:type="paragraph" w:customStyle="1" w:styleId="FirstParagraph">
    <w:name w:val="First Paragraph"/>
    <w:basedOn w:val="BodyText"/>
    <w:next w:val="BodyText"/>
    <w:qFormat/>
    <w:rsid w:val="0053143F"/>
    <w:pPr>
      <w:spacing w:before="180" w:after="180" w:line="240" w:lineRule="auto"/>
    </w:pPr>
    <w:rPr>
      <w:rFonts w:asciiTheme="minorHAnsi" w:eastAsiaTheme="minorHAnsi" w:hAnsiTheme="minorHAnsi" w:cstheme="minorBidi"/>
      <w:sz w:val="24"/>
      <w:szCs w:val="24"/>
      <w:lang w:val="en-US" w:eastAsia="en-US"/>
    </w:rPr>
  </w:style>
  <w:style w:type="character" w:customStyle="1" w:styleId="FloatTok">
    <w:name w:val="FloatTok"/>
    <w:basedOn w:val="DefaultParagraphFont"/>
    <w:rsid w:val="0053143F"/>
    <w:rPr>
      <w:rFonts w:ascii="Consolas" w:hAnsi="Consolas"/>
      <w:color w:val="0000CF"/>
      <w:szCs w:val="26"/>
      <w:shd w:val="clear" w:color="auto" w:fill="F8F8F8"/>
      <w:lang w:eastAsia="en-US"/>
    </w:rPr>
  </w:style>
  <w:style w:type="character" w:styleId="FollowedHyperlink">
    <w:name w:val="FollowedHyperlink"/>
    <w:basedOn w:val="DefaultParagraphFont"/>
    <w:semiHidden/>
    <w:unhideWhenUsed/>
    <w:rsid w:val="0053143F"/>
    <w:rPr>
      <w:color w:val="954F72" w:themeColor="followedHyperlink"/>
      <w:u w:val="single"/>
    </w:rPr>
  </w:style>
  <w:style w:type="paragraph" w:styleId="Footer">
    <w:name w:val="footer"/>
    <w:link w:val="FooterChar"/>
    <w:uiPriority w:val="99"/>
    <w:rsid w:val="0053143F"/>
    <w:pPr>
      <w:tabs>
        <w:tab w:val="center" w:pos="4153"/>
        <w:tab w:val="right" w:pos="8306"/>
      </w:tabs>
      <w:spacing w:before="200" w:after="120" w:line="360" w:lineRule="auto"/>
    </w:pPr>
    <w:rPr>
      <w:rFonts w:ascii="Calibri" w:hAnsi="Calibri" w:cs="Times New Roman"/>
      <w:sz w:val="22"/>
    </w:rPr>
  </w:style>
  <w:style w:type="character" w:customStyle="1" w:styleId="FooterChar">
    <w:name w:val="Footer Char"/>
    <w:basedOn w:val="DefaultParagraphFont"/>
    <w:link w:val="Footer"/>
    <w:uiPriority w:val="99"/>
    <w:rsid w:val="0053143F"/>
    <w:rPr>
      <w:rFonts w:ascii="Calibri" w:eastAsia="Times New Roman" w:hAnsi="Calibri" w:cs="Times New Roman"/>
      <w:sz w:val="22"/>
    </w:rPr>
  </w:style>
  <w:style w:type="paragraph" w:customStyle="1" w:styleId="FooterLandscapedEven">
    <w:name w:val="Footer Landscaped Even"/>
    <w:basedOn w:val="Footer"/>
    <w:qFormat/>
    <w:rsid w:val="0053143F"/>
    <w:pPr>
      <w:tabs>
        <w:tab w:val="clear" w:pos="8306"/>
        <w:tab w:val="right" w:pos="8505"/>
      </w:tabs>
      <w:spacing w:before="0" w:after="1800" w:line="240" w:lineRule="auto"/>
      <w:jc w:val="center"/>
    </w:pPr>
    <w:rPr>
      <w:noProof/>
    </w:rPr>
  </w:style>
  <w:style w:type="character" w:styleId="FootnoteReference">
    <w:name w:val="footnote reference"/>
    <w:basedOn w:val="CaptionChar"/>
    <w:rsid w:val="0053143F"/>
    <w:rPr>
      <w:rFonts w:ascii="Calibri" w:eastAsia="Times New Roman" w:hAnsi="Calibri" w:cs="Times New Roman"/>
      <w:sz w:val="22"/>
      <w:szCs w:val="26"/>
      <w:vertAlign w:val="superscript"/>
      <w:lang w:eastAsia="en-US"/>
    </w:rPr>
  </w:style>
  <w:style w:type="paragraph" w:styleId="FootnoteText">
    <w:name w:val="footnote text"/>
    <w:basedOn w:val="Normal"/>
    <w:link w:val="FootnoteTextChar"/>
    <w:uiPriority w:val="9"/>
    <w:unhideWhenUsed/>
    <w:qFormat/>
    <w:rsid w:val="0053143F"/>
    <w:pPr>
      <w:spacing w:before="0" w:line="240" w:lineRule="auto"/>
    </w:pPr>
    <w:rPr>
      <w:sz w:val="20"/>
      <w:szCs w:val="20"/>
    </w:rPr>
  </w:style>
  <w:style w:type="character" w:customStyle="1" w:styleId="FootnoteTextChar">
    <w:name w:val="Footnote Text Char"/>
    <w:basedOn w:val="DefaultParagraphFont"/>
    <w:link w:val="FootnoteText"/>
    <w:uiPriority w:val="9"/>
    <w:rsid w:val="0053143F"/>
    <w:rPr>
      <w:rFonts w:ascii="Calibri" w:eastAsia="Times New Roman" w:hAnsi="Calibri" w:cs="Times New Roman"/>
      <w:sz w:val="20"/>
      <w:szCs w:val="20"/>
      <w:lang w:eastAsia="zh-CN"/>
    </w:rPr>
  </w:style>
  <w:style w:type="character" w:customStyle="1" w:styleId="FunctionTok">
    <w:name w:val="FunctionTok"/>
    <w:basedOn w:val="DefaultParagraphFont"/>
    <w:rsid w:val="0053143F"/>
    <w:rPr>
      <w:rFonts w:ascii="Consolas" w:hAnsi="Consolas"/>
      <w:color w:val="000000"/>
      <w:szCs w:val="26"/>
      <w:shd w:val="clear" w:color="auto" w:fill="F8F8F8"/>
      <w:lang w:eastAsia="en-US"/>
    </w:rPr>
  </w:style>
  <w:style w:type="paragraph" w:styleId="Header">
    <w:name w:val="header"/>
    <w:basedOn w:val="Normal"/>
    <w:link w:val="HeaderChar"/>
    <w:uiPriority w:val="99"/>
    <w:rsid w:val="0053143F"/>
    <w:pPr>
      <w:tabs>
        <w:tab w:val="center" w:pos="4153"/>
        <w:tab w:val="right" w:pos="8306"/>
      </w:tabs>
      <w:spacing w:after="120"/>
    </w:pPr>
    <w:rPr>
      <w:szCs w:val="24"/>
      <w:lang w:eastAsia="en-US"/>
    </w:rPr>
  </w:style>
  <w:style w:type="character" w:customStyle="1" w:styleId="HeaderChar">
    <w:name w:val="Header Char"/>
    <w:basedOn w:val="DefaultParagraphFont"/>
    <w:link w:val="Header"/>
    <w:uiPriority w:val="99"/>
    <w:rsid w:val="0053143F"/>
    <w:rPr>
      <w:rFonts w:ascii="Calibri" w:eastAsia="Times New Roman" w:hAnsi="Calibri" w:cs="Times New Roman"/>
      <w:sz w:val="22"/>
    </w:rPr>
  </w:style>
  <w:style w:type="paragraph" w:customStyle="1" w:styleId="HeaderLandscapedOdd">
    <w:name w:val="Header Landscaped Odd"/>
    <w:basedOn w:val="Header"/>
    <w:qFormat/>
    <w:rsid w:val="0053143F"/>
    <w:pPr>
      <w:tabs>
        <w:tab w:val="clear" w:pos="8306"/>
        <w:tab w:val="right" w:pos="8460"/>
      </w:tabs>
      <w:spacing w:before="1800" w:after="0" w:line="240" w:lineRule="auto"/>
      <w:jc w:val="right"/>
    </w:pPr>
  </w:style>
  <w:style w:type="character" w:customStyle="1" w:styleId="Heading1Char">
    <w:name w:val="Heading 1 Char"/>
    <w:basedOn w:val="DefaultParagraphFont"/>
    <w:link w:val="Heading1"/>
    <w:uiPriority w:val="9"/>
    <w:rsid w:val="0053143F"/>
    <w:rPr>
      <w:rFonts w:ascii="Calibri" w:eastAsia="Times New Roman" w:hAnsi="Calibri" w:cs="Arial"/>
      <w:b/>
      <w:bCs/>
      <w:kern w:val="32"/>
      <w:sz w:val="36"/>
      <w:szCs w:val="32"/>
    </w:rPr>
  </w:style>
  <w:style w:type="character" w:customStyle="1" w:styleId="Heading2Char">
    <w:name w:val="Heading 2 Char"/>
    <w:basedOn w:val="DefaultParagraphFont"/>
    <w:link w:val="Heading2"/>
    <w:uiPriority w:val="9"/>
    <w:rsid w:val="0053143F"/>
    <w:rPr>
      <w:rFonts w:ascii="Calibri" w:eastAsia="Times New Roman" w:hAnsi="Calibri" w:cs="Arial"/>
      <w:b/>
      <w:kern w:val="32"/>
      <w:sz w:val="28"/>
      <w:lang w:eastAsia="en-GB"/>
    </w:rPr>
  </w:style>
  <w:style w:type="character" w:customStyle="1" w:styleId="Heading3Char">
    <w:name w:val="Heading 3 Char"/>
    <w:basedOn w:val="DefaultParagraphFont"/>
    <w:link w:val="Heading3"/>
    <w:uiPriority w:val="9"/>
    <w:rsid w:val="0053143F"/>
    <w:rPr>
      <w:rFonts w:ascii="Calibri" w:eastAsia="Times New Roman" w:hAnsi="Calibri" w:cs="Arial"/>
      <w:b/>
      <w:kern w:val="32"/>
      <w:sz w:val="22"/>
      <w:szCs w:val="26"/>
    </w:rPr>
  </w:style>
  <w:style w:type="character" w:customStyle="1" w:styleId="Heading4Char">
    <w:name w:val="Heading 4 Char"/>
    <w:basedOn w:val="DefaultParagraphFont"/>
    <w:link w:val="Heading4"/>
    <w:uiPriority w:val="9"/>
    <w:rsid w:val="0053143F"/>
    <w:rPr>
      <w:rFonts w:ascii="Calibri" w:eastAsiaTheme="majorEastAsia" w:hAnsi="Calibri" w:cstheme="majorBidi"/>
      <w:b/>
      <w:iCs/>
      <w:kern w:val="32"/>
      <w:sz w:val="22"/>
    </w:rPr>
  </w:style>
  <w:style w:type="character" w:customStyle="1" w:styleId="Heading5Char">
    <w:name w:val="Heading 5 Char"/>
    <w:basedOn w:val="DefaultParagraphFont"/>
    <w:link w:val="Heading5"/>
    <w:uiPriority w:val="9"/>
    <w:rsid w:val="0053143F"/>
    <w:rPr>
      <w:rFonts w:ascii="Calibri" w:eastAsiaTheme="majorEastAsia" w:hAnsi="Calibri" w:cstheme="majorBidi"/>
      <w:b/>
      <w:bCs/>
      <w:kern w:val="32"/>
      <w:sz w:val="22"/>
    </w:rPr>
  </w:style>
  <w:style w:type="character" w:customStyle="1" w:styleId="Heading6Char">
    <w:name w:val="Heading 6 Char"/>
    <w:basedOn w:val="DefaultParagraphFont"/>
    <w:link w:val="Heading6"/>
    <w:uiPriority w:val="9"/>
    <w:rsid w:val="0053143F"/>
    <w:rPr>
      <w:rFonts w:ascii="Calibri" w:eastAsiaTheme="majorEastAsia" w:hAnsi="Calibri" w:cstheme="majorBidi"/>
      <w:bCs/>
      <w:iCs/>
      <w:kern w:val="32"/>
      <w:sz w:val="22"/>
    </w:rPr>
  </w:style>
  <w:style w:type="character" w:customStyle="1" w:styleId="Heading7Char">
    <w:name w:val="Heading 7 Char"/>
    <w:basedOn w:val="DefaultParagraphFont"/>
    <w:link w:val="Heading7"/>
    <w:rsid w:val="0053143F"/>
    <w:rPr>
      <w:rFonts w:ascii="Calibri" w:eastAsiaTheme="majorEastAsia" w:hAnsi="Calibri" w:cstheme="majorBidi"/>
      <w:bCs/>
      <w:iCs/>
      <w:kern w:val="32"/>
      <w:sz w:val="22"/>
    </w:rPr>
  </w:style>
  <w:style w:type="character" w:customStyle="1" w:styleId="Heading8Char">
    <w:name w:val="Heading 8 Char"/>
    <w:basedOn w:val="DefaultParagraphFont"/>
    <w:link w:val="Heading8"/>
    <w:rsid w:val="0053143F"/>
    <w:rPr>
      <w:rFonts w:ascii="Calibri" w:eastAsiaTheme="majorEastAsia" w:hAnsi="Calibri" w:cstheme="majorBidi"/>
      <w:bCs/>
      <w:kern w:val="32"/>
      <w:sz w:val="22"/>
      <w:szCs w:val="32"/>
    </w:rPr>
  </w:style>
  <w:style w:type="character" w:customStyle="1" w:styleId="Heading9Char">
    <w:name w:val="Heading 9 Char"/>
    <w:basedOn w:val="DefaultParagraphFont"/>
    <w:link w:val="Heading9"/>
    <w:rsid w:val="0053143F"/>
    <w:rPr>
      <w:rFonts w:ascii="Calibri" w:eastAsiaTheme="majorEastAsia" w:hAnsi="Calibri" w:cstheme="majorBidi"/>
      <w:bCs/>
      <w:iCs/>
      <w:color w:val="000000" w:themeColor="text1"/>
      <w:kern w:val="32"/>
      <w:sz w:val="22"/>
      <w:szCs w:val="32"/>
    </w:rPr>
  </w:style>
  <w:style w:type="paragraph" w:styleId="HTMLAddress">
    <w:name w:val="HTML Address"/>
    <w:basedOn w:val="Normal"/>
    <w:link w:val="HTMLAddressChar"/>
    <w:semiHidden/>
    <w:unhideWhenUsed/>
    <w:rsid w:val="0053143F"/>
    <w:pPr>
      <w:spacing w:before="0" w:line="240" w:lineRule="auto"/>
    </w:pPr>
    <w:rPr>
      <w:i/>
      <w:iCs/>
    </w:rPr>
  </w:style>
  <w:style w:type="character" w:customStyle="1" w:styleId="HTMLAddressChar">
    <w:name w:val="HTML Address Char"/>
    <w:basedOn w:val="DefaultParagraphFont"/>
    <w:link w:val="HTMLAddress"/>
    <w:semiHidden/>
    <w:rsid w:val="0053143F"/>
    <w:rPr>
      <w:rFonts w:ascii="Calibri" w:eastAsia="Times New Roman" w:hAnsi="Calibri" w:cs="Times New Roman"/>
      <w:i/>
      <w:iCs/>
      <w:sz w:val="22"/>
      <w:szCs w:val="22"/>
      <w:lang w:eastAsia="zh-CN"/>
    </w:rPr>
  </w:style>
  <w:style w:type="paragraph" w:styleId="HTMLPreformatted">
    <w:name w:val="HTML Preformatted"/>
    <w:basedOn w:val="Normal"/>
    <w:link w:val="HTMLPreformattedChar"/>
    <w:semiHidden/>
    <w:unhideWhenUsed/>
    <w:rsid w:val="0053143F"/>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53143F"/>
    <w:rPr>
      <w:rFonts w:ascii="Consolas" w:eastAsia="Times New Roman" w:hAnsi="Consolas" w:cs="Times New Roman"/>
      <w:sz w:val="20"/>
      <w:szCs w:val="20"/>
      <w:lang w:eastAsia="zh-CN"/>
    </w:rPr>
  </w:style>
  <w:style w:type="character" w:styleId="Hyperlink">
    <w:name w:val="Hyperlink"/>
    <w:basedOn w:val="DefaultParagraphFont"/>
    <w:uiPriority w:val="99"/>
    <w:rsid w:val="0053143F"/>
    <w:rPr>
      <w:rFonts w:ascii="Calibri" w:hAnsi="Calibri"/>
      <w:color w:val="0000FF"/>
      <w:sz w:val="22"/>
      <w:u w:val="single"/>
      <w:lang w:val="en-GB"/>
    </w:rPr>
  </w:style>
  <w:style w:type="paragraph" w:customStyle="1" w:styleId="ImageCaption">
    <w:name w:val="Image Caption"/>
    <w:basedOn w:val="Caption"/>
    <w:rsid w:val="0053143F"/>
    <w:pPr>
      <w:tabs>
        <w:tab w:val="clear" w:pos="1418"/>
      </w:tabs>
      <w:spacing w:before="0" w:line="240" w:lineRule="auto"/>
      <w:ind w:left="0" w:firstLine="0"/>
      <w:contextualSpacing w:val="0"/>
    </w:pPr>
    <w:rPr>
      <w:rFonts w:asciiTheme="minorHAnsi" w:eastAsiaTheme="minorHAnsi" w:hAnsiTheme="minorHAnsi" w:cstheme="minorBidi"/>
      <w:i/>
      <w:sz w:val="24"/>
      <w:szCs w:val="24"/>
      <w:lang w:val="en-US"/>
    </w:rPr>
  </w:style>
  <w:style w:type="character" w:customStyle="1" w:styleId="ImportTok">
    <w:name w:val="ImportTok"/>
    <w:basedOn w:val="DefaultParagraphFont"/>
    <w:rsid w:val="0053143F"/>
    <w:rPr>
      <w:rFonts w:ascii="Consolas" w:hAnsi="Consolas"/>
      <w:szCs w:val="26"/>
      <w:shd w:val="clear" w:color="auto" w:fill="F8F8F8"/>
      <w:lang w:eastAsia="en-US"/>
    </w:rPr>
  </w:style>
  <w:style w:type="paragraph" w:styleId="Index1">
    <w:name w:val="index 1"/>
    <w:basedOn w:val="Normal"/>
    <w:next w:val="Normal"/>
    <w:autoRedefine/>
    <w:semiHidden/>
    <w:unhideWhenUsed/>
    <w:rsid w:val="0053143F"/>
    <w:pPr>
      <w:spacing w:before="0" w:line="240" w:lineRule="auto"/>
      <w:ind w:left="220" w:hanging="220"/>
    </w:pPr>
  </w:style>
  <w:style w:type="paragraph" w:styleId="Index2">
    <w:name w:val="index 2"/>
    <w:basedOn w:val="Normal"/>
    <w:next w:val="Normal"/>
    <w:autoRedefine/>
    <w:semiHidden/>
    <w:unhideWhenUsed/>
    <w:rsid w:val="0053143F"/>
    <w:pPr>
      <w:spacing w:before="0" w:line="240" w:lineRule="auto"/>
      <w:ind w:left="440" w:hanging="220"/>
    </w:pPr>
  </w:style>
  <w:style w:type="paragraph" w:styleId="Index3">
    <w:name w:val="index 3"/>
    <w:basedOn w:val="Normal"/>
    <w:next w:val="Normal"/>
    <w:autoRedefine/>
    <w:semiHidden/>
    <w:unhideWhenUsed/>
    <w:rsid w:val="0053143F"/>
    <w:pPr>
      <w:spacing w:before="0" w:line="240" w:lineRule="auto"/>
      <w:ind w:left="660" w:hanging="220"/>
    </w:pPr>
  </w:style>
  <w:style w:type="paragraph" w:styleId="Index4">
    <w:name w:val="index 4"/>
    <w:basedOn w:val="Normal"/>
    <w:next w:val="Normal"/>
    <w:autoRedefine/>
    <w:semiHidden/>
    <w:unhideWhenUsed/>
    <w:rsid w:val="0053143F"/>
    <w:pPr>
      <w:spacing w:before="0" w:line="240" w:lineRule="auto"/>
      <w:ind w:left="880" w:hanging="220"/>
    </w:pPr>
  </w:style>
  <w:style w:type="paragraph" w:styleId="Index5">
    <w:name w:val="index 5"/>
    <w:basedOn w:val="Normal"/>
    <w:next w:val="Normal"/>
    <w:autoRedefine/>
    <w:semiHidden/>
    <w:unhideWhenUsed/>
    <w:rsid w:val="0053143F"/>
    <w:pPr>
      <w:spacing w:before="0" w:line="240" w:lineRule="auto"/>
      <w:ind w:left="1100" w:hanging="220"/>
    </w:pPr>
  </w:style>
  <w:style w:type="paragraph" w:styleId="Index6">
    <w:name w:val="index 6"/>
    <w:basedOn w:val="Normal"/>
    <w:next w:val="Normal"/>
    <w:autoRedefine/>
    <w:semiHidden/>
    <w:unhideWhenUsed/>
    <w:rsid w:val="0053143F"/>
    <w:pPr>
      <w:spacing w:before="0" w:line="240" w:lineRule="auto"/>
      <w:ind w:left="1320" w:hanging="220"/>
    </w:pPr>
  </w:style>
  <w:style w:type="paragraph" w:styleId="Index7">
    <w:name w:val="index 7"/>
    <w:basedOn w:val="Normal"/>
    <w:next w:val="Normal"/>
    <w:autoRedefine/>
    <w:semiHidden/>
    <w:unhideWhenUsed/>
    <w:rsid w:val="0053143F"/>
    <w:pPr>
      <w:spacing w:before="0" w:line="240" w:lineRule="auto"/>
      <w:ind w:left="1540" w:hanging="220"/>
    </w:pPr>
  </w:style>
  <w:style w:type="paragraph" w:styleId="Index8">
    <w:name w:val="index 8"/>
    <w:basedOn w:val="Normal"/>
    <w:next w:val="Normal"/>
    <w:autoRedefine/>
    <w:semiHidden/>
    <w:unhideWhenUsed/>
    <w:rsid w:val="0053143F"/>
    <w:pPr>
      <w:spacing w:before="0" w:line="240" w:lineRule="auto"/>
      <w:ind w:left="1760" w:hanging="220"/>
    </w:pPr>
  </w:style>
  <w:style w:type="paragraph" w:styleId="Index9">
    <w:name w:val="index 9"/>
    <w:basedOn w:val="Normal"/>
    <w:next w:val="Normal"/>
    <w:autoRedefine/>
    <w:semiHidden/>
    <w:unhideWhenUsed/>
    <w:rsid w:val="0053143F"/>
    <w:pPr>
      <w:spacing w:before="0" w:line="240" w:lineRule="auto"/>
      <w:ind w:left="1980" w:hanging="220"/>
    </w:pPr>
  </w:style>
  <w:style w:type="paragraph" w:styleId="IndexHeading">
    <w:name w:val="index heading"/>
    <w:basedOn w:val="Normal"/>
    <w:next w:val="Index1"/>
    <w:semiHidden/>
    <w:unhideWhenUsed/>
    <w:rsid w:val="0053143F"/>
    <w:rPr>
      <w:rFonts w:asciiTheme="majorHAnsi" w:eastAsiaTheme="majorEastAsia" w:hAnsiTheme="majorHAnsi" w:cstheme="majorBidi"/>
      <w:b/>
      <w:bCs/>
    </w:rPr>
  </w:style>
  <w:style w:type="character" w:customStyle="1" w:styleId="InformationTok">
    <w:name w:val="InformationTok"/>
    <w:basedOn w:val="DefaultParagraphFont"/>
    <w:rsid w:val="0053143F"/>
    <w:rPr>
      <w:rFonts w:ascii="Consolas" w:hAnsi="Consolas"/>
      <w:b/>
      <w:i/>
      <w:color w:val="8F5902"/>
      <w:szCs w:val="26"/>
      <w:shd w:val="clear" w:color="auto" w:fill="F8F8F8"/>
      <w:lang w:eastAsia="en-US"/>
    </w:rPr>
  </w:style>
  <w:style w:type="paragraph" w:customStyle="1" w:styleId="Insertedimage">
    <w:name w:val="Inserted image"/>
    <w:basedOn w:val="Normal"/>
    <w:next w:val="Normal"/>
    <w:qFormat/>
    <w:rsid w:val="0053143F"/>
    <w:pPr>
      <w:keepNext/>
      <w:spacing w:before="120" w:after="120" w:line="240" w:lineRule="auto"/>
      <w:jc w:val="center"/>
    </w:pPr>
    <w:rPr>
      <w:noProof/>
    </w:rPr>
  </w:style>
  <w:style w:type="character" w:customStyle="1" w:styleId="KeywordTok">
    <w:name w:val="KeywordTok"/>
    <w:basedOn w:val="DefaultParagraphFont"/>
    <w:rsid w:val="0053143F"/>
    <w:rPr>
      <w:rFonts w:ascii="Consolas" w:hAnsi="Consolas"/>
      <w:b/>
      <w:color w:val="204A87"/>
      <w:szCs w:val="26"/>
      <w:shd w:val="clear" w:color="auto" w:fill="F8F8F8"/>
      <w:lang w:eastAsia="en-US"/>
    </w:rPr>
  </w:style>
  <w:style w:type="paragraph" w:styleId="List">
    <w:name w:val="List"/>
    <w:basedOn w:val="Normal"/>
    <w:semiHidden/>
    <w:unhideWhenUsed/>
    <w:rsid w:val="0053143F"/>
    <w:pPr>
      <w:ind w:left="283" w:hanging="283"/>
      <w:contextualSpacing/>
    </w:pPr>
  </w:style>
  <w:style w:type="paragraph" w:styleId="List2">
    <w:name w:val="List 2"/>
    <w:basedOn w:val="Normal"/>
    <w:semiHidden/>
    <w:unhideWhenUsed/>
    <w:rsid w:val="0053143F"/>
    <w:pPr>
      <w:ind w:left="566" w:hanging="283"/>
      <w:contextualSpacing/>
    </w:pPr>
  </w:style>
  <w:style w:type="paragraph" w:styleId="List3">
    <w:name w:val="List 3"/>
    <w:basedOn w:val="Normal"/>
    <w:semiHidden/>
    <w:unhideWhenUsed/>
    <w:rsid w:val="0053143F"/>
    <w:pPr>
      <w:ind w:left="849" w:hanging="283"/>
      <w:contextualSpacing/>
    </w:pPr>
  </w:style>
  <w:style w:type="paragraph" w:styleId="List4">
    <w:name w:val="List 4"/>
    <w:basedOn w:val="Normal"/>
    <w:semiHidden/>
    <w:rsid w:val="0053143F"/>
    <w:pPr>
      <w:ind w:left="1132" w:hanging="283"/>
      <w:contextualSpacing/>
    </w:pPr>
  </w:style>
  <w:style w:type="paragraph" w:styleId="List5">
    <w:name w:val="List 5"/>
    <w:basedOn w:val="Normal"/>
    <w:semiHidden/>
    <w:rsid w:val="0053143F"/>
    <w:pPr>
      <w:ind w:left="1415" w:hanging="283"/>
      <w:contextualSpacing/>
    </w:pPr>
  </w:style>
  <w:style w:type="paragraph" w:styleId="ListBullet">
    <w:name w:val="List Bullet"/>
    <w:basedOn w:val="Normal"/>
    <w:semiHidden/>
    <w:unhideWhenUsed/>
    <w:rsid w:val="0053143F"/>
    <w:pPr>
      <w:numPr>
        <w:numId w:val="14"/>
      </w:numPr>
      <w:contextualSpacing/>
    </w:pPr>
  </w:style>
  <w:style w:type="paragraph" w:styleId="ListBullet2">
    <w:name w:val="List Bullet 2"/>
    <w:basedOn w:val="Normal"/>
    <w:semiHidden/>
    <w:unhideWhenUsed/>
    <w:rsid w:val="0053143F"/>
    <w:pPr>
      <w:numPr>
        <w:numId w:val="16"/>
      </w:numPr>
      <w:contextualSpacing/>
    </w:pPr>
  </w:style>
  <w:style w:type="paragraph" w:styleId="ListBullet3">
    <w:name w:val="List Bullet 3"/>
    <w:basedOn w:val="Normal"/>
    <w:semiHidden/>
    <w:unhideWhenUsed/>
    <w:rsid w:val="0053143F"/>
    <w:pPr>
      <w:numPr>
        <w:numId w:val="18"/>
      </w:numPr>
      <w:contextualSpacing/>
    </w:pPr>
  </w:style>
  <w:style w:type="paragraph" w:styleId="ListBullet4">
    <w:name w:val="List Bullet 4"/>
    <w:basedOn w:val="Normal"/>
    <w:semiHidden/>
    <w:unhideWhenUsed/>
    <w:rsid w:val="0053143F"/>
    <w:pPr>
      <w:numPr>
        <w:numId w:val="20"/>
      </w:numPr>
      <w:contextualSpacing/>
    </w:pPr>
  </w:style>
  <w:style w:type="paragraph" w:styleId="ListBullet5">
    <w:name w:val="List Bullet 5"/>
    <w:basedOn w:val="Normal"/>
    <w:semiHidden/>
    <w:unhideWhenUsed/>
    <w:rsid w:val="0053143F"/>
    <w:pPr>
      <w:numPr>
        <w:numId w:val="22"/>
      </w:numPr>
      <w:contextualSpacing/>
    </w:pPr>
  </w:style>
  <w:style w:type="paragraph" w:styleId="ListContinue">
    <w:name w:val="List Continue"/>
    <w:basedOn w:val="Normal"/>
    <w:semiHidden/>
    <w:unhideWhenUsed/>
    <w:rsid w:val="0053143F"/>
    <w:pPr>
      <w:spacing w:after="120"/>
      <w:ind w:left="283"/>
      <w:contextualSpacing/>
    </w:pPr>
  </w:style>
  <w:style w:type="paragraph" w:styleId="ListContinue2">
    <w:name w:val="List Continue 2"/>
    <w:basedOn w:val="Normal"/>
    <w:semiHidden/>
    <w:unhideWhenUsed/>
    <w:rsid w:val="0053143F"/>
    <w:pPr>
      <w:spacing w:after="120"/>
      <w:ind w:left="566"/>
      <w:contextualSpacing/>
    </w:pPr>
  </w:style>
  <w:style w:type="paragraph" w:styleId="ListContinue3">
    <w:name w:val="List Continue 3"/>
    <w:basedOn w:val="Normal"/>
    <w:semiHidden/>
    <w:unhideWhenUsed/>
    <w:rsid w:val="0053143F"/>
    <w:pPr>
      <w:spacing w:after="120"/>
      <w:ind w:left="849"/>
      <w:contextualSpacing/>
    </w:pPr>
  </w:style>
  <w:style w:type="paragraph" w:styleId="ListContinue4">
    <w:name w:val="List Continue 4"/>
    <w:basedOn w:val="Normal"/>
    <w:semiHidden/>
    <w:unhideWhenUsed/>
    <w:rsid w:val="0053143F"/>
    <w:pPr>
      <w:spacing w:after="120"/>
      <w:ind w:left="1132"/>
      <w:contextualSpacing/>
    </w:pPr>
  </w:style>
  <w:style w:type="paragraph" w:styleId="ListContinue5">
    <w:name w:val="List Continue 5"/>
    <w:basedOn w:val="Normal"/>
    <w:semiHidden/>
    <w:unhideWhenUsed/>
    <w:rsid w:val="0053143F"/>
    <w:pPr>
      <w:spacing w:after="120"/>
      <w:ind w:left="1415"/>
      <w:contextualSpacing/>
    </w:pPr>
  </w:style>
  <w:style w:type="paragraph" w:styleId="ListNumber">
    <w:name w:val="List Number"/>
    <w:basedOn w:val="Normal"/>
    <w:rsid w:val="0053143F"/>
    <w:pPr>
      <w:numPr>
        <w:numId w:val="24"/>
      </w:numPr>
      <w:contextualSpacing/>
    </w:pPr>
  </w:style>
  <w:style w:type="paragraph" w:styleId="ListNumber2">
    <w:name w:val="List Number 2"/>
    <w:basedOn w:val="Normal"/>
    <w:semiHidden/>
    <w:unhideWhenUsed/>
    <w:rsid w:val="0053143F"/>
    <w:pPr>
      <w:numPr>
        <w:numId w:val="26"/>
      </w:numPr>
      <w:contextualSpacing/>
    </w:pPr>
  </w:style>
  <w:style w:type="paragraph" w:styleId="ListNumber3">
    <w:name w:val="List Number 3"/>
    <w:basedOn w:val="Normal"/>
    <w:semiHidden/>
    <w:unhideWhenUsed/>
    <w:rsid w:val="0053143F"/>
    <w:pPr>
      <w:numPr>
        <w:numId w:val="28"/>
      </w:numPr>
      <w:contextualSpacing/>
    </w:pPr>
  </w:style>
  <w:style w:type="paragraph" w:styleId="ListNumber4">
    <w:name w:val="List Number 4"/>
    <w:basedOn w:val="Normal"/>
    <w:semiHidden/>
    <w:unhideWhenUsed/>
    <w:rsid w:val="0053143F"/>
    <w:pPr>
      <w:numPr>
        <w:numId w:val="30"/>
      </w:numPr>
      <w:contextualSpacing/>
    </w:pPr>
  </w:style>
  <w:style w:type="paragraph" w:styleId="ListNumber5">
    <w:name w:val="List Number 5"/>
    <w:basedOn w:val="Normal"/>
    <w:semiHidden/>
    <w:unhideWhenUsed/>
    <w:rsid w:val="0053143F"/>
    <w:pPr>
      <w:numPr>
        <w:numId w:val="32"/>
      </w:numPr>
      <w:contextualSpacing/>
    </w:pPr>
  </w:style>
  <w:style w:type="paragraph" w:styleId="ListParagraph">
    <w:name w:val="List Paragraph"/>
    <w:basedOn w:val="Normal"/>
    <w:uiPriority w:val="34"/>
    <w:qFormat/>
    <w:rsid w:val="0053143F"/>
    <w:pPr>
      <w:ind w:left="720"/>
      <w:contextualSpacing/>
    </w:pPr>
  </w:style>
  <w:style w:type="paragraph" w:styleId="MacroText">
    <w:name w:val="macro"/>
    <w:link w:val="MacroTextChar"/>
    <w:semiHidden/>
    <w:unhideWhenUsed/>
    <w:rsid w:val="0053143F"/>
    <w:pPr>
      <w:tabs>
        <w:tab w:val="left" w:pos="480"/>
        <w:tab w:val="left" w:pos="960"/>
        <w:tab w:val="left" w:pos="1440"/>
        <w:tab w:val="left" w:pos="1920"/>
        <w:tab w:val="left" w:pos="2400"/>
        <w:tab w:val="left" w:pos="2880"/>
        <w:tab w:val="left" w:pos="3360"/>
        <w:tab w:val="left" w:pos="3840"/>
        <w:tab w:val="left" w:pos="4320"/>
      </w:tabs>
      <w:spacing w:before="200" w:line="360" w:lineRule="auto"/>
    </w:pPr>
    <w:rPr>
      <w:rFonts w:ascii="Consolas" w:hAnsi="Consolas" w:cs="Times New Roman"/>
      <w:sz w:val="20"/>
      <w:szCs w:val="20"/>
      <w:lang w:eastAsia="zh-CN"/>
    </w:rPr>
  </w:style>
  <w:style w:type="character" w:customStyle="1" w:styleId="MacroTextChar">
    <w:name w:val="Macro Text Char"/>
    <w:basedOn w:val="DefaultParagraphFont"/>
    <w:link w:val="MacroText"/>
    <w:semiHidden/>
    <w:rsid w:val="0053143F"/>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53143F"/>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53143F"/>
    <w:rPr>
      <w:rFonts w:asciiTheme="majorHAnsi" w:eastAsiaTheme="majorEastAsia" w:hAnsiTheme="majorHAnsi" w:cstheme="majorBidi"/>
      <w:shd w:val="pct20" w:color="auto" w:fill="auto"/>
      <w:lang w:eastAsia="zh-CN"/>
    </w:rPr>
  </w:style>
  <w:style w:type="paragraph" w:styleId="NoSpacing">
    <w:name w:val="No Spacing"/>
    <w:uiPriority w:val="1"/>
    <w:rsid w:val="0053143F"/>
    <w:rPr>
      <w:rFonts w:ascii="Calibri" w:hAnsi="Calibri" w:cs="Times New Roman"/>
      <w:sz w:val="22"/>
      <w:szCs w:val="22"/>
      <w:lang w:eastAsia="zh-CN"/>
    </w:rPr>
  </w:style>
  <w:style w:type="paragraph" w:styleId="NormalWeb">
    <w:name w:val="Normal (Web)"/>
    <w:basedOn w:val="Normal"/>
    <w:uiPriority w:val="99"/>
    <w:semiHidden/>
    <w:unhideWhenUsed/>
    <w:rsid w:val="0053143F"/>
    <w:rPr>
      <w:rFonts w:ascii="Times New Roman" w:hAnsi="Times New Roman"/>
      <w:sz w:val="24"/>
      <w:szCs w:val="24"/>
    </w:rPr>
  </w:style>
  <w:style w:type="paragraph" w:styleId="NormalIndent">
    <w:name w:val="Normal Indent"/>
    <w:basedOn w:val="Normal"/>
    <w:semiHidden/>
    <w:unhideWhenUsed/>
    <w:rsid w:val="0053143F"/>
    <w:pPr>
      <w:ind w:left="720"/>
    </w:pPr>
  </w:style>
  <w:style w:type="character" w:customStyle="1" w:styleId="NormalTok">
    <w:name w:val="NormalTok"/>
    <w:basedOn w:val="DefaultParagraphFont"/>
    <w:rsid w:val="0053143F"/>
    <w:rPr>
      <w:rFonts w:ascii="Consolas" w:hAnsi="Consolas"/>
      <w:szCs w:val="26"/>
      <w:shd w:val="clear" w:color="auto" w:fill="F8F8F8"/>
      <w:lang w:eastAsia="en-US"/>
    </w:rPr>
  </w:style>
  <w:style w:type="paragraph" w:styleId="NoteHeading">
    <w:name w:val="Note Heading"/>
    <w:basedOn w:val="Normal"/>
    <w:next w:val="Normal"/>
    <w:link w:val="NoteHeadingChar"/>
    <w:semiHidden/>
    <w:unhideWhenUsed/>
    <w:rsid w:val="0053143F"/>
    <w:pPr>
      <w:spacing w:before="0" w:line="240" w:lineRule="auto"/>
    </w:pPr>
  </w:style>
  <w:style w:type="character" w:customStyle="1" w:styleId="NoteHeadingChar">
    <w:name w:val="Note Heading Char"/>
    <w:basedOn w:val="DefaultParagraphFont"/>
    <w:link w:val="NoteHeading"/>
    <w:semiHidden/>
    <w:rsid w:val="0053143F"/>
    <w:rPr>
      <w:rFonts w:ascii="Calibri" w:eastAsia="Times New Roman" w:hAnsi="Calibri" w:cs="Times New Roman"/>
      <w:sz w:val="22"/>
      <w:szCs w:val="22"/>
      <w:lang w:eastAsia="zh-CN"/>
    </w:rPr>
  </w:style>
  <w:style w:type="character" w:customStyle="1" w:styleId="OperatorTok">
    <w:name w:val="OperatorTok"/>
    <w:basedOn w:val="DefaultParagraphFont"/>
    <w:rsid w:val="0053143F"/>
    <w:rPr>
      <w:rFonts w:ascii="Consolas" w:hAnsi="Consolas"/>
      <w:b/>
      <w:color w:val="CE5C00"/>
      <w:szCs w:val="26"/>
      <w:shd w:val="clear" w:color="auto" w:fill="F8F8F8"/>
      <w:lang w:eastAsia="en-US"/>
    </w:rPr>
  </w:style>
  <w:style w:type="character" w:customStyle="1" w:styleId="orcid-id-https">
    <w:name w:val="orcid-id-https"/>
    <w:basedOn w:val="DefaultParagraphFont"/>
    <w:rsid w:val="0053143F"/>
  </w:style>
  <w:style w:type="character" w:customStyle="1" w:styleId="OtherTok">
    <w:name w:val="OtherTok"/>
    <w:basedOn w:val="DefaultParagraphFont"/>
    <w:rsid w:val="0053143F"/>
    <w:rPr>
      <w:rFonts w:ascii="Consolas" w:hAnsi="Consolas"/>
      <w:color w:val="8F5902"/>
      <w:szCs w:val="26"/>
      <w:shd w:val="clear" w:color="auto" w:fill="F8F8F8"/>
      <w:lang w:eastAsia="en-US"/>
    </w:rPr>
  </w:style>
  <w:style w:type="character" w:styleId="PageNumber">
    <w:name w:val="page number"/>
    <w:uiPriority w:val="99"/>
    <w:rsid w:val="0053143F"/>
    <w:rPr>
      <w:rFonts w:ascii="Calibri" w:hAnsi="Calibri"/>
      <w:sz w:val="22"/>
      <w:lang w:val="en-GB"/>
    </w:rPr>
  </w:style>
  <w:style w:type="paragraph" w:styleId="PlainText">
    <w:name w:val="Plain Text"/>
    <w:basedOn w:val="Normal"/>
    <w:link w:val="PlainTextChar"/>
    <w:semiHidden/>
    <w:unhideWhenUsed/>
    <w:rsid w:val="0053143F"/>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53143F"/>
    <w:rPr>
      <w:rFonts w:ascii="Consolas" w:eastAsia="Times New Roman" w:hAnsi="Consolas" w:cs="Times New Roman"/>
      <w:sz w:val="21"/>
      <w:szCs w:val="21"/>
      <w:lang w:eastAsia="zh-CN"/>
    </w:rPr>
  </w:style>
  <w:style w:type="character" w:customStyle="1" w:styleId="PreprocessorTok">
    <w:name w:val="PreprocessorTok"/>
    <w:basedOn w:val="DefaultParagraphFont"/>
    <w:rsid w:val="0053143F"/>
    <w:rPr>
      <w:rFonts w:ascii="Consolas" w:hAnsi="Consolas"/>
      <w:i/>
      <w:color w:val="8F5902"/>
      <w:szCs w:val="26"/>
      <w:shd w:val="clear" w:color="auto" w:fill="F8F8F8"/>
      <w:lang w:eastAsia="en-US"/>
    </w:rPr>
  </w:style>
  <w:style w:type="paragraph" w:customStyle="1" w:styleId="Quotation">
    <w:name w:val="Quotation"/>
    <w:basedOn w:val="Normal"/>
    <w:qFormat/>
    <w:rsid w:val="0053143F"/>
    <w:pPr>
      <w:ind w:left="425" w:right="425"/>
    </w:pPr>
    <w:rPr>
      <w:iCs/>
      <w:szCs w:val="24"/>
      <w:lang w:eastAsia="en-US"/>
    </w:rPr>
  </w:style>
  <w:style w:type="paragraph" w:customStyle="1" w:styleId="QuotationAttribution">
    <w:name w:val="Quotation_Attribution"/>
    <w:basedOn w:val="Quotation"/>
    <w:next w:val="Normal"/>
    <w:qFormat/>
    <w:rsid w:val="0053143F"/>
    <w:rPr>
      <w:b/>
    </w:rPr>
  </w:style>
  <w:style w:type="character" w:customStyle="1" w:styleId="RegionMarkerTok">
    <w:name w:val="RegionMarkerTok"/>
    <w:basedOn w:val="DefaultParagraphFont"/>
    <w:rsid w:val="0053143F"/>
    <w:rPr>
      <w:rFonts w:ascii="Consolas" w:hAnsi="Consolas"/>
      <w:szCs w:val="26"/>
      <w:shd w:val="clear" w:color="auto" w:fill="F8F8F8"/>
      <w:lang w:eastAsia="en-US"/>
    </w:rPr>
  </w:style>
  <w:style w:type="paragraph" w:styleId="Signature">
    <w:name w:val="Signature"/>
    <w:basedOn w:val="Normal"/>
    <w:link w:val="SignatureChar"/>
    <w:semiHidden/>
    <w:unhideWhenUsed/>
    <w:rsid w:val="0053143F"/>
    <w:pPr>
      <w:spacing w:before="0" w:line="240" w:lineRule="auto"/>
      <w:ind w:left="4252"/>
    </w:pPr>
  </w:style>
  <w:style w:type="character" w:customStyle="1" w:styleId="SignatureChar">
    <w:name w:val="Signature Char"/>
    <w:basedOn w:val="DefaultParagraphFont"/>
    <w:link w:val="Signature"/>
    <w:semiHidden/>
    <w:rsid w:val="0053143F"/>
    <w:rPr>
      <w:rFonts w:ascii="Calibri" w:eastAsia="Times New Roman" w:hAnsi="Calibri" w:cs="Times New Roman"/>
      <w:sz w:val="22"/>
      <w:szCs w:val="22"/>
      <w:lang w:eastAsia="zh-CN"/>
    </w:rPr>
  </w:style>
  <w:style w:type="paragraph" w:customStyle="1" w:styleId="SourceCode">
    <w:name w:val="Source Code"/>
    <w:basedOn w:val="Normal"/>
    <w:link w:val="VerbatimChar"/>
    <w:rsid w:val="0053143F"/>
    <w:pPr>
      <w:shd w:val="clear" w:color="auto" w:fill="F8F8F8"/>
      <w:wordWrap w:val="0"/>
      <w:spacing w:before="0" w:after="200" w:line="240" w:lineRule="auto"/>
    </w:pPr>
    <w:rPr>
      <w:rFonts w:ascii="Consolas" w:hAnsi="Consolas"/>
      <w:szCs w:val="26"/>
      <w:lang w:eastAsia="en-US"/>
    </w:rPr>
  </w:style>
  <w:style w:type="character" w:customStyle="1" w:styleId="VerbatimChar">
    <w:name w:val="Verbatim Char"/>
    <w:basedOn w:val="CaptionChar"/>
    <w:link w:val="SourceCode"/>
    <w:rsid w:val="0053143F"/>
    <w:rPr>
      <w:rFonts w:ascii="Consolas" w:eastAsia="Times New Roman" w:hAnsi="Consolas" w:cs="Times New Roman"/>
      <w:sz w:val="22"/>
      <w:szCs w:val="26"/>
      <w:shd w:val="clear" w:color="auto" w:fill="F8F8F8"/>
    </w:rPr>
  </w:style>
  <w:style w:type="character" w:customStyle="1" w:styleId="SpecialCharTok">
    <w:name w:val="SpecialCharTok"/>
    <w:basedOn w:val="VerbatimChar"/>
    <w:rsid w:val="0053143F"/>
    <w:rPr>
      <w:rFonts w:ascii="Consolas" w:eastAsia="Times New Roman" w:hAnsi="Consolas" w:cs="Times New Roman"/>
      <w:color w:val="000000"/>
      <w:sz w:val="22"/>
      <w:szCs w:val="26"/>
      <w:shd w:val="clear" w:color="auto" w:fill="F8F8F8"/>
      <w:lang w:eastAsia="en-US"/>
    </w:rPr>
  </w:style>
  <w:style w:type="character" w:customStyle="1" w:styleId="SpecialStringTok">
    <w:name w:val="SpecialStringTok"/>
    <w:basedOn w:val="VerbatimChar"/>
    <w:rsid w:val="0053143F"/>
    <w:rPr>
      <w:rFonts w:ascii="Consolas" w:eastAsia="Times New Roman" w:hAnsi="Consolas" w:cs="Times New Roman"/>
      <w:color w:val="4E9A06"/>
      <w:sz w:val="22"/>
      <w:szCs w:val="26"/>
      <w:shd w:val="clear" w:color="auto" w:fill="F8F8F8"/>
      <w:lang w:eastAsia="en-US"/>
    </w:rPr>
  </w:style>
  <w:style w:type="character" w:customStyle="1" w:styleId="StringTok">
    <w:name w:val="StringTok"/>
    <w:basedOn w:val="VerbatimChar"/>
    <w:rsid w:val="0053143F"/>
    <w:rPr>
      <w:rFonts w:ascii="Consolas" w:eastAsia="Times New Roman" w:hAnsi="Consolas" w:cs="Times New Roman"/>
      <w:color w:val="4E9A06"/>
      <w:sz w:val="22"/>
      <w:szCs w:val="26"/>
      <w:shd w:val="clear" w:color="auto" w:fill="F8F8F8"/>
      <w:lang w:eastAsia="en-US"/>
    </w:rPr>
  </w:style>
  <w:style w:type="paragraph" w:styleId="Title">
    <w:name w:val="Title"/>
    <w:basedOn w:val="Normal"/>
    <w:next w:val="Normal"/>
    <w:link w:val="TitleChar"/>
    <w:qFormat/>
    <w:rsid w:val="0053143F"/>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3143F"/>
    <w:rPr>
      <w:rFonts w:eastAsiaTheme="majorEastAsia" w:cstheme="majorBidi"/>
      <w:b/>
      <w:spacing w:val="5"/>
      <w:kern w:val="28"/>
      <w:szCs w:val="52"/>
      <w:lang w:eastAsia="zh-CN"/>
    </w:rPr>
  </w:style>
  <w:style w:type="paragraph" w:styleId="Subtitle">
    <w:name w:val="Subtitle"/>
    <w:basedOn w:val="Title"/>
    <w:next w:val="BodyText"/>
    <w:link w:val="SubtitleChar"/>
    <w:qFormat/>
    <w:rsid w:val="0053143F"/>
    <w:pPr>
      <w:keepNext/>
      <w:keepLines/>
      <w:spacing w:before="240" w:after="240" w:line="240" w:lineRule="auto"/>
      <w:contextualSpacing w:val="0"/>
    </w:pPr>
    <w:rPr>
      <w:rFonts w:asciiTheme="majorHAnsi" w:hAnsiTheme="majorHAnsi"/>
      <w:bCs/>
      <w:color w:val="2D4F8E" w:themeColor="accent1" w:themeShade="B5"/>
      <w:spacing w:val="0"/>
      <w:kern w:val="0"/>
      <w:sz w:val="30"/>
      <w:szCs w:val="30"/>
      <w:lang w:val="en-US" w:eastAsia="en-US"/>
    </w:rPr>
  </w:style>
  <w:style w:type="character" w:customStyle="1" w:styleId="SubtitleChar">
    <w:name w:val="Subtitle Char"/>
    <w:basedOn w:val="DefaultParagraphFont"/>
    <w:link w:val="Subtitle"/>
    <w:rsid w:val="0053143F"/>
    <w:rPr>
      <w:rFonts w:asciiTheme="majorHAnsi" w:eastAsiaTheme="majorEastAsia" w:hAnsiTheme="majorHAnsi" w:cstheme="majorBidi"/>
      <w:b/>
      <w:bCs/>
      <w:color w:val="2D4F8E" w:themeColor="accent1" w:themeShade="B5"/>
      <w:sz w:val="30"/>
      <w:szCs w:val="30"/>
      <w:lang w:val="en-US"/>
    </w:rPr>
  </w:style>
  <w:style w:type="paragraph" w:customStyle="1" w:styleId="TableCaption">
    <w:name w:val="Table Caption"/>
    <w:basedOn w:val="Caption"/>
    <w:rsid w:val="0053143F"/>
    <w:pPr>
      <w:keepNext/>
      <w:tabs>
        <w:tab w:val="clear" w:pos="1418"/>
      </w:tabs>
      <w:spacing w:before="0" w:line="240" w:lineRule="auto"/>
      <w:ind w:left="0" w:firstLine="0"/>
      <w:contextualSpacing w:val="0"/>
    </w:pPr>
    <w:rPr>
      <w:rFonts w:asciiTheme="minorHAnsi" w:eastAsiaTheme="minorHAnsi" w:hAnsiTheme="minorHAnsi" w:cstheme="minorBidi"/>
      <w:i/>
      <w:sz w:val="24"/>
      <w:szCs w:val="24"/>
      <w:lang w:val="en-US"/>
    </w:rPr>
  </w:style>
  <w:style w:type="paragraph" w:customStyle="1" w:styleId="TableCell">
    <w:name w:val="Table Cell"/>
    <w:basedOn w:val="Normal"/>
    <w:link w:val="TableCellChar"/>
    <w:qFormat/>
    <w:rsid w:val="0053143F"/>
    <w:pPr>
      <w:spacing w:before="40" w:after="40"/>
      <w:ind w:left="6"/>
    </w:pPr>
  </w:style>
  <w:style w:type="character" w:customStyle="1" w:styleId="TableCellChar">
    <w:name w:val="Table Cell Char"/>
    <w:basedOn w:val="DefaultParagraphFont"/>
    <w:link w:val="TableCell"/>
    <w:locked/>
    <w:rsid w:val="0053143F"/>
    <w:rPr>
      <w:rFonts w:ascii="Calibri" w:eastAsia="Times New Roman" w:hAnsi="Calibri" w:cs="Times New Roman"/>
      <w:sz w:val="22"/>
      <w:szCs w:val="22"/>
      <w:lang w:eastAsia="zh-CN"/>
    </w:rPr>
  </w:style>
  <w:style w:type="table" w:styleId="TableGrid">
    <w:name w:val="Table Grid"/>
    <w:basedOn w:val="TableNormal"/>
    <w:uiPriority w:val="39"/>
    <w:rsid w:val="0053143F"/>
    <w:pPr>
      <w:adjustRightInd w:val="0"/>
      <w:spacing w:before="40" w:after="40" w:line="360" w:lineRule="auto"/>
    </w:pPr>
    <w:rPr>
      <w:rFonts w:ascii="Calibri" w:hAnsi="Calibri" w:cs="Times New Roman"/>
      <w:sz w:val="22"/>
      <w:szCs w:val="22"/>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Header">
    <w:name w:val="Table Header"/>
    <w:basedOn w:val="TableCell"/>
    <w:next w:val="TableCell"/>
    <w:link w:val="TableHeaderChar"/>
    <w:qFormat/>
    <w:rsid w:val="0053143F"/>
    <w:pPr>
      <w:adjustRightInd w:val="0"/>
    </w:pPr>
    <w:rPr>
      <w:b/>
      <w:bCs/>
    </w:rPr>
  </w:style>
  <w:style w:type="character" w:customStyle="1" w:styleId="TableHeaderChar">
    <w:name w:val="Table Header Char"/>
    <w:basedOn w:val="TableCellChar"/>
    <w:link w:val="TableHeader"/>
    <w:locked/>
    <w:rsid w:val="0053143F"/>
    <w:rPr>
      <w:rFonts w:ascii="Calibri" w:eastAsia="Times New Roman" w:hAnsi="Calibri" w:cs="Times New Roman"/>
      <w:b/>
      <w:bCs/>
      <w:sz w:val="22"/>
      <w:szCs w:val="22"/>
      <w:lang w:eastAsia="zh-CN"/>
    </w:rPr>
  </w:style>
  <w:style w:type="table" w:styleId="TableList8">
    <w:name w:val="Table List 8"/>
    <w:basedOn w:val="TableNormal"/>
    <w:rsid w:val="0053143F"/>
    <w:pPr>
      <w:spacing w:before="200" w:after="200" w:line="360" w:lineRule="auto"/>
    </w:pPr>
    <w:rPr>
      <w:rFonts w:ascii="Calibri" w:hAnsi="Calibri" w:cs="Times New Roman"/>
      <w:sz w:val="22"/>
      <w:szCs w:val="22"/>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unhideWhenUsed/>
    <w:rsid w:val="0053143F"/>
    <w:pPr>
      <w:ind w:left="220" w:hanging="220"/>
    </w:pPr>
  </w:style>
  <w:style w:type="paragraph" w:styleId="TableofFigures">
    <w:name w:val="table of figures"/>
    <w:basedOn w:val="Normal"/>
    <w:next w:val="Normal"/>
    <w:autoRedefine/>
    <w:uiPriority w:val="99"/>
    <w:rsid w:val="0053143F"/>
    <w:pPr>
      <w:tabs>
        <w:tab w:val="left" w:pos="1560"/>
        <w:tab w:val="right" w:leader="dot" w:pos="8505"/>
      </w:tabs>
      <w:ind w:left="1560" w:hanging="1560"/>
    </w:pPr>
    <w:rPr>
      <w:szCs w:val="24"/>
      <w:lang w:eastAsia="en-US"/>
    </w:rPr>
  </w:style>
  <w:style w:type="paragraph" w:styleId="TOAHeading">
    <w:name w:val="toa heading"/>
    <w:basedOn w:val="Normal"/>
    <w:next w:val="Normal"/>
    <w:semiHidden/>
    <w:unhideWhenUsed/>
    <w:rsid w:val="0053143F"/>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rsid w:val="0053143F"/>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53143F"/>
    <w:pPr>
      <w:tabs>
        <w:tab w:val="clear" w:pos="1218"/>
        <w:tab w:val="left" w:pos="709"/>
      </w:tabs>
      <w:spacing w:before="0"/>
      <w:ind w:left="709" w:hanging="567"/>
    </w:pPr>
    <w:rPr>
      <w:b w:val="0"/>
    </w:rPr>
  </w:style>
  <w:style w:type="paragraph" w:styleId="TOC3">
    <w:name w:val="toc 3"/>
    <w:basedOn w:val="TOC1"/>
    <w:next w:val="Normal"/>
    <w:autoRedefine/>
    <w:uiPriority w:val="39"/>
    <w:rsid w:val="0053143F"/>
    <w:pPr>
      <w:spacing w:before="0"/>
      <w:ind w:left="1190" w:hanging="680"/>
    </w:pPr>
    <w:rPr>
      <w:b w:val="0"/>
    </w:rPr>
  </w:style>
  <w:style w:type="paragraph" w:styleId="TOC4">
    <w:name w:val="toc 4"/>
    <w:basedOn w:val="TOC1"/>
    <w:next w:val="Normal"/>
    <w:autoRedefine/>
    <w:uiPriority w:val="39"/>
    <w:rsid w:val="0053143F"/>
    <w:pPr>
      <w:tabs>
        <w:tab w:val="left" w:pos="1843"/>
      </w:tabs>
      <w:spacing w:before="0"/>
      <w:ind w:left="1843" w:hanging="851"/>
    </w:pPr>
    <w:rPr>
      <w:b w:val="0"/>
    </w:rPr>
  </w:style>
  <w:style w:type="paragraph" w:styleId="TOC5">
    <w:name w:val="toc 5"/>
    <w:basedOn w:val="TOC1"/>
    <w:next w:val="Normal"/>
    <w:autoRedefine/>
    <w:uiPriority w:val="39"/>
    <w:rsid w:val="0053143F"/>
    <w:pPr>
      <w:tabs>
        <w:tab w:val="left" w:pos="2127"/>
      </w:tabs>
      <w:spacing w:before="0"/>
      <w:ind w:left="2552" w:hanging="1418"/>
    </w:pPr>
    <w:rPr>
      <w:b w:val="0"/>
      <w:sz w:val="22"/>
    </w:rPr>
  </w:style>
  <w:style w:type="paragraph" w:styleId="TOC6">
    <w:name w:val="toc 6"/>
    <w:basedOn w:val="Normal"/>
    <w:next w:val="Normal"/>
    <w:autoRedefine/>
    <w:uiPriority w:val="39"/>
    <w:unhideWhenUsed/>
    <w:rsid w:val="0053143F"/>
    <w:pPr>
      <w:spacing w:after="100"/>
      <w:ind w:left="1100"/>
    </w:pPr>
  </w:style>
  <w:style w:type="paragraph" w:styleId="TOC7">
    <w:name w:val="toc 7"/>
    <w:basedOn w:val="Normal"/>
    <w:next w:val="Normal"/>
    <w:autoRedefine/>
    <w:uiPriority w:val="39"/>
    <w:unhideWhenUsed/>
    <w:rsid w:val="0053143F"/>
    <w:pPr>
      <w:spacing w:after="100"/>
      <w:ind w:left="1320"/>
    </w:pPr>
  </w:style>
  <w:style w:type="paragraph" w:styleId="TOC8">
    <w:name w:val="toc 8"/>
    <w:basedOn w:val="Normal"/>
    <w:next w:val="Normal"/>
    <w:autoRedefine/>
    <w:uiPriority w:val="39"/>
    <w:unhideWhenUsed/>
    <w:rsid w:val="0053143F"/>
    <w:pPr>
      <w:spacing w:after="100"/>
      <w:ind w:left="1540"/>
    </w:pPr>
  </w:style>
  <w:style w:type="paragraph" w:styleId="TOC9">
    <w:name w:val="toc 9"/>
    <w:basedOn w:val="Normal"/>
    <w:next w:val="Normal"/>
    <w:autoRedefine/>
    <w:uiPriority w:val="39"/>
    <w:unhideWhenUsed/>
    <w:rsid w:val="0053143F"/>
    <w:pPr>
      <w:spacing w:after="100"/>
      <w:ind w:left="1760"/>
    </w:pPr>
  </w:style>
  <w:style w:type="paragraph" w:styleId="TOCHeading">
    <w:name w:val="TOC Heading"/>
    <w:basedOn w:val="Heading1"/>
    <w:next w:val="Normal"/>
    <w:uiPriority w:val="39"/>
    <w:unhideWhenUsed/>
    <w:qFormat/>
    <w:rsid w:val="0053143F"/>
    <w:pPr>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character" w:customStyle="1" w:styleId="UnresolvedMention1">
    <w:name w:val="Unresolved Mention1"/>
    <w:basedOn w:val="DefaultParagraphFont"/>
    <w:uiPriority w:val="99"/>
    <w:semiHidden/>
    <w:unhideWhenUsed/>
    <w:rsid w:val="0053143F"/>
    <w:rPr>
      <w:color w:val="605E5C"/>
      <w:shd w:val="clear" w:color="auto" w:fill="E1DFDD"/>
    </w:rPr>
  </w:style>
  <w:style w:type="character" w:customStyle="1" w:styleId="VariableTok">
    <w:name w:val="VariableTok"/>
    <w:basedOn w:val="VerbatimChar"/>
    <w:rsid w:val="0053143F"/>
    <w:rPr>
      <w:rFonts w:ascii="Consolas" w:eastAsia="Times New Roman" w:hAnsi="Consolas" w:cs="Times New Roman"/>
      <w:color w:val="000000"/>
      <w:sz w:val="22"/>
      <w:szCs w:val="26"/>
      <w:shd w:val="clear" w:color="auto" w:fill="F8F8F8"/>
      <w:lang w:eastAsia="en-US"/>
    </w:rPr>
  </w:style>
  <w:style w:type="character" w:customStyle="1" w:styleId="VerbatimStringTok">
    <w:name w:val="VerbatimStringTok"/>
    <w:basedOn w:val="VerbatimChar"/>
    <w:rsid w:val="0053143F"/>
    <w:rPr>
      <w:rFonts w:ascii="Consolas" w:eastAsia="Times New Roman" w:hAnsi="Consolas" w:cs="Times New Roman"/>
      <w:color w:val="4E9A06"/>
      <w:sz w:val="22"/>
      <w:szCs w:val="26"/>
      <w:shd w:val="clear" w:color="auto" w:fill="F8F8F8"/>
      <w:lang w:eastAsia="en-US"/>
    </w:rPr>
  </w:style>
  <w:style w:type="character" w:customStyle="1" w:styleId="WarningTok">
    <w:name w:val="WarningTok"/>
    <w:basedOn w:val="VerbatimChar"/>
    <w:rsid w:val="0053143F"/>
    <w:rPr>
      <w:rFonts w:ascii="Consolas" w:eastAsia="Times New Roman" w:hAnsi="Consolas" w:cs="Times New Roman"/>
      <w:b/>
      <w:i/>
      <w:color w:val="8F5902"/>
      <w:sz w:val="22"/>
      <w:szCs w:val="26"/>
      <w:shd w:val="clear" w:color="auto" w:fill="F8F8F8"/>
      <w:lang w:eastAsia="en-US"/>
    </w:rPr>
  </w:style>
  <w:style w:type="paragraph" w:styleId="Revision">
    <w:name w:val="Revision"/>
    <w:hidden/>
    <w:uiPriority w:val="99"/>
    <w:semiHidden/>
    <w:rsid w:val="009222CA"/>
    <w:rPr>
      <w:rFonts w:ascii="Calibri" w:hAnsi="Calibri" w:cs="Times New Roman"/>
      <w:sz w:val="22"/>
      <w:szCs w:val="22"/>
      <w:lang w:eastAsia="zh-CN"/>
    </w:rPr>
  </w:style>
  <w:style w:type="character" w:customStyle="1" w:styleId="UnresolvedMention2">
    <w:name w:val="Unresolved Mention2"/>
    <w:basedOn w:val="DefaultParagraphFont"/>
    <w:uiPriority w:val="99"/>
    <w:semiHidden/>
    <w:unhideWhenUsed/>
    <w:rsid w:val="00A92393"/>
    <w:rPr>
      <w:color w:val="605E5C"/>
      <w:shd w:val="clear" w:color="auto" w:fill="E1DFDD"/>
    </w:rPr>
  </w:style>
  <w:style w:type="character" w:styleId="LineNumber">
    <w:name w:val="line number"/>
    <w:basedOn w:val="DefaultParagraphFont"/>
    <w:uiPriority w:val="99"/>
    <w:semiHidden/>
    <w:unhideWhenUsed/>
    <w:rsid w:val="009040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53582">
      <w:bodyDiv w:val="1"/>
      <w:marLeft w:val="0"/>
      <w:marRight w:val="0"/>
      <w:marTop w:val="0"/>
      <w:marBottom w:val="0"/>
      <w:divBdr>
        <w:top w:val="none" w:sz="0" w:space="0" w:color="auto"/>
        <w:left w:val="none" w:sz="0" w:space="0" w:color="auto"/>
        <w:bottom w:val="none" w:sz="0" w:space="0" w:color="auto"/>
        <w:right w:val="none" w:sz="0" w:space="0" w:color="auto"/>
      </w:divBdr>
    </w:div>
    <w:div w:id="19741596">
      <w:bodyDiv w:val="1"/>
      <w:marLeft w:val="0"/>
      <w:marRight w:val="0"/>
      <w:marTop w:val="0"/>
      <w:marBottom w:val="0"/>
      <w:divBdr>
        <w:top w:val="none" w:sz="0" w:space="0" w:color="auto"/>
        <w:left w:val="none" w:sz="0" w:space="0" w:color="auto"/>
        <w:bottom w:val="none" w:sz="0" w:space="0" w:color="auto"/>
        <w:right w:val="none" w:sz="0" w:space="0" w:color="auto"/>
      </w:divBdr>
    </w:div>
    <w:div w:id="37557763">
      <w:bodyDiv w:val="1"/>
      <w:marLeft w:val="0"/>
      <w:marRight w:val="0"/>
      <w:marTop w:val="0"/>
      <w:marBottom w:val="0"/>
      <w:divBdr>
        <w:top w:val="none" w:sz="0" w:space="0" w:color="auto"/>
        <w:left w:val="none" w:sz="0" w:space="0" w:color="auto"/>
        <w:bottom w:val="none" w:sz="0" w:space="0" w:color="auto"/>
        <w:right w:val="none" w:sz="0" w:space="0" w:color="auto"/>
      </w:divBdr>
    </w:div>
    <w:div w:id="86510746">
      <w:bodyDiv w:val="1"/>
      <w:marLeft w:val="0"/>
      <w:marRight w:val="0"/>
      <w:marTop w:val="0"/>
      <w:marBottom w:val="0"/>
      <w:divBdr>
        <w:top w:val="none" w:sz="0" w:space="0" w:color="auto"/>
        <w:left w:val="none" w:sz="0" w:space="0" w:color="auto"/>
        <w:bottom w:val="none" w:sz="0" w:space="0" w:color="auto"/>
        <w:right w:val="none" w:sz="0" w:space="0" w:color="auto"/>
      </w:divBdr>
    </w:div>
    <w:div w:id="152454892">
      <w:bodyDiv w:val="1"/>
      <w:marLeft w:val="0"/>
      <w:marRight w:val="0"/>
      <w:marTop w:val="0"/>
      <w:marBottom w:val="0"/>
      <w:divBdr>
        <w:top w:val="none" w:sz="0" w:space="0" w:color="auto"/>
        <w:left w:val="none" w:sz="0" w:space="0" w:color="auto"/>
        <w:bottom w:val="none" w:sz="0" w:space="0" w:color="auto"/>
        <w:right w:val="none" w:sz="0" w:space="0" w:color="auto"/>
      </w:divBdr>
    </w:div>
    <w:div w:id="256671735">
      <w:bodyDiv w:val="1"/>
      <w:marLeft w:val="0"/>
      <w:marRight w:val="0"/>
      <w:marTop w:val="0"/>
      <w:marBottom w:val="0"/>
      <w:divBdr>
        <w:top w:val="none" w:sz="0" w:space="0" w:color="auto"/>
        <w:left w:val="none" w:sz="0" w:space="0" w:color="auto"/>
        <w:bottom w:val="none" w:sz="0" w:space="0" w:color="auto"/>
        <w:right w:val="none" w:sz="0" w:space="0" w:color="auto"/>
      </w:divBdr>
    </w:div>
    <w:div w:id="271940789">
      <w:bodyDiv w:val="1"/>
      <w:marLeft w:val="0"/>
      <w:marRight w:val="0"/>
      <w:marTop w:val="0"/>
      <w:marBottom w:val="0"/>
      <w:divBdr>
        <w:top w:val="none" w:sz="0" w:space="0" w:color="auto"/>
        <w:left w:val="none" w:sz="0" w:space="0" w:color="auto"/>
        <w:bottom w:val="none" w:sz="0" w:space="0" w:color="auto"/>
        <w:right w:val="none" w:sz="0" w:space="0" w:color="auto"/>
      </w:divBdr>
    </w:div>
    <w:div w:id="285816631">
      <w:bodyDiv w:val="1"/>
      <w:marLeft w:val="0"/>
      <w:marRight w:val="0"/>
      <w:marTop w:val="0"/>
      <w:marBottom w:val="0"/>
      <w:divBdr>
        <w:top w:val="none" w:sz="0" w:space="0" w:color="auto"/>
        <w:left w:val="none" w:sz="0" w:space="0" w:color="auto"/>
        <w:bottom w:val="none" w:sz="0" w:space="0" w:color="auto"/>
        <w:right w:val="none" w:sz="0" w:space="0" w:color="auto"/>
      </w:divBdr>
    </w:div>
    <w:div w:id="344787072">
      <w:bodyDiv w:val="1"/>
      <w:marLeft w:val="0"/>
      <w:marRight w:val="0"/>
      <w:marTop w:val="0"/>
      <w:marBottom w:val="0"/>
      <w:divBdr>
        <w:top w:val="none" w:sz="0" w:space="0" w:color="auto"/>
        <w:left w:val="none" w:sz="0" w:space="0" w:color="auto"/>
        <w:bottom w:val="none" w:sz="0" w:space="0" w:color="auto"/>
        <w:right w:val="none" w:sz="0" w:space="0" w:color="auto"/>
      </w:divBdr>
    </w:div>
    <w:div w:id="376055611">
      <w:bodyDiv w:val="1"/>
      <w:marLeft w:val="0"/>
      <w:marRight w:val="0"/>
      <w:marTop w:val="0"/>
      <w:marBottom w:val="0"/>
      <w:divBdr>
        <w:top w:val="none" w:sz="0" w:space="0" w:color="auto"/>
        <w:left w:val="none" w:sz="0" w:space="0" w:color="auto"/>
        <w:bottom w:val="none" w:sz="0" w:space="0" w:color="auto"/>
        <w:right w:val="none" w:sz="0" w:space="0" w:color="auto"/>
      </w:divBdr>
    </w:div>
    <w:div w:id="398017781">
      <w:bodyDiv w:val="1"/>
      <w:marLeft w:val="0"/>
      <w:marRight w:val="0"/>
      <w:marTop w:val="0"/>
      <w:marBottom w:val="0"/>
      <w:divBdr>
        <w:top w:val="none" w:sz="0" w:space="0" w:color="auto"/>
        <w:left w:val="none" w:sz="0" w:space="0" w:color="auto"/>
        <w:bottom w:val="none" w:sz="0" w:space="0" w:color="auto"/>
        <w:right w:val="none" w:sz="0" w:space="0" w:color="auto"/>
      </w:divBdr>
    </w:div>
    <w:div w:id="404959868">
      <w:bodyDiv w:val="1"/>
      <w:marLeft w:val="0"/>
      <w:marRight w:val="0"/>
      <w:marTop w:val="0"/>
      <w:marBottom w:val="0"/>
      <w:divBdr>
        <w:top w:val="none" w:sz="0" w:space="0" w:color="auto"/>
        <w:left w:val="none" w:sz="0" w:space="0" w:color="auto"/>
        <w:bottom w:val="none" w:sz="0" w:space="0" w:color="auto"/>
        <w:right w:val="none" w:sz="0" w:space="0" w:color="auto"/>
      </w:divBdr>
    </w:div>
    <w:div w:id="428619549">
      <w:bodyDiv w:val="1"/>
      <w:marLeft w:val="0"/>
      <w:marRight w:val="0"/>
      <w:marTop w:val="0"/>
      <w:marBottom w:val="0"/>
      <w:divBdr>
        <w:top w:val="none" w:sz="0" w:space="0" w:color="auto"/>
        <w:left w:val="none" w:sz="0" w:space="0" w:color="auto"/>
        <w:bottom w:val="none" w:sz="0" w:space="0" w:color="auto"/>
        <w:right w:val="none" w:sz="0" w:space="0" w:color="auto"/>
      </w:divBdr>
    </w:div>
    <w:div w:id="473987625">
      <w:bodyDiv w:val="1"/>
      <w:marLeft w:val="0"/>
      <w:marRight w:val="0"/>
      <w:marTop w:val="0"/>
      <w:marBottom w:val="0"/>
      <w:divBdr>
        <w:top w:val="none" w:sz="0" w:space="0" w:color="auto"/>
        <w:left w:val="none" w:sz="0" w:space="0" w:color="auto"/>
        <w:bottom w:val="none" w:sz="0" w:space="0" w:color="auto"/>
        <w:right w:val="none" w:sz="0" w:space="0" w:color="auto"/>
      </w:divBdr>
    </w:div>
    <w:div w:id="509176320">
      <w:bodyDiv w:val="1"/>
      <w:marLeft w:val="0"/>
      <w:marRight w:val="0"/>
      <w:marTop w:val="0"/>
      <w:marBottom w:val="0"/>
      <w:divBdr>
        <w:top w:val="none" w:sz="0" w:space="0" w:color="auto"/>
        <w:left w:val="none" w:sz="0" w:space="0" w:color="auto"/>
        <w:bottom w:val="none" w:sz="0" w:space="0" w:color="auto"/>
        <w:right w:val="none" w:sz="0" w:space="0" w:color="auto"/>
      </w:divBdr>
    </w:div>
    <w:div w:id="528108089">
      <w:bodyDiv w:val="1"/>
      <w:marLeft w:val="0"/>
      <w:marRight w:val="0"/>
      <w:marTop w:val="0"/>
      <w:marBottom w:val="0"/>
      <w:divBdr>
        <w:top w:val="none" w:sz="0" w:space="0" w:color="auto"/>
        <w:left w:val="none" w:sz="0" w:space="0" w:color="auto"/>
        <w:bottom w:val="none" w:sz="0" w:space="0" w:color="auto"/>
        <w:right w:val="none" w:sz="0" w:space="0" w:color="auto"/>
      </w:divBdr>
    </w:div>
    <w:div w:id="700663285">
      <w:bodyDiv w:val="1"/>
      <w:marLeft w:val="0"/>
      <w:marRight w:val="0"/>
      <w:marTop w:val="0"/>
      <w:marBottom w:val="0"/>
      <w:divBdr>
        <w:top w:val="none" w:sz="0" w:space="0" w:color="auto"/>
        <w:left w:val="none" w:sz="0" w:space="0" w:color="auto"/>
        <w:bottom w:val="none" w:sz="0" w:space="0" w:color="auto"/>
        <w:right w:val="none" w:sz="0" w:space="0" w:color="auto"/>
      </w:divBdr>
    </w:div>
    <w:div w:id="704519529">
      <w:bodyDiv w:val="1"/>
      <w:marLeft w:val="0"/>
      <w:marRight w:val="0"/>
      <w:marTop w:val="0"/>
      <w:marBottom w:val="0"/>
      <w:divBdr>
        <w:top w:val="none" w:sz="0" w:space="0" w:color="auto"/>
        <w:left w:val="none" w:sz="0" w:space="0" w:color="auto"/>
        <w:bottom w:val="none" w:sz="0" w:space="0" w:color="auto"/>
        <w:right w:val="none" w:sz="0" w:space="0" w:color="auto"/>
      </w:divBdr>
    </w:div>
    <w:div w:id="759059629">
      <w:bodyDiv w:val="1"/>
      <w:marLeft w:val="0"/>
      <w:marRight w:val="0"/>
      <w:marTop w:val="0"/>
      <w:marBottom w:val="0"/>
      <w:divBdr>
        <w:top w:val="none" w:sz="0" w:space="0" w:color="auto"/>
        <w:left w:val="none" w:sz="0" w:space="0" w:color="auto"/>
        <w:bottom w:val="none" w:sz="0" w:space="0" w:color="auto"/>
        <w:right w:val="none" w:sz="0" w:space="0" w:color="auto"/>
      </w:divBdr>
    </w:div>
    <w:div w:id="759639989">
      <w:bodyDiv w:val="1"/>
      <w:marLeft w:val="0"/>
      <w:marRight w:val="0"/>
      <w:marTop w:val="0"/>
      <w:marBottom w:val="0"/>
      <w:divBdr>
        <w:top w:val="none" w:sz="0" w:space="0" w:color="auto"/>
        <w:left w:val="none" w:sz="0" w:space="0" w:color="auto"/>
        <w:bottom w:val="none" w:sz="0" w:space="0" w:color="auto"/>
        <w:right w:val="none" w:sz="0" w:space="0" w:color="auto"/>
      </w:divBdr>
    </w:div>
    <w:div w:id="831332204">
      <w:bodyDiv w:val="1"/>
      <w:marLeft w:val="0"/>
      <w:marRight w:val="0"/>
      <w:marTop w:val="0"/>
      <w:marBottom w:val="0"/>
      <w:divBdr>
        <w:top w:val="none" w:sz="0" w:space="0" w:color="auto"/>
        <w:left w:val="none" w:sz="0" w:space="0" w:color="auto"/>
        <w:bottom w:val="none" w:sz="0" w:space="0" w:color="auto"/>
        <w:right w:val="none" w:sz="0" w:space="0" w:color="auto"/>
      </w:divBdr>
    </w:div>
    <w:div w:id="870336624">
      <w:bodyDiv w:val="1"/>
      <w:marLeft w:val="0"/>
      <w:marRight w:val="0"/>
      <w:marTop w:val="0"/>
      <w:marBottom w:val="0"/>
      <w:divBdr>
        <w:top w:val="none" w:sz="0" w:space="0" w:color="auto"/>
        <w:left w:val="none" w:sz="0" w:space="0" w:color="auto"/>
        <w:bottom w:val="none" w:sz="0" w:space="0" w:color="auto"/>
        <w:right w:val="none" w:sz="0" w:space="0" w:color="auto"/>
      </w:divBdr>
    </w:div>
    <w:div w:id="930889991">
      <w:bodyDiv w:val="1"/>
      <w:marLeft w:val="0"/>
      <w:marRight w:val="0"/>
      <w:marTop w:val="0"/>
      <w:marBottom w:val="0"/>
      <w:divBdr>
        <w:top w:val="none" w:sz="0" w:space="0" w:color="auto"/>
        <w:left w:val="none" w:sz="0" w:space="0" w:color="auto"/>
        <w:bottom w:val="none" w:sz="0" w:space="0" w:color="auto"/>
        <w:right w:val="none" w:sz="0" w:space="0" w:color="auto"/>
      </w:divBdr>
    </w:div>
    <w:div w:id="978150764">
      <w:bodyDiv w:val="1"/>
      <w:marLeft w:val="0"/>
      <w:marRight w:val="0"/>
      <w:marTop w:val="0"/>
      <w:marBottom w:val="0"/>
      <w:divBdr>
        <w:top w:val="none" w:sz="0" w:space="0" w:color="auto"/>
        <w:left w:val="none" w:sz="0" w:space="0" w:color="auto"/>
        <w:bottom w:val="none" w:sz="0" w:space="0" w:color="auto"/>
        <w:right w:val="none" w:sz="0" w:space="0" w:color="auto"/>
      </w:divBdr>
    </w:div>
    <w:div w:id="996227857">
      <w:bodyDiv w:val="1"/>
      <w:marLeft w:val="0"/>
      <w:marRight w:val="0"/>
      <w:marTop w:val="0"/>
      <w:marBottom w:val="0"/>
      <w:divBdr>
        <w:top w:val="none" w:sz="0" w:space="0" w:color="auto"/>
        <w:left w:val="none" w:sz="0" w:space="0" w:color="auto"/>
        <w:bottom w:val="none" w:sz="0" w:space="0" w:color="auto"/>
        <w:right w:val="none" w:sz="0" w:space="0" w:color="auto"/>
      </w:divBdr>
    </w:div>
    <w:div w:id="1035472748">
      <w:bodyDiv w:val="1"/>
      <w:marLeft w:val="0"/>
      <w:marRight w:val="0"/>
      <w:marTop w:val="0"/>
      <w:marBottom w:val="0"/>
      <w:divBdr>
        <w:top w:val="none" w:sz="0" w:space="0" w:color="auto"/>
        <w:left w:val="none" w:sz="0" w:space="0" w:color="auto"/>
        <w:bottom w:val="none" w:sz="0" w:space="0" w:color="auto"/>
        <w:right w:val="none" w:sz="0" w:space="0" w:color="auto"/>
      </w:divBdr>
    </w:div>
    <w:div w:id="1060639047">
      <w:bodyDiv w:val="1"/>
      <w:marLeft w:val="0"/>
      <w:marRight w:val="0"/>
      <w:marTop w:val="0"/>
      <w:marBottom w:val="0"/>
      <w:divBdr>
        <w:top w:val="none" w:sz="0" w:space="0" w:color="auto"/>
        <w:left w:val="none" w:sz="0" w:space="0" w:color="auto"/>
        <w:bottom w:val="none" w:sz="0" w:space="0" w:color="auto"/>
        <w:right w:val="none" w:sz="0" w:space="0" w:color="auto"/>
      </w:divBdr>
    </w:div>
    <w:div w:id="1085417806">
      <w:bodyDiv w:val="1"/>
      <w:marLeft w:val="0"/>
      <w:marRight w:val="0"/>
      <w:marTop w:val="0"/>
      <w:marBottom w:val="0"/>
      <w:divBdr>
        <w:top w:val="none" w:sz="0" w:space="0" w:color="auto"/>
        <w:left w:val="none" w:sz="0" w:space="0" w:color="auto"/>
        <w:bottom w:val="none" w:sz="0" w:space="0" w:color="auto"/>
        <w:right w:val="none" w:sz="0" w:space="0" w:color="auto"/>
      </w:divBdr>
    </w:div>
    <w:div w:id="1143237690">
      <w:bodyDiv w:val="1"/>
      <w:marLeft w:val="0"/>
      <w:marRight w:val="0"/>
      <w:marTop w:val="0"/>
      <w:marBottom w:val="0"/>
      <w:divBdr>
        <w:top w:val="none" w:sz="0" w:space="0" w:color="auto"/>
        <w:left w:val="none" w:sz="0" w:space="0" w:color="auto"/>
        <w:bottom w:val="none" w:sz="0" w:space="0" w:color="auto"/>
        <w:right w:val="none" w:sz="0" w:space="0" w:color="auto"/>
      </w:divBdr>
    </w:div>
    <w:div w:id="1155755751">
      <w:bodyDiv w:val="1"/>
      <w:marLeft w:val="0"/>
      <w:marRight w:val="0"/>
      <w:marTop w:val="0"/>
      <w:marBottom w:val="0"/>
      <w:divBdr>
        <w:top w:val="none" w:sz="0" w:space="0" w:color="auto"/>
        <w:left w:val="none" w:sz="0" w:space="0" w:color="auto"/>
        <w:bottom w:val="none" w:sz="0" w:space="0" w:color="auto"/>
        <w:right w:val="none" w:sz="0" w:space="0" w:color="auto"/>
      </w:divBdr>
    </w:div>
    <w:div w:id="1198195960">
      <w:bodyDiv w:val="1"/>
      <w:marLeft w:val="0"/>
      <w:marRight w:val="0"/>
      <w:marTop w:val="0"/>
      <w:marBottom w:val="0"/>
      <w:divBdr>
        <w:top w:val="none" w:sz="0" w:space="0" w:color="auto"/>
        <w:left w:val="none" w:sz="0" w:space="0" w:color="auto"/>
        <w:bottom w:val="none" w:sz="0" w:space="0" w:color="auto"/>
        <w:right w:val="none" w:sz="0" w:space="0" w:color="auto"/>
      </w:divBdr>
    </w:div>
    <w:div w:id="1262450504">
      <w:bodyDiv w:val="1"/>
      <w:marLeft w:val="0"/>
      <w:marRight w:val="0"/>
      <w:marTop w:val="0"/>
      <w:marBottom w:val="0"/>
      <w:divBdr>
        <w:top w:val="none" w:sz="0" w:space="0" w:color="auto"/>
        <w:left w:val="none" w:sz="0" w:space="0" w:color="auto"/>
        <w:bottom w:val="none" w:sz="0" w:space="0" w:color="auto"/>
        <w:right w:val="none" w:sz="0" w:space="0" w:color="auto"/>
      </w:divBdr>
    </w:div>
    <w:div w:id="1280138431">
      <w:bodyDiv w:val="1"/>
      <w:marLeft w:val="0"/>
      <w:marRight w:val="0"/>
      <w:marTop w:val="0"/>
      <w:marBottom w:val="0"/>
      <w:divBdr>
        <w:top w:val="none" w:sz="0" w:space="0" w:color="auto"/>
        <w:left w:val="none" w:sz="0" w:space="0" w:color="auto"/>
        <w:bottom w:val="none" w:sz="0" w:space="0" w:color="auto"/>
        <w:right w:val="none" w:sz="0" w:space="0" w:color="auto"/>
      </w:divBdr>
    </w:div>
    <w:div w:id="1281491915">
      <w:bodyDiv w:val="1"/>
      <w:marLeft w:val="0"/>
      <w:marRight w:val="0"/>
      <w:marTop w:val="0"/>
      <w:marBottom w:val="0"/>
      <w:divBdr>
        <w:top w:val="none" w:sz="0" w:space="0" w:color="auto"/>
        <w:left w:val="none" w:sz="0" w:space="0" w:color="auto"/>
        <w:bottom w:val="none" w:sz="0" w:space="0" w:color="auto"/>
        <w:right w:val="none" w:sz="0" w:space="0" w:color="auto"/>
      </w:divBdr>
    </w:div>
    <w:div w:id="1309239681">
      <w:bodyDiv w:val="1"/>
      <w:marLeft w:val="0"/>
      <w:marRight w:val="0"/>
      <w:marTop w:val="0"/>
      <w:marBottom w:val="0"/>
      <w:divBdr>
        <w:top w:val="none" w:sz="0" w:space="0" w:color="auto"/>
        <w:left w:val="none" w:sz="0" w:space="0" w:color="auto"/>
        <w:bottom w:val="none" w:sz="0" w:space="0" w:color="auto"/>
        <w:right w:val="none" w:sz="0" w:space="0" w:color="auto"/>
      </w:divBdr>
    </w:div>
    <w:div w:id="1312907709">
      <w:bodyDiv w:val="1"/>
      <w:marLeft w:val="0"/>
      <w:marRight w:val="0"/>
      <w:marTop w:val="0"/>
      <w:marBottom w:val="0"/>
      <w:divBdr>
        <w:top w:val="none" w:sz="0" w:space="0" w:color="auto"/>
        <w:left w:val="none" w:sz="0" w:space="0" w:color="auto"/>
        <w:bottom w:val="none" w:sz="0" w:space="0" w:color="auto"/>
        <w:right w:val="none" w:sz="0" w:space="0" w:color="auto"/>
      </w:divBdr>
    </w:div>
    <w:div w:id="1354071345">
      <w:bodyDiv w:val="1"/>
      <w:marLeft w:val="0"/>
      <w:marRight w:val="0"/>
      <w:marTop w:val="0"/>
      <w:marBottom w:val="0"/>
      <w:divBdr>
        <w:top w:val="none" w:sz="0" w:space="0" w:color="auto"/>
        <w:left w:val="none" w:sz="0" w:space="0" w:color="auto"/>
        <w:bottom w:val="none" w:sz="0" w:space="0" w:color="auto"/>
        <w:right w:val="none" w:sz="0" w:space="0" w:color="auto"/>
      </w:divBdr>
    </w:div>
    <w:div w:id="1433278056">
      <w:bodyDiv w:val="1"/>
      <w:marLeft w:val="0"/>
      <w:marRight w:val="0"/>
      <w:marTop w:val="0"/>
      <w:marBottom w:val="0"/>
      <w:divBdr>
        <w:top w:val="none" w:sz="0" w:space="0" w:color="auto"/>
        <w:left w:val="none" w:sz="0" w:space="0" w:color="auto"/>
        <w:bottom w:val="none" w:sz="0" w:space="0" w:color="auto"/>
        <w:right w:val="none" w:sz="0" w:space="0" w:color="auto"/>
      </w:divBdr>
    </w:div>
    <w:div w:id="1460412560">
      <w:bodyDiv w:val="1"/>
      <w:marLeft w:val="0"/>
      <w:marRight w:val="0"/>
      <w:marTop w:val="0"/>
      <w:marBottom w:val="0"/>
      <w:divBdr>
        <w:top w:val="none" w:sz="0" w:space="0" w:color="auto"/>
        <w:left w:val="none" w:sz="0" w:space="0" w:color="auto"/>
        <w:bottom w:val="none" w:sz="0" w:space="0" w:color="auto"/>
        <w:right w:val="none" w:sz="0" w:space="0" w:color="auto"/>
      </w:divBdr>
    </w:div>
    <w:div w:id="1491601150">
      <w:bodyDiv w:val="1"/>
      <w:marLeft w:val="0"/>
      <w:marRight w:val="0"/>
      <w:marTop w:val="0"/>
      <w:marBottom w:val="0"/>
      <w:divBdr>
        <w:top w:val="none" w:sz="0" w:space="0" w:color="auto"/>
        <w:left w:val="none" w:sz="0" w:space="0" w:color="auto"/>
        <w:bottom w:val="none" w:sz="0" w:space="0" w:color="auto"/>
        <w:right w:val="none" w:sz="0" w:space="0" w:color="auto"/>
      </w:divBdr>
    </w:div>
    <w:div w:id="1535658863">
      <w:bodyDiv w:val="1"/>
      <w:marLeft w:val="0"/>
      <w:marRight w:val="0"/>
      <w:marTop w:val="0"/>
      <w:marBottom w:val="0"/>
      <w:divBdr>
        <w:top w:val="none" w:sz="0" w:space="0" w:color="auto"/>
        <w:left w:val="none" w:sz="0" w:space="0" w:color="auto"/>
        <w:bottom w:val="none" w:sz="0" w:space="0" w:color="auto"/>
        <w:right w:val="none" w:sz="0" w:space="0" w:color="auto"/>
      </w:divBdr>
    </w:div>
    <w:div w:id="1557012760">
      <w:bodyDiv w:val="1"/>
      <w:marLeft w:val="0"/>
      <w:marRight w:val="0"/>
      <w:marTop w:val="0"/>
      <w:marBottom w:val="0"/>
      <w:divBdr>
        <w:top w:val="none" w:sz="0" w:space="0" w:color="auto"/>
        <w:left w:val="none" w:sz="0" w:space="0" w:color="auto"/>
        <w:bottom w:val="none" w:sz="0" w:space="0" w:color="auto"/>
        <w:right w:val="none" w:sz="0" w:space="0" w:color="auto"/>
      </w:divBdr>
    </w:div>
    <w:div w:id="1649700351">
      <w:bodyDiv w:val="1"/>
      <w:marLeft w:val="0"/>
      <w:marRight w:val="0"/>
      <w:marTop w:val="0"/>
      <w:marBottom w:val="0"/>
      <w:divBdr>
        <w:top w:val="none" w:sz="0" w:space="0" w:color="auto"/>
        <w:left w:val="none" w:sz="0" w:space="0" w:color="auto"/>
        <w:bottom w:val="none" w:sz="0" w:space="0" w:color="auto"/>
        <w:right w:val="none" w:sz="0" w:space="0" w:color="auto"/>
      </w:divBdr>
    </w:div>
    <w:div w:id="1677728033">
      <w:bodyDiv w:val="1"/>
      <w:marLeft w:val="0"/>
      <w:marRight w:val="0"/>
      <w:marTop w:val="0"/>
      <w:marBottom w:val="0"/>
      <w:divBdr>
        <w:top w:val="none" w:sz="0" w:space="0" w:color="auto"/>
        <w:left w:val="none" w:sz="0" w:space="0" w:color="auto"/>
        <w:bottom w:val="none" w:sz="0" w:space="0" w:color="auto"/>
        <w:right w:val="none" w:sz="0" w:space="0" w:color="auto"/>
      </w:divBdr>
    </w:div>
    <w:div w:id="1694375516">
      <w:bodyDiv w:val="1"/>
      <w:marLeft w:val="0"/>
      <w:marRight w:val="0"/>
      <w:marTop w:val="0"/>
      <w:marBottom w:val="0"/>
      <w:divBdr>
        <w:top w:val="none" w:sz="0" w:space="0" w:color="auto"/>
        <w:left w:val="none" w:sz="0" w:space="0" w:color="auto"/>
        <w:bottom w:val="none" w:sz="0" w:space="0" w:color="auto"/>
        <w:right w:val="none" w:sz="0" w:space="0" w:color="auto"/>
      </w:divBdr>
    </w:div>
    <w:div w:id="1709451044">
      <w:bodyDiv w:val="1"/>
      <w:marLeft w:val="0"/>
      <w:marRight w:val="0"/>
      <w:marTop w:val="0"/>
      <w:marBottom w:val="0"/>
      <w:divBdr>
        <w:top w:val="none" w:sz="0" w:space="0" w:color="auto"/>
        <w:left w:val="none" w:sz="0" w:space="0" w:color="auto"/>
        <w:bottom w:val="none" w:sz="0" w:space="0" w:color="auto"/>
        <w:right w:val="none" w:sz="0" w:space="0" w:color="auto"/>
      </w:divBdr>
    </w:div>
    <w:div w:id="1746149838">
      <w:bodyDiv w:val="1"/>
      <w:marLeft w:val="0"/>
      <w:marRight w:val="0"/>
      <w:marTop w:val="0"/>
      <w:marBottom w:val="0"/>
      <w:divBdr>
        <w:top w:val="none" w:sz="0" w:space="0" w:color="auto"/>
        <w:left w:val="none" w:sz="0" w:space="0" w:color="auto"/>
        <w:bottom w:val="none" w:sz="0" w:space="0" w:color="auto"/>
        <w:right w:val="none" w:sz="0" w:space="0" w:color="auto"/>
      </w:divBdr>
    </w:div>
    <w:div w:id="1838959405">
      <w:bodyDiv w:val="1"/>
      <w:marLeft w:val="0"/>
      <w:marRight w:val="0"/>
      <w:marTop w:val="0"/>
      <w:marBottom w:val="0"/>
      <w:divBdr>
        <w:top w:val="none" w:sz="0" w:space="0" w:color="auto"/>
        <w:left w:val="none" w:sz="0" w:space="0" w:color="auto"/>
        <w:bottom w:val="none" w:sz="0" w:space="0" w:color="auto"/>
        <w:right w:val="none" w:sz="0" w:space="0" w:color="auto"/>
      </w:divBdr>
    </w:div>
    <w:div w:id="1895433066">
      <w:bodyDiv w:val="1"/>
      <w:marLeft w:val="0"/>
      <w:marRight w:val="0"/>
      <w:marTop w:val="0"/>
      <w:marBottom w:val="0"/>
      <w:divBdr>
        <w:top w:val="none" w:sz="0" w:space="0" w:color="auto"/>
        <w:left w:val="none" w:sz="0" w:space="0" w:color="auto"/>
        <w:bottom w:val="none" w:sz="0" w:space="0" w:color="auto"/>
        <w:right w:val="none" w:sz="0" w:space="0" w:color="auto"/>
      </w:divBdr>
    </w:div>
    <w:div w:id="1920823998">
      <w:bodyDiv w:val="1"/>
      <w:marLeft w:val="0"/>
      <w:marRight w:val="0"/>
      <w:marTop w:val="0"/>
      <w:marBottom w:val="0"/>
      <w:divBdr>
        <w:top w:val="none" w:sz="0" w:space="0" w:color="auto"/>
        <w:left w:val="none" w:sz="0" w:space="0" w:color="auto"/>
        <w:bottom w:val="none" w:sz="0" w:space="0" w:color="auto"/>
        <w:right w:val="none" w:sz="0" w:space="0" w:color="auto"/>
      </w:divBdr>
    </w:div>
    <w:div w:id="1945765740">
      <w:bodyDiv w:val="1"/>
      <w:marLeft w:val="0"/>
      <w:marRight w:val="0"/>
      <w:marTop w:val="0"/>
      <w:marBottom w:val="0"/>
      <w:divBdr>
        <w:top w:val="none" w:sz="0" w:space="0" w:color="auto"/>
        <w:left w:val="none" w:sz="0" w:space="0" w:color="auto"/>
        <w:bottom w:val="none" w:sz="0" w:space="0" w:color="auto"/>
        <w:right w:val="none" w:sz="0" w:space="0" w:color="auto"/>
      </w:divBdr>
    </w:div>
    <w:div w:id="1958641041">
      <w:bodyDiv w:val="1"/>
      <w:marLeft w:val="0"/>
      <w:marRight w:val="0"/>
      <w:marTop w:val="0"/>
      <w:marBottom w:val="0"/>
      <w:divBdr>
        <w:top w:val="none" w:sz="0" w:space="0" w:color="auto"/>
        <w:left w:val="none" w:sz="0" w:space="0" w:color="auto"/>
        <w:bottom w:val="none" w:sz="0" w:space="0" w:color="auto"/>
        <w:right w:val="none" w:sz="0" w:space="0" w:color="auto"/>
      </w:divBdr>
    </w:div>
    <w:div w:id="1976369672">
      <w:bodyDiv w:val="1"/>
      <w:marLeft w:val="0"/>
      <w:marRight w:val="0"/>
      <w:marTop w:val="0"/>
      <w:marBottom w:val="0"/>
      <w:divBdr>
        <w:top w:val="none" w:sz="0" w:space="0" w:color="auto"/>
        <w:left w:val="none" w:sz="0" w:space="0" w:color="auto"/>
        <w:bottom w:val="none" w:sz="0" w:space="0" w:color="auto"/>
        <w:right w:val="none" w:sz="0" w:space="0" w:color="auto"/>
      </w:divBdr>
    </w:div>
    <w:div w:id="2009669534">
      <w:bodyDiv w:val="1"/>
      <w:marLeft w:val="0"/>
      <w:marRight w:val="0"/>
      <w:marTop w:val="0"/>
      <w:marBottom w:val="0"/>
      <w:divBdr>
        <w:top w:val="none" w:sz="0" w:space="0" w:color="auto"/>
        <w:left w:val="none" w:sz="0" w:space="0" w:color="auto"/>
        <w:bottom w:val="none" w:sz="0" w:space="0" w:color="auto"/>
        <w:right w:val="none" w:sz="0" w:space="0" w:color="auto"/>
      </w:divBdr>
    </w:div>
    <w:div w:id="2058971591">
      <w:bodyDiv w:val="1"/>
      <w:marLeft w:val="0"/>
      <w:marRight w:val="0"/>
      <w:marTop w:val="0"/>
      <w:marBottom w:val="0"/>
      <w:divBdr>
        <w:top w:val="none" w:sz="0" w:space="0" w:color="auto"/>
        <w:left w:val="none" w:sz="0" w:space="0" w:color="auto"/>
        <w:bottom w:val="none" w:sz="0" w:space="0" w:color="auto"/>
        <w:right w:val="none" w:sz="0" w:space="0" w:color="auto"/>
      </w:divBdr>
    </w:div>
    <w:div w:id="2061636141">
      <w:bodyDiv w:val="1"/>
      <w:marLeft w:val="0"/>
      <w:marRight w:val="0"/>
      <w:marTop w:val="0"/>
      <w:marBottom w:val="0"/>
      <w:divBdr>
        <w:top w:val="none" w:sz="0" w:space="0" w:color="auto"/>
        <w:left w:val="none" w:sz="0" w:space="0" w:color="auto"/>
        <w:bottom w:val="none" w:sz="0" w:space="0" w:color="auto"/>
        <w:right w:val="none" w:sz="0" w:space="0" w:color="auto"/>
      </w:divBdr>
    </w:div>
    <w:div w:id="2064013140">
      <w:bodyDiv w:val="1"/>
      <w:marLeft w:val="0"/>
      <w:marRight w:val="0"/>
      <w:marTop w:val="0"/>
      <w:marBottom w:val="0"/>
      <w:divBdr>
        <w:top w:val="none" w:sz="0" w:space="0" w:color="auto"/>
        <w:left w:val="none" w:sz="0" w:space="0" w:color="auto"/>
        <w:bottom w:val="none" w:sz="0" w:space="0" w:color="auto"/>
        <w:right w:val="none" w:sz="0" w:space="0" w:color="auto"/>
      </w:divBdr>
    </w:div>
    <w:div w:id="2077819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ju@soton.ac.uk" TargetMode="External"/><Relationship Id="rId13" Type="http://schemas.openxmlformats.org/officeDocument/2006/relationships/header" Target="header1.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emf"/><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yperlink" Target="http://www.hqip.org.uk/national-programme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E4D5E-8AD3-4703-8981-5CFFDA26A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44287</Words>
  <Characters>256424</Characters>
  <Application>Microsoft Office Word</Application>
  <DocSecurity>0</DocSecurity>
  <Lines>8842</Lines>
  <Paragraphs>6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447</CharactersWithSpaces>
  <SharedDoc>false</SharedDoc>
  <HLinks>
    <vt:vector size="12" baseType="variant">
      <vt:variant>
        <vt:i4>6291564</vt:i4>
      </vt:variant>
      <vt:variant>
        <vt:i4>3</vt:i4>
      </vt:variant>
      <vt:variant>
        <vt:i4>0</vt:i4>
      </vt:variant>
      <vt:variant>
        <vt:i4>5</vt:i4>
      </vt:variant>
      <vt:variant>
        <vt:lpwstr>http://www.hqip.org.uk/national-programmes</vt:lpwstr>
      </vt:variant>
      <vt:variant>
        <vt:lpwstr/>
      </vt:variant>
      <vt:variant>
        <vt:i4>3014744</vt:i4>
      </vt:variant>
      <vt:variant>
        <vt:i4>0</vt:i4>
      </vt:variant>
      <vt:variant>
        <vt:i4>0</vt:i4>
      </vt:variant>
      <vt:variant>
        <vt:i4>5</vt:i4>
      </vt:variant>
      <vt:variant>
        <vt:lpwstr>mailto:tju@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qib Rahman</dc:creator>
  <cp:keywords/>
  <dc:description/>
  <cp:lastModifiedBy>Saqib Rahman</cp:lastModifiedBy>
  <cp:revision>6</cp:revision>
  <cp:lastPrinted>2020-11-03T10:10:00Z</cp:lastPrinted>
  <dcterms:created xsi:type="dcterms:W3CDTF">2021-11-15T20:23:00Z</dcterms:created>
  <dcterms:modified xsi:type="dcterms:W3CDTF">2021-11-15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csl.mendeley.com/styles/24155501/vancouver-2</vt:lpwstr>
  </property>
  <property fmtid="{D5CDD505-2E9C-101B-9397-08002B2CF9AE}" pid="17" name="Mendeley Recent Style Name 7_1">
    <vt:lpwstr>Vancouver - Saqib Rahman</vt:lpwstr>
  </property>
  <property fmtid="{D5CDD505-2E9C-101B-9397-08002B2CF9AE}" pid="18" name="Mendeley Recent Style Id 8_1">
    <vt:lpwstr>http://csl.mendeley.com/styles/24155501/vancouver</vt:lpwstr>
  </property>
  <property fmtid="{D5CDD505-2E9C-101B-9397-08002B2CF9AE}" pid="19" name="Mendeley Recent Style Name 8_1">
    <vt:lpwstr>Vancouver - Saqib Rahman</vt:lpwstr>
  </property>
  <property fmtid="{D5CDD505-2E9C-101B-9397-08002B2CF9AE}" pid="20" name="Mendeley Recent Style Id 9_1">
    <vt:lpwstr>http://csl.mendeley.com/styles/630546611/vancouver</vt:lpwstr>
  </property>
  <property fmtid="{D5CDD505-2E9C-101B-9397-08002B2CF9AE}" pid="21" name="Mendeley Recent Style Name 9_1">
    <vt:lpwstr>Vancouver - Saqib Rahman BJS - Saqib Rahman</vt:lpwstr>
  </property>
  <property fmtid="{D5CDD505-2E9C-101B-9397-08002B2CF9AE}" pid="22" name="Mendeley Document_1">
    <vt:lpwstr>True</vt:lpwstr>
  </property>
  <property fmtid="{D5CDD505-2E9C-101B-9397-08002B2CF9AE}" pid="23" name="Mendeley Unique User Id_1">
    <vt:lpwstr>3d5767f2-8394-38af-ae3d-a37ae49d0be0</vt:lpwstr>
  </property>
  <property fmtid="{D5CDD505-2E9C-101B-9397-08002B2CF9AE}" pid="24" name="Mendeley Citation Style_1">
    <vt:lpwstr>http://csl.mendeley.com/styles/630546611/vancouver</vt:lpwstr>
  </property>
</Properties>
</file>